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77777777" w:rsidR="00155450" w:rsidRDefault="00712394" w:rsidP="00D5236F">
      <w:pPr>
        <w:rPr>
          <w:moveTo w:id="2" w:author="blake grills" w:date="2020-03-20T13:12:00Z"/>
          <w:rFonts w:cs="Times New Roman"/>
          <w:szCs w:val="24"/>
        </w:rPr>
      </w:pPr>
      <w:commentRangeStart w:id="3"/>
      <w:commentRangeStart w:id="4"/>
      <w:del w:id="5" w:author="blake grills" w:date="2020-03-20T13:09:00Z">
        <w:r w:rsidDel="00FD0B50">
          <w:rPr>
            <w:rFonts w:cs="Times New Roman"/>
            <w:szCs w:val="24"/>
          </w:rPr>
          <w:delText>To support the study of comprehension we have to</w:delText>
        </w:r>
      </w:del>
      <w:del w:id="6" w:author="blake grills" w:date="2020-03-18T20:11:00Z">
        <w:r w:rsidDel="008178C0">
          <w:rPr>
            <w:rFonts w:cs="Times New Roman"/>
            <w:szCs w:val="24"/>
          </w:rPr>
          <w:delText xml:space="preserve"> not</w:delText>
        </w:r>
      </w:del>
      <w:del w:id="7" w:author="blake grills" w:date="2020-03-20T13:09:00Z">
        <w:r w:rsidDel="00FD0B50">
          <w:rPr>
            <w:rFonts w:cs="Times New Roman"/>
            <w:szCs w:val="24"/>
          </w:rPr>
          <w:delText xml:space="preserve"> look at just the pieces of code and comments that lead to improved understanding, in fact just as important as these pieces is understanding how people read and comprehend code.  </w:delText>
        </w:r>
      </w:del>
      <w:moveToRangeStart w:id="8" w:author="blake grills" w:date="2020-03-20T13:12:00Z" w:name="move35602393"/>
      <w:commentRangeStart w:id="9"/>
      <w:commentRangeEnd w:id="3"/>
      <w:moveTo w:id="10" w:author="blake grills" w:date="2020-03-20T13:12:00Z">
        <w:r w:rsidR="00155450"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55450">
          <w:rPr>
            <w:rFonts w:cs="Times New Roman"/>
            <w:szCs w:val="24"/>
          </w:rPr>
          <w:t xml:space="preserve">90 percent of the total cost of software comes from maintenance </w:t>
        </w:r>
        <w:r w:rsidR="00155450">
          <w:rPr>
            <w:rFonts w:cs="Times New Roman"/>
            <w:szCs w:val="24"/>
          </w:rPr>
          <w:fldChar w:fldCharType="begin"/>
        </w:r>
        <w:r w:rsidR="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155450">
          <w:rPr>
            <w:rFonts w:cs="Times New Roman"/>
            <w:szCs w:val="24"/>
          </w:rPr>
          <w:fldChar w:fldCharType="separate"/>
        </w:r>
        <w:r w:rsidR="00155450" w:rsidRPr="008178C0">
          <w:rPr>
            <w:rFonts w:cs="Times New Roman"/>
            <w:szCs w:val="24"/>
          </w:rPr>
          <w:t>[</w:t>
        </w:r>
        <w:proofErr w:type="spellStart"/>
        <w:r w:rsidR="00155450" w:rsidRPr="008178C0">
          <w:rPr>
            <w:rFonts w:cs="Times New Roman"/>
            <w:szCs w:val="24"/>
          </w:rPr>
          <w:t>Détienne</w:t>
        </w:r>
        <w:proofErr w:type="spellEnd"/>
        <w:r w:rsidR="00155450" w:rsidRPr="008178C0">
          <w:rPr>
            <w:rFonts w:cs="Times New Roman"/>
            <w:szCs w:val="24"/>
          </w:rPr>
          <w:t xml:space="preserve"> 1990]</w:t>
        </w:r>
        <w:r w:rsidR="00155450">
          <w:rPr>
            <w:rFonts w:cs="Times New Roman"/>
            <w:szCs w:val="24"/>
          </w:rPr>
          <w:fldChar w:fldCharType="end"/>
        </w:r>
        <w:r w:rsidR="00155450">
          <w:rPr>
            <w:rFonts w:cs="Times New Roman"/>
            <w:szCs w:val="24"/>
          </w:rPr>
          <w:t xml:space="preserve">, and the amount of time that </w:t>
        </w:r>
        <w:r w:rsidR="00155450">
          <w:rPr>
            <w:rFonts w:cs="Times New Roman"/>
            <w:szCs w:val="24"/>
          </w:rPr>
          <w:lastRenderedPageBreak/>
          <w:t xml:space="preserve">we must spend in maintenance is directly proportional to the amount of time programmers spend comprehending the code they are reading </w:t>
        </w:r>
        <w:r w:rsidR="00155450">
          <w:rPr>
            <w:rFonts w:cs="Times New Roman"/>
            <w:szCs w:val="24"/>
          </w:rPr>
          <w:fldChar w:fldCharType="begin"/>
        </w:r>
        <w:r w:rsidR="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55450">
          <w:rPr>
            <w:rFonts w:cs="Times New Roman"/>
            <w:szCs w:val="24"/>
          </w:rPr>
          <w:fldChar w:fldCharType="separate"/>
        </w:r>
        <w:r w:rsidR="00155450" w:rsidRPr="001B278E">
          <w:rPr>
            <w:rFonts w:cs="Times New Roman"/>
          </w:rPr>
          <w:t>[</w:t>
        </w:r>
        <w:proofErr w:type="spellStart"/>
        <w:r w:rsidR="00155450" w:rsidRPr="001B278E">
          <w:rPr>
            <w:rFonts w:cs="Times New Roman"/>
          </w:rPr>
          <w:t>Borstler</w:t>
        </w:r>
        <w:proofErr w:type="spellEnd"/>
        <w:r w:rsidR="00155450" w:rsidRPr="001B278E">
          <w:rPr>
            <w:rFonts w:cs="Times New Roman"/>
          </w:rPr>
          <w:t xml:space="preserve"> and </w:t>
        </w:r>
        <w:proofErr w:type="spellStart"/>
        <w:r w:rsidR="00155450" w:rsidRPr="001B278E">
          <w:rPr>
            <w:rFonts w:cs="Times New Roman"/>
          </w:rPr>
          <w:t>Paech</w:t>
        </w:r>
        <w:proofErr w:type="spellEnd"/>
        <w:r w:rsidR="00155450" w:rsidRPr="001B278E">
          <w:rPr>
            <w:rFonts w:cs="Times New Roman"/>
          </w:rPr>
          <w:t xml:space="preserve"> 2016]</w:t>
        </w:r>
        <w:r w:rsidR="00155450">
          <w:rPr>
            <w:rFonts w:cs="Times New Roman"/>
            <w:szCs w:val="24"/>
          </w:rPr>
          <w:fldChar w:fldCharType="end"/>
        </w:r>
        <w:r w:rsidR="00155450">
          <w:rPr>
            <w:rFonts w:cs="Times New Roman"/>
            <w:szCs w:val="24"/>
          </w:rPr>
          <w:t xml:space="preserve">. It is this concept of comprehension, alongside maintenance, that is the basis for why more research is needed to support better comprehension. </w:t>
        </w:r>
        <w:r w:rsidR="00155450" w:rsidRPr="00D34434">
          <w:t xml:space="preserve"> </w:t>
        </w:r>
        <w:commentRangeEnd w:id="9"/>
        <w:r w:rsidR="00155450">
          <w:rPr>
            <w:rStyle w:val="CommentReference"/>
          </w:rPr>
          <w:commentReference w:id="9"/>
        </w:r>
        <w:r w:rsidR="00155450">
          <w:t xml:space="preserve">Comments are one means of providing support for comprehension.  </w:t>
        </w:r>
        <w:r w:rsidR="00155450" w:rsidRPr="00D34434">
          <w:rPr>
            <w:rFonts w:cs="Times New Roman"/>
            <w:szCs w:val="24"/>
          </w:rPr>
          <w:t>Comments should always provide cognitive support,</w:t>
        </w:r>
        <w:r w:rsidR="00155450">
          <w:rPr>
            <w:rFonts w:cs="Times New Roman"/>
            <w:szCs w:val="24"/>
          </w:rPr>
          <w:t xml:space="preserve"> assist in comprehension, and reduce the difficulty of maintenance,</w:t>
        </w:r>
        <w:r w:rsidR="00155450" w:rsidRPr="00D34434">
          <w:rPr>
            <w:rFonts w:cs="Times New Roman"/>
            <w:szCs w:val="24"/>
          </w:rPr>
          <w:t xml:space="preserve"> reinforcing ideas and concepts that are present in the source code [</w:t>
        </w:r>
        <w:proofErr w:type="spellStart"/>
        <w:r w:rsidR="00155450" w:rsidRPr="00D34434">
          <w:rPr>
            <w:rFonts w:cs="Times New Roman"/>
            <w:szCs w:val="24"/>
          </w:rPr>
          <w:t>Storey</w:t>
        </w:r>
        <w:proofErr w:type="spellEnd"/>
        <w:r w:rsidR="00155450" w:rsidRPr="00D34434">
          <w:rPr>
            <w:rFonts w:cs="Times New Roman"/>
            <w:szCs w:val="24"/>
          </w:rPr>
          <w:t xml:space="preserve"> 2005] [</w:t>
        </w:r>
        <w:proofErr w:type="spellStart"/>
        <w:r w:rsidR="00155450" w:rsidRPr="00D34434">
          <w:rPr>
            <w:rFonts w:cs="Times New Roman"/>
            <w:szCs w:val="24"/>
          </w:rPr>
          <w:t>Détienne</w:t>
        </w:r>
        <w:proofErr w:type="spellEnd"/>
        <w:r w:rsidR="00155450"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155450" w:rsidRPr="00D34434">
          <w:rPr>
            <w:rFonts w:cs="Times New Roman"/>
            <w:szCs w:val="24"/>
          </w:rPr>
          <w:t>Mayrhauser</w:t>
        </w:r>
        <w:proofErr w:type="spellEnd"/>
        <w:r w:rsidR="00155450" w:rsidRPr="00D34434">
          <w:rPr>
            <w:rFonts w:cs="Times New Roman"/>
            <w:szCs w:val="24"/>
          </w:rPr>
          <w:t xml:space="preserve"> and Vans 1995] [</w:t>
        </w:r>
        <w:proofErr w:type="spellStart"/>
        <w:r w:rsidR="00155450" w:rsidRPr="00D34434">
          <w:rPr>
            <w:rFonts w:cs="Times New Roman"/>
            <w:szCs w:val="24"/>
          </w:rPr>
          <w:t>Storey</w:t>
        </w:r>
        <w:proofErr w:type="spellEnd"/>
        <w:r w:rsidR="00155450" w:rsidRPr="00D34434">
          <w:rPr>
            <w:rFonts w:cs="Times New Roman"/>
            <w:szCs w:val="24"/>
          </w:rPr>
          <w:t xml:space="preserve"> 2005].</w:t>
        </w:r>
      </w:moveTo>
    </w:p>
    <w:moveToRangeEnd w:id="8"/>
    <w:p w14:paraId="3CE05A94" w14:textId="04B363C9" w:rsidR="00712394" w:rsidRPr="00887C71" w:rsidRDefault="00550B95" w:rsidP="00712394">
      <w:pPr>
        <w:rPr>
          <w:rFonts w:cs="Times New Roman"/>
          <w:szCs w:val="24"/>
        </w:rPr>
      </w:pPr>
      <w:del w:id="11" w:author="blake grills" w:date="2020-03-20T13:09:00Z">
        <w:r w:rsidDel="00FD0B50">
          <w:rPr>
            <w:rStyle w:val="CommentReference"/>
          </w:rPr>
          <w:commentReference w:id="3"/>
        </w:r>
        <w:commentRangeEnd w:id="4"/>
        <w:r w:rsidR="00FD0B50" w:rsidRPr="00155450" w:rsidDel="00FD0B50">
          <w:rPr>
            <w:rStyle w:val="CommentReference"/>
          </w:rPr>
          <w:commentReference w:id="4"/>
        </w:r>
      </w:del>
      <w:ins w:id="12" w:author="blake grills" w:date="2020-03-20T13:12:00Z">
        <w:r w:rsidR="00155450" w:rsidDel="00FD0B50">
          <w:rPr>
            <w:rStyle w:val="CommentReference"/>
          </w:rPr>
          <w:t xml:space="preserve"> </w:t>
        </w:r>
      </w:ins>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13"/>
      <w:commentRangeStart w:id="14"/>
      <w:commentRangeStart w:id="15"/>
      <w:r w:rsidR="00687E83">
        <w:rPr>
          <w:rFonts w:cs="Times New Roman"/>
          <w:szCs w:val="24"/>
        </w:rPr>
        <w:t>later on</w:t>
      </w:r>
      <w:commentRangeEnd w:id="13"/>
      <w:r w:rsidR="007956DB">
        <w:rPr>
          <w:rStyle w:val="CommentReference"/>
        </w:rPr>
        <w:commentReference w:id="13"/>
      </w:r>
      <w:commentRangeEnd w:id="14"/>
      <w:r w:rsidR="00546A5A">
        <w:rPr>
          <w:rStyle w:val="CommentReference"/>
        </w:rPr>
        <w:commentReference w:id="14"/>
      </w:r>
      <w:commentRangeEnd w:id="15"/>
      <w:r w:rsidR="00FD0B50">
        <w:rPr>
          <w:rStyle w:val="CommentReference"/>
        </w:rPr>
        <w:commentReference w:id="15"/>
      </w:r>
      <w:ins w:id="16"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17" w:author="blake grills" w:date="2020-03-18T20:11:00Z">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w:instrText>
      </w:r>
      <w:r w:rsidR="00595F2D">
        <w:rPr>
          <w:rFonts w:cs="Times New Roman"/>
          <w:szCs w:val="24"/>
        </w:rPr>
        <w:instrText xml:space="preserve">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583EAF7C" w:rsidR="009D2E2B" w:rsidDel="00155450" w:rsidRDefault="004E5433" w:rsidP="009D2E2B">
      <w:pPr>
        <w:rPr>
          <w:moveFrom w:id="18" w:author="blake grills" w:date="2020-03-20T13:12:00Z"/>
          <w:rFonts w:cs="Times New Roman"/>
          <w:szCs w:val="24"/>
        </w:rPr>
      </w:pPr>
      <w:moveFromRangeStart w:id="19" w:author="blake grills" w:date="2020-03-20T13:12:00Z" w:name="move35602393"/>
      <w:commentRangeStart w:id="20"/>
      <w:moveFrom w:id="21" w:author="blake grills" w:date="2020-03-20T13:12:00Z">
        <w:r w:rsidRPr="002248ED" w:rsidDel="00155450">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sidDel="00155450">
          <w:rPr>
            <w:rFonts w:cs="Times New Roman"/>
            <w:szCs w:val="24"/>
          </w:rPr>
          <w:t>90 percent of the total cost of software comes from maintenance</w:t>
        </w:r>
        <w:ins w:id="22" w:author="Michael Decker" w:date="2020-03-19T17:00:00Z">
          <w:r w:rsidR="00C41B63" w:rsidDel="00155450">
            <w:rPr>
              <w:rFonts w:cs="Times New Roman"/>
              <w:szCs w:val="24"/>
            </w:rPr>
            <w:t xml:space="preserve"> </w:t>
          </w:r>
        </w:ins>
        <w:r w:rsidR="008178C0" w:rsidDel="00155450">
          <w:rPr>
            <w:rFonts w:cs="Times New Roman"/>
            <w:szCs w:val="24"/>
          </w:rPr>
          <w:fldChar w:fldCharType="begin"/>
        </w:r>
        <w:r w:rsidR="008178C0" w:rsidDel="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8178C0" w:rsidDel="00155450">
          <w:rPr>
            <w:rFonts w:cs="Times New Roman"/>
            <w:szCs w:val="24"/>
          </w:rPr>
          <w:fldChar w:fldCharType="separate"/>
        </w:r>
        <w:r w:rsidR="008178C0" w:rsidRPr="008178C0" w:rsidDel="00155450">
          <w:rPr>
            <w:rFonts w:cs="Times New Roman"/>
            <w:szCs w:val="24"/>
          </w:rPr>
          <w:t>[Détienne 1990]</w:t>
        </w:r>
        <w:r w:rsidR="008178C0" w:rsidDel="00155450">
          <w:rPr>
            <w:rFonts w:cs="Times New Roman"/>
            <w:szCs w:val="24"/>
          </w:rPr>
          <w:fldChar w:fldCharType="end"/>
        </w:r>
        <w:r w:rsidR="001B278E" w:rsidDel="00155450">
          <w:rPr>
            <w:rFonts w:cs="Times New Roman"/>
            <w:szCs w:val="24"/>
          </w:rPr>
          <w:t xml:space="preserve">, and the amount of time that we must spend in maintenance is directly </w:t>
        </w:r>
        <w:r w:rsidR="001B278E" w:rsidDel="00155450">
          <w:rPr>
            <w:rFonts w:cs="Times New Roman"/>
            <w:szCs w:val="24"/>
          </w:rPr>
          <w:lastRenderedPageBreak/>
          <w:t xml:space="preserve">proportional to the amount of time programmers spend comprehending the code they are reading </w:t>
        </w:r>
        <w:r w:rsidR="001B278E" w:rsidDel="00155450">
          <w:rPr>
            <w:rFonts w:cs="Times New Roman"/>
            <w:szCs w:val="24"/>
          </w:rPr>
          <w:fldChar w:fldCharType="begin"/>
        </w:r>
        <w:r w:rsidR="001B278E" w:rsidDel="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sidDel="00155450">
          <w:rPr>
            <w:rFonts w:cs="Times New Roman"/>
            <w:szCs w:val="24"/>
          </w:rPr>
          <w:fldChar w:fldCharType="separate"/>
        </w:r>
        <w:r w:rsidR="001B278E" w:rsidRPr="001B278E" w:rsidDel="00155450">
          <w:rPr>
            <w:rFonts w:cs="Times New Roman"/>
          </w:rPr>
          <w:t>[Borstler and Paech 2016]</w:t>
        </w:r>
        <w:r w:rsidR="001B278E" w:rsidDel="00155450">
          <w:rPr>
            <w:rFonts w:cs="Times New Roman"/>
            <w:szCs w:val="24"/>
          </w:rPr>
          <w:fldChar w:fldCharType="end"/>
        </w:r>
        <w:r w:rsidR="001B278E" w:rsidDel="00155450">
          <w:rPr>
            <w:rFonts w:cs="Times New Roman"/>
            <w:szCs w:val="24"/>
          </w:rPr>
          <w:t>.</w:t>
        </w:r>
        <w:r w:rsidR="00941C81" w:rsidDel="00155450">
          <w:rPr>
            <w:rFonts w:cs="Times New Roman"/>
            <w:szCs w:val="24"/>
          </w:rPr>
          <w:t xml:space="preserve"> It is this concept of comprehension, alongside maintenance</w:t>
        </w:r>
        <w:r w:rsidR="00887C71" w:rsidDel="00155450">
          <w:rPr>
            <w:rFonts w:cs="Times New Roman"/>
            <w:szCs w:val="24"/>
          </w:rPr>
          <w:t xml:space="preserve">, that is the basis for why </w:t>
        </w:r>
        <w:r w:rsidR="001E236B" w:rsidDel="00155450">
          <w:rPr>
            <w:rFonts w:cs="Times New Roman"/>
            <w:szCs w:val="24"/>
          </w:rPr>
          <w:t xml:space="preserve">more </w:t>
        </w:r>
        <w:r w:rsidR="00887C71" w:rsidDel="00155450">
          <w:rPr>
            <w:rFonts w:cs="Times New Roman"/>
            <w:szCs w:val="24"/>
          </w:rPr>
          <w:t>research is needed</w:t>
        </w:r>
        <w:r w:rsidR="001E236B" w:rsidDel="00155450">
          <w:rPr>
            <w:rFonts w:cs="Times New Roman"/>
            <w:szCs w:val="24"/>
          </w:rPr>
          <w:t xml:space="preserve"> to support better comprehension</w:t>
        </w:r>
        <w:r w:rsidR="00887C71" w:rsidDel="00155450">
          <w:rPr>
            <w:rFonts w:cs="Times New Roman"/>
            <w:szCs w:val="24"/>
          </w:rPr>
          <w:t>.</w:t>
        </w:r>
        <w:r w:rsidR="00941C81" w:rsidDel="00155450">
          <w:rPr>
            <w:rFonts w:cs="Times New Roman"/>
            <w:szCs w:val="24"/>
          </w:rPr>
          <w:t xml:space="preserve"> </w:t>
        </w:r>
        <w:r w:rsidR="00D34434" w:rsidRPr="00D34434" w:rsidDel="00155450">
          <w:t xml:space="preserve"> </w:t>
        </w:r>
        <w:commentRangeEnd w:id="20"/>
        <w:r w:rsidR="00CD6337" w:rsidDel="00155450">
          <w:rPr>
            <w:rStyle w:val="CommentReference"/>
          </w:rPr>
          <w:commentReference w:id="20"/>
        </w:r>
        <w:r w:rsidR="00C80E19" w:rsidDel="00155450">
          <w:t xml:space="preserve">Comments are one means of providing support for comprehension.  </w:t>
        </w:r>
        <w:r w:rsidR="00D34434" w:rsidRPr="00D34434" w:rsidDel="00155450">
          <w:rPr>
            <w:rFonts w:cs="Times New Roman"/>
            <w:szCs w:val="24"/>
          </w:rPr>
          <w:t>Comments should always provide cognitive support,</w:t>
        </w:r>
        <w:r w:rsidR="00D34434" w:rsidDel="00155450">
          <w:rPr>
            <w:rFonts w:cs="Times New Roman"/>
            <w:szCs w:val="24"/>
          </w:rPr>
          <w:t xml:space="preserve"> assist in comprehension, and reduce the difficulty of maintenance,</w:t>
        </w:r>
        <w:r w:rsidR="00D34434" w:rsidRPr="00D34434" w:rsidDel="00155450">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moveFrom>
    </w:p>
    <w:moveFromRangeEnd w:id="19"/>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3"/>
      <w:commentRangeStart w:id="24"/>
      <w:commentRangeStart w:id="25"/>
      <w:r w:rsidR="009D2E2B" w:rsidRPr="002248ED">
        <w:rPr>
          <w:rFonts w:cs="Times New Roman"/>
          <w:szCs w:val="24"/>
        </w:rPr>
        <w:t xml:space="preserve">code too. </w:t>
      </w:r>
      <w:commentRangeEnd w:id="23"/>
      <w:r w:rsidR="009D2E2B">
        <w:rPr>
          <w:rStyle w:val="CommentReference"/>
        </w:rPr>
        <w:commentReference w:id="23"/>
      </w:r>
      <w:commentRangeEnd w:id="24"/>
      <w:r w:rsidR="009D2E2B">
        <w:rPr>
          <w:rStyle w:val="CommentReference"/>
        </w:rPr>
        <w:commentReference w:id="24"/>
      </w:r>
      <w:commentRangeEnd w:id="25"/>
      <w:r w:rsidR="009D2E2B">
        <w:rPr>
          <w:rStyle w:val="CommentReference"/>
        </w:rPr>
        <w:commentReference w:id="25"/>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lastRenderedPageBreak/>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w:t>
      </w:r>
      <w:del w:id="26"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7AB53B41"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ins w:id="27" w:author="blake grills" w:date="2020-03-18T20:15:00Z">
        <w:r w:rsidR="008178C0">
          <w:rPr>
            <w:rFonts w:cs="Times New Roman"/>
            <w:szCs w:val="24"/>
          </w:rPr>
          <w:t xml:space="preserve"> Yet another reason that commented out code removal is important is that </w:t>
        </w:r>
      </w:ins>
      <w:ins w:id="28" w:author="blake grills" w:date="2020-03-18T20:16:00Z">
        <w:r w:rsidR="008178C0">
          <w:rPr>
            <w:rFonts w:cs="Times New Roman"/>
            <w:szCs w:val="24"/>
          </w:rPr>
          <w:t xml:space="preserve">it can aide in other programs that utilize comments for program </w:t>
        </w:r>
        <w:commentRangeStart w:id="29"/>
        <w:r w:rsidR="008178C0">
          <w:rPr>
            <w:rFonts w:cs="Times New Roman"/>
            <w:szCs w:val="24"/>
          </w:rPr>
          <w:t xml:space="preserve">comprehension. </w:t>
        </w:r>
      </w:ins>
      <w:commentRangeEnd w:id="29"/>
      <w:r w:rsidR="00B5267B">
        <w:rPr>
          <w:rStyle w:val="CommentReference"/>
        </w:rPr>
        <w:commentReference w:id="29"/>
      </w:r>
      <w:ins w:id="30" w:author="blake grills" w:date="2020-03-20T13:14:00Z">
        <w:r w:rsidR="00155450">
          <w:rPr>
            <w:rFonts w:cs="Times New Roman"/>
            <w:szCs w:val="24"/>
          </w:rPr>
          <w:t xml:space="preserve">For </w:t>
        </w:r>
      </w:ins>
      <w:ins w:id="31" w:author="blake grills" w:date="2020-03-20T13:15:00Z">
        <w:r w:rsidR="00155450">
          <w:rPr>
            <w:rFonts w:cs="Times New Roman"/>
            <w:szCs w:val="24"/>
          </w:rPr>
          <w:t>example, when considering automatic summarization techniques</w:t>
        </w:r>
      </w:ins>
      <w:ins w:id="32" w:author="blake grills" w:date="2020-03-20T13:18:00Z">
        <w:r w:rsidR="00155450">
          <w:rPr>
            <w:rFonts w:cs="Times New Roman"/>
            <w:szCs w:val="24"/>
          </w:rPr>
          <w:t xml:space="preserve"> which rely on reading </w:t>
        </w:r>
      </w:ins>
      <w:ins w:id="33" w:author="blake grills" w:date="2020-03-20T13:19:00Z">
        <w:r w:rsidR="00155450">
          <w:rPr>
            <w:rFonts w:cs="Times New Roman"/>
            <w:szCs w:val="24"/>
          </w:rPr>
          <w:t>comments, comprehension is lost when encountering commented out code which is not related to the source cod</w:t>
        </w:r>
      </w:ins>
      <w:ins w:id="34" w:author="blake grills" w:date="2020-03-20T13:20:00Z">
        <w:r w:rsidR="00155450">
          <w:rPr>
            <w:rFonts w:cs="Times New Roman"/>
            <w:szCs w:val="24"/>
          </w:rPr>
          <w:t>e. Further, when considering popular methods such as word2vec</w:t>
        </w:r>
      </w:ins>
      <w:ins w:id="35" w:author="blake grills" w:date="2020-03-20T13:22:00Z">
        <w:r w:rsidR="00AB3354">
          <w:rPr>
            <w:rFonts w:cs="Times New Roman"/>
            <w:szCs w:val="24"/>
          </w:rPr>
          <w:t>,</w:t>
        </w:r>
      </w:ins>
      <w:ins w:id="36" w:author="blake grills" w:date="2020-03-20T13:21:00Z">
        <w:r w:rsidR="00AB3354">
          <w:rPr>
            <w:rFonts w:cs="Times New Roman"/>
            <w:szCs w:val="24"/>
          </w:rPr>
          <w:t xml:space="preserve"> whi</w:t>
        </w:r>
      </w:ins>
      <w:ins w:id="37" w:author="blake grills" w:date="2020-03-20T13:22:00Z">
        <w:r w:rsidR="00AB3354">
          <w:rPr>
            <w:rFonts w:cs="Times New Roman"/>
            <w:szCs w:val="24"/>
          </w:rPr>
          <w:t xml:space="preserve">ch rely on creating vector data based on the terms found in comments, </w:t>
        </w:r>
      </w:ins>
      <w:ins w:id="38" w:author="blake grills" w:date="2020-03-20T13:23:00Z">
        <w:r w:rsidR="00AB3354">
          <w:rPr>
            <w:rFonts w:cs="Times New Roman"/>
            <w:szCs w:val="24"/>
          </w:rPr>
          <w:t xml:space="preserve">will create vectors which are not relevant to the source code. If the </w:t>
        </w:r>
        <w:proofErr w:type="gramStart"/>
        <w:r w:rsidR="00AB3354">
          <w:rPr>
            <w:rFonts w:cs="Times New Roman"/>
            <w:szCs w:val="24"/>
          </w:rPr>
          <w:t>commented out</w:t>
        </w:r>
        <w:proofErr w:type="gramEnd"/>
        <w:r w:rsidR="00AB3354">
          <w:rPr>
            <w:rFonts w:cs="Times New Roman"/>
            <w:szCs w:val="24"/>
          </w:rPr>
          <w:t xml:space="preserve"> code is removed, </w:t>
        </w:r>
      </w:ins>
      <w:ins w:id="39" w:author="blake grills" w:date="2020-03-20T13:24:00Z">
        <w:r w:rsidR="00AB3354">
          <w:rPr>
            <w:rFonts w:cs="Times New Roman"/>
            <w:szCs w:val="24"/>
          </w:rPr>
          <w:t>it is likely that we can improve these techniques greatly.</w:t>
        </w:r>
      </w:ins>
    </w:p>
    <w:p w14:paraId="70AD87F9" w14:textId="28B04B4C" w:rsidR="004E5433" w:rsidRPr="002248ED" w:rsidRDefault="00AB3354" w:rsidP="004E5433">
      <w:pPr>
        <w:rPr>
          <w:rFonts w:cs="Times New Roman"/>
          <w:szCs w:val="24"/>
        </w:rPr>
      </w:pPr>
      <w:ins w:id="40" w:author="blake grills" w:date="2020-03-20T13:25:00Z">
        <w:r w:rsidRPr="00AB3354">
          <w:rPr>
            <w:rFonts w:cs="Times New Roman"/>
            <w:szCs w:val="24"/>
          </w:rPr>
          <w:t xml:space="preserve">In order to automate the process, we develop a data artifact that is read and evaluated by hand in order to create an environment that is optimized for training our automation process. This manually derived gold-set is the culmination of approximately 3000 lines of comments which were pulled from a total of 80 projects via a random selection process. These 80 projects </w:t>
        </w:r>
        <w:r w:rsidRPr="00AB3354">
          <w:rPr>
            <w:rFonts w:cs="Times New Roman"/>
            <w:szCs w:val="24"/>
          </w:rPr>
          <w:lastRenderedPageBreak/>
          <w:t xml:space="preserve">are distributed evenly amongst the four languages that are being studied in our research (C, C#, C++, Java) and our random selection process ensures that the comments chosen are distributed evenly across these </w:t>
        </w:r>
        <w:proofErr w:type="gramStart"/>
        <w:r w:rsidRPr="00AB3354">
          <w:rPr>
            <w:rFonts w:cs="Times New Roman"/>
            <w:szCs w:val="24"/>
          </w:rPr>
          <w:t>languages .</w:t>
        </w:r>
        <w:proofErr w:type="gramEnd"/>
        <w:r w:rsidRPr="00AB3354">
          <w:rPr>
            <w:rFonts w:cs="Times New Roman"/>
            <w:szCs w:val="24"/>
          </w:rPr>
          <w:t xml:space="preserve"> Once this process is completed we can then use stratified K-fold cross validation to split our data into training and testing sections to optimize the learning schema. We then feed our data through multiple times in order to ensure overfitting has not occurred. These processes will be described in more detail in Chapter 8. All of the decisions that were made in regard to the classification of these comments is based off of a taxonomy of comments that we have developed. </w:t>
        </w:r>
      </w:ins>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One of the reasons that we chose to use the Decision Learning Tree algorithm is that it uses a supervised learning style. This makes it easy to learn how the tree is differentiating between our two classes</w:t>
      </w:r>
      <w:del w:id="41" w:author="blake grills" w:date="2020-03-20T13:21:00Z">
        <w:r w:rsidR="00430235" w:rsidDel="00AB3354">
          <w:rPr>
            <w:rFonts w:cs="Times New Roman"/>
            <w:szCs w:val="24"/>
          </w:rPr>
          <w:delText>,</w:delText>
        </w:r>
      </w:del>
      <w:r w:rsidR="00430235">
        <w:rPr>
          <w:rFonts w:cs="Times New Roman"/>
          <w:szCs w:val="24"/>
        </w:rPr>
        <w:t xml:space="preserve"> and do mathematical and statistical verification on the data.</w:t>
      </w:r>
      <w:r w:rsidR="004E5433"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42"/>
      <w:r w:rsidR="00CA3D57" w:rsidRPr="002248ED">
        <w:rPr>
          <w:rFonts w:cs="Times New Roman"/>
          <w:szCs w:val="24"/>
        </w:rPr>
        <w:t xml:space="preserve">. </w:t>
      </w:r>
      <w:del w:id="43" w:author="blake grills" w:date="2020-03-20T13:25:00Z">
        <w:r w:rsidR="00687E83" w:rsidRPr="002248ED" w:rsidDel="00AB3354">
          <w:rPr>
            <w:rFonts w:cs="Times New Roman"/>
            <w:szCs w:val="24"/>
          </w:rPr>
          <w:delText>In order</w:delText>
        </w:r>
        <w:r w:rsidR="00CA3D57" w:rsidRPr="002248ED" w:rsidDel="00AB3354">
          <w:rPr>
            <w:rFonts w:cs="Times New Roman"/>
            <w:szCs w:val="24"/>
          </w:rPr>
          <w:delText xml:space="preserve"> to automate the </w:delText>
        </w:r>
        <w:r w:rsidR="00687E83" w:rsidRPr="002248ED" w:rsidDel="00AB3354">
          <w:rPr>
            <w:rFonts w:cs="Times New Roman"/>
            <w:szCs w:val="24"/>
          </w:rPr>
          <w:delText>process,</w:delText>
        </w:r>
        <w:r w:rsidR="00CA3D57" w:rsidRPr="002248ED" w:rsidDel="00AB3354">
          <w:rPr>
            <w:rFonts w:cs="Times New Roman"/>
            <w:szCs w:val="24"/>
          </w:rPr>
          <w:delText xml:space="preserve"> we develop a data artifact that is read and evaluated by hand in order to create an environment that is optimized for training our automation process. </w:delText>
        </w:r>
        <w:r w:rsidR="00673EAC" w:rsidDel="00AB3354">
          <w:rPr>
            <w:rFonts w:cs="Times New Roman"/>
            <w:szCs w:val="24"/>
          </w:rPr>
          <w:delText xml:space="preserve">This </w:delText>
        </w:r>
        <w:r w:rsidR="00025D2F" w:rsidDel="00AB3354">
          <w:rPr>
            <w:rFonts w:cs="Times New Roman"/>
            <w:szCs w:val="24"/>
          </w:rPr>
          <w:delText>manually derived gold-set</w:delText>
        </w:r>
        <w:r w:rsidR="00673EAC" w:rsidDel="00AB3354">
          <w:rPr>
            <w:rFonts w:cs="Times New Roman"/>
            <w:szCs w:val="24"/>
          </w:rPr>
          <w:delText xml:space="preserve"> is the culmination of approximately 3000 lines of comments which were pulled from a total of 80 projects via a random selection process. These 80 projects are distributed evenly amongst the four languages that are being studied in our </w:delText>
        </w:r>
        <w:r w:rsidR="001B061A" w:rsidDel="00AB3354">
          <w:rPr>
            <w:rFonts w:cs="Times New Roman"/>
            <w:szCs w:val="24"/>
          </w:rPr>
          <w:delText xml:space="preserve">research (C, C#, C++, Java) and our random selection process ensures that the comments chosen are distributed evenly across </w:delText>
        </w:r>
        <w:r w:rsidR="001B061A" w:rsidDel="00AB3354">
          <w:rPr>
            <w:rFonts w:cs="Times New Roman"/>
            <w:szCs w:val="24"/>
          </w:rPr>
          <w:lastRenderedPageBreak/>
          <w:delText>these languages</w:delText>
        </w:r>
        <w:commentRangeEnd w:id="42"/>
        <w:r w:rsidR="0026263A" w:rsidDel="00AB3354">
          <w:rPr>
            <w:rStyle w:val="CommentReference"/>
          </w:rPr>
          <w:commentReference w:id="42"/>
        </w:r>
        <w:r w:rsidR="001B061A" w:rsidDel="00AB3354">
          <w:rPr>
            <w:rFonts w:cs="Times New Roman"/>
            <w:szCs w:val="24"/>
          </w:rPr>
          <w:delText xml:space="preserve">. </w:delText>
        </w:r>
        <w:r w:rsidR="00430235" w:rsidDel="00AB3354">
          <w:rPr>
            <w:rFonts w:cs="Times New Roman"/>
            <w:szCs w:val="24"/>
          </w:rPr>
          <w:delText>Once this process is completed we can then use stratified K-fold cross validation to split our data into training and testing sections to optimize the learning schema.</w:delText>
        </w:r>
        <w:r w:rsidR="00954785" w:rsidDel="00AB3354">
          <w:rPr>
            <w:rFonts w:cs="Times New Roman"/>
            <w:szCs w:val="24"/>
          </w:rPr>
          <w:delText xml:space="preserve"> We then feed our data through multiple times in order to ensure overfitting has not occurred. These processes will be described in more detail in </w:delText>
        </w:r>
        <w:r w:rsidR="00954785" w:rsidDel="00AB3354">
          <w:rPr>
            <w:rFonts w:cs="Times New Roman"/>
            <w:szCs w:val="24"/>
          </w:rPr>
          <w:fldChar w:fldCharType="begin"/>
        </w:r>
        <w:r w:rsidR="00954785" w:rsidDel="00AB3354">
          <w:rPr>
            <w:rFonts w:cs="Times New Roman"/>
            <w:szCs w:val="24"/>
          </w:rPr>
          <w:delInstrText xml:space="preserve"> REF _Ref34310606 \r \h </w:delInstrText>
        </w:r>
        <w:r w:rsidR="00954785" w:rsidDel="00AB3354">
          <w:rPr>
            <w:rFonts w:cs="Times New Roman"/>
            <w:szCs w:val="24"/>
          </w:rPr>
        </w:r>
        <w:r w:rsidR="00954785" w:rsidDel="00AB3354">
          <w:rPr>
            <w:rFonts w:cs="Times New Roman"/>
            <w:szCs w:val="24"/>
          </w:rPr>
          <w:fldChar w:fldCharType="separate"/>
        </w:r>
        <w:r w:rsidR="00954785" w:rsidDel="00AB3354">
          <w:rPr>
            <w:rFonts w:cs="Times New Roman"/>
            <w:szCs w:val="24"/>
          </w:rPr>
          <w:delText>Chapter 8</w:delText>
        </w:r>
        <w:r w:rsidR="00954785" w:rsidDel="00AB3354">
          <w:rPr>
            <w:rFonts w:cs="Times New Roman"/>
            <w:szCs w:val="24"/>
          </w:rPr>
          <w:fldChar w:fldCharType="end"/>
        </w:r>
        <w:r w:rsidR="00954785" w:rsidDel="00AB3354">
          <w:rPr>
            <w:rFonts w:cs="Times New Roman"/>
            <w:szCs w:val="24"/>
          </w:rPr>
          <w:delText>.</w:delText>
        </w:r>
        <w:r w:rsidR="00430235" w:rsidDel="00AB3354">
          <w:rPr>
            <w:rFonts w:cs="Times New Roman"/>
            <w:szCs w:val="24"/>
          </w:rPr>
          <w:delText xml:space="preserve"> </w:delText>
        </w:r>
        <w:r w:rsidR="001B061A" w:rsidDel="00AB3354">
          <w:rPr>
            <w:rFonts w:cs="Times New Roman"/>
            <w:szCs w:val="24"/>
          </w:rPr>
          <w:delText xml:space="preserve">All of the decisions that were made in regard to the classification of these comments is based off of a taxonomy of comments that we have developed.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64D9D5AF"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ins w:id="44" w:author="Michael Decker" w:date="2020-03-19T16:59:00Z">
        <w:r w:rsidR="00C41B63">
          <w:rPr>
            <w:rFonts w:cs="Times New Roman"/>
            <w:szCs w:val="24"/>
          </w:rPr>
          <w:t>-</w:t>
        </w:r>
      </w:ins>
      <w:del w:id="45" w:author="Michael Decker" w:date="2020-03-19T16:59:00Z">
        <w:r w:rsidR="00E1350B" w:rsidDel="00C41B63">
          <w:rPr>
            <w:rFonts w:cs="Times New Roman"/>
            <w:szCs w:val="24"/>
          </w:rPr>
          <w:delText xml:space="preserve"> </w:delText>
        </w:r>
      </w:del>
      <w:r w:rsidR="00E1350B">
        <w:rPr>
          <w:rFonts w:cs="Times New Roman"/>
          <w:szCs w:val="24"/>
        </w:rPr>
        <w:t>out code.</w:t>
      </w:r>
      <w:r w:rsidR="00A37640">
        <w:rPr>
          <w:rFonts w:cs="Times New Roman"/>
          <w:szCs w:val="24"/>
        </w:rPr>
        <w:t xml:space="preserve"> </w:t>
      </w:r>
    </w:p>
    <w:p w14:paraId="63EF90E4" w14:textId="0FD716B8"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del w:id="46" w:author="Michael Decker" w:date="2020-03-19T17:21:00Z">
        <w:r w:rsidR="00123C44" w:rsidRPr="00FC4763" w:rsidDel="006379B8">
          <w:rPr>
            <w:rFonts w:cs="Times New Roman"/>
            <w:b/>
            <w:bCs/>
            <w:szCs w:val="24"/>
          </w:rPr>
          <w:delText xml:space="preserve">types </w:delText>
        </w:r>
      </w:del>
      <w:ins w:id="47" w:author="Michael Decker" w:date="2020-03-19T17:21:00Z">
        <w:r w:rsidR="006379B8">
          <w:rPr>
            <w:rFonts w:cs="Times New Roman"/>
            <w:b/>
            <w:bCs/>
            <w:szCs w:val="24"/>
          </w:rPr>
          <w:t xml:space="preserve">ways </w:t>
        </w:r>
      </w:ins>
      <w:ins w:id="48" w:author="Michael Decker" w:date="2020-03-19T17:22:00Z">
        <w:r w:rsidR="006379B8">
          <w:rPr>
            <w:rFonts w:cs="Times New Roman"/>
            <w:b/>
            <w:bCs/>
            <w:szCs w:val="24"/>
          </w:rPr>
          <w:t>to provide</w:t>
        </w:r>
      </w:ins>
      <w:del w:id="49" w:author="Michael Decker" w:date="2020-03-19T17:22:00Z">
        <w:r w:rsidR="00123C44" w:rsidRPr="00FC4763" w:rsidDel="006379B8">
          <w:rPr>
            <w:rFonts w:cs="Times New Roman"/>
            <w:b/>
            <w:bCs/>
            <w:szCs w:val="24"/>
          </w:rPr>
          <w:delText>of</w:delText>
        </w:r>
      </w:del>
      <w:r w:rsidR="00123C44" w:rsidRPr="00FC4763">
        <w:rPr>
          <w:rFonts w:cs="Times New Roman"/>
          <w:b/>
          <w:bCs/>
          <w:szCs w:val="24"/>
        </w:rPr>
        <w:t xml:space="preserve"> comments and commented-out code?</w:t>
      </w:r>
    </w:p>
    <w:p w14:paraId="5265AB9A" w14:textId="6019825C"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del w:id="50" w:author="Michael Decker" w:date="2020-03-19T17:21:00Z">
        <w:r w:rsidR="00E1350B" w:rsidDel="006379B8">
          <w:rPr>
            <w:rFonts w:cs="Times New Roman"/>
            <w:szCs w:val="24"/>
          </w:rPr>
          <w:delText xml:space="preserve">types </w:delText>
        </w:r>
      </w:del>
      <w:ins w:id="51" w:author="Michael Decker" w:date="2020-03-19T17:21:00Z">
        <w:r w:rsidR="006379B8">
          <w:rPr>
            <w:rFonts w:cs="Times New Roman"/>
            <w:szCs w:val="24"/>
          </w:rPr>
          <w:t>ways of providing</w:t>
        </w:r>
      </w:ins>
      <w:del w:id="52" w:author="Michael Decker" w:date="2020-03-19T17:21:00Z">
        <w:r w:rsidR="00E1350B" w:rsidDel="006379B8">
          <w:rPr>
            <w:rFonts w:cs="Times New Roman"/>
            <w:szCs w:val="24"/>
          </w:rPr>
          <w:delText>of</w:delText>
        </w:r>
      </w:del>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w:t>
      </w:r>
      <w:r>
        <w:rPr>
          <w:rFonts w:cs="Times New Roman"/>
          <w:szCs w:val="24"/>
        </w:rPr>
        <w:lastRenderedPageBreak/>
        <w:t xml:space="preserve">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AAE1047" w:rsidR="00DA3F26" w:rsidRDefault="00D37077" w:rsidP="00FC4763">
      <w:pPr>
        <w:pStyle w:val="ListParagraph"/>
        <w:ind w:left="1440" w:firstLine="0"/>
        <w:rPr>
          <w:rFonts w:cs="Times New Roman"/>
          <w:szCs w:val="24"/>
        </w:rPr>
      </w:pPr>
      <w:commentRangeStart w:id="53"/>
      <w:commentRangeStart w:id="54"/>
      <w:r>
        <w:rPr>
          <w:rFonts w:cs="Times New Roman"/>
          <w:szCs w:val="24"/>
        </w:rPr>
        <w:t xml:space="preserve">Open-source software is a constantly growing environment in the coding community. </w:t>
      </w:r>
      <w:ins w:id="55" w:author="blake grills" w:date="2020-03-20T13:27:00Z">
        <w:r w:rsidR="00AB3354">
          <w:rPr>
            <w:rFonts w:cs="Times New Roman"/>
            <w:szCs w:val="24"/>
          </w:rPr>
          <w:t xml:space="preserve">One of the troubles with open-source software is </w:t>
        </w:r>
      </w:ins>
      <w:ins w:id="56" w:author="blake grills" w:date="2020-03-20T13:30:00Z">
        <w:r w:rsidR="00AB3354">
          <w:rPr>
            <w:rFonts w:cs="Times New Roman"/>
            <w:szCs w:val="24"/>
          </w:rPr>
          <w:t xml:space="preserve">that </w:t>
        </w:r>
      </w:ins>
      <w:ins w:id="57" w:author="blake grills" w:date="2020-03-20T13:34:00Z">
        <w:r w:rsidR="008A59F2">
          <w:rPr>
            <w:rFonts w:cs="Times New Roman"/>
            <w:szCs w:val="24"/>
          </w:rPr>
          <w:t xml:space="preserve">there </w:t>
        </w:r>
      </w:ins>
      <w:ins w:id="58" w:author="blake grills" w:date="2020-03-20T13:35:00Z">
        <w:r w:rsidR="008A59F2">
          <w:rPr>
            <w:rFonts w:cs="Times New Roman"/>
            <w:szCs w:val="24"/>
          </w:rPr>
          <w:t xml:space="preserve">seems to be a wide variety of coding styles and practices found in projects. </w:t>
        </w:r>
      </w:ins>
      <w:bookmarkStart w:id="59" w:name="_GoBack"/>
      <w:bookmarkEnd w:id="59"/>
      <w:del w:id="60" w:author="blake grills" w:date="2020-03-20T13:27:00Z">
        <w:r w:rsidDel="00AB3354">
          <w:rPr>
            <w:rFonts w:cs="Times New Roman"/>
            <w:szCs w:val="24"/>
          </w:rPr>
          <w:delText xml:space="preserve">However, open-source software is a very different environment, with none of the normal positions found in a large company. </w:delText>
        </w:r>
      </w:del>
      <w:r>
        <w:rPr>
          <w:rFonts w:cs="Times New Roman"/>
          <w:szCs w:val="24"/>
        </w:rPr>
        <w:t xml:space="preserve">As such, in this </w:t>
      </w:r>
      <w:r>
        <w:rPr>
          <w:rFonts w:cs="Times New Roman"/>
          <w:b/>
          <w:bCs/>
          <w:szCs w:val="24"/>
        </w:rPr>
        <w:t>RQ</w:t>
      </w:r>
      <w:r>
        <w:rPr>
          <w:rFonts w:cs="Times New Roman"/>
          <w:szCs w:val="24"/>
        </w:rPr>
        <w:t>, we will determine how often commented out code makes it into open-source software.</w:t>
      </w:r>
      <w:commentRangeEnd w:id="53"/>
      <w:r w:rsidR="00655829">
        <w:rPr>
          <w:rStyle w:val="CommentReference"/>
        </w:rPr>
        <w:commentReference w:id="53"/>
      </w:r>
      <w:commentRangeEnd w:id="54"/>
      <w:r w:rsidR="00C41B63">
        <w:rPr>
          <w:rStyle w:val="CommentReference"/>
        </w:rPr>
        <w:commentReference w:id="54"/>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lastRenderedPageBreak/>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61" w:name="_Ref32248431"/>
      <w:r w:rsidRPr="00347B64">
        <w:t xml:space="preserve"> </w:t>
      </w:r>
      <w:bookmarkEnd w:id="61"/>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ins w:id="62" w:author="Michael Decker" w:date="2020-03-19T17:02: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ins w:id="63" w:author="Michael Decker" w:date="2020-03-19T17:03: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64" w:name="_Ref35456368"/>
      <w:r>
        <w:t>Taxonomy</w:t>
      </w:r>
      <w:bookmarkEnd w:id="64"/>
    </w:p>
    <w:p w14:paraId="42A7E2ED" w14:textId="005B15B7" w:rsidR="00177283" w:rsidRDefault="005A1632" w:rsidP="00177283">
      <w:pPr>
        <w:rPr>
          <w:rFonts w:cs="Times New Roman"/>
          <w:szCs w:val="24"/>
        </w:rPr>
      </w:pPr>
      <w:r>
        <w:rPr>
          <w:rFonts w:cs="Times New Roman"/>
          <w:szCs w:val="24"/>
        </w:rPr>
        <w:t xml:space="preserve"> </w:t>
      </w:r>
      <w:commentRangeStart w:id="65"/>
      <w:commentRangeStart w:id="66"/>
      <w:r>
        <w:rPr>
          <w:rFonts w:cs="Times New Roman"/>
          <w:szCs w:val="24"/>
        </w:rPr>
        <w:t>Separate to all of these areas is the st</w:t>
      </w:r>
      <w:commentRangeEnd w:id="65"/>
      <w:r w:rsidR="00074BDB">
        <w:rPr>
          <w:rStyle w:val="CommentReference"/>
        </w:rPr>
        <w:commentReference w:id="65"/>
      </w:r>
      <w:commentRangeEnd w:id="66"/>
      <w:r w:rsidR="001271BE">
        <w:rPr>
          <w:rStyle w:val="CommentReference"/>
        </w:rPr>
        <w:commentReference w:id="66"/>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67"/>
      <w:commentRangeStart w:id="68"/>
      <w:r>
        <w:rPr>
          <w:rFonts w:cs="Times New Roman"/>
          <w:szCs w:val="24"/>
        </w:rPr>
        <w:t xml:space="preserve"> This taxonomy which they have developed is</w:t>
      </w:r>
      <w:del w:id="69" w:author="Michael Decker" w:date="2020-03-19T17:04:00Z">
        <w:r w:rsidDel="001271BE">
          <w:rPr>
            <w:rFonts w:cs="Times New Roman"/>
            <w:szCs w:val="24"/>
          </w:rPr>
          <w:delText xml:space="preserve"> in particularly</w:delText>
        </w:r>
      </w:del>
      <w:r>
        <w:rPr>
          <w:rFonts w:cs="Times New Roman"/>
          <w:szCs w:val="24"/>
        </w:rPr>
        <w:t xml:space="preserve"> highly related to our research, however, they choose to ignore </w:t>
      </w:r>
      <w:ins w:id="70" w:author="blake grills" w:date="2020-03-18T20:44:00Z">
        <w:r w:rsidR="00CA4B03">
          <w:rPr>
            <w:rFonts w:cs="Times New Roman"/>
            <w:szCs w:val="24"/>
          </w:rPr>
          <w:t>task</w:t>
        </w:r>
      </w:ins>
      <w:del w:id="71"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67"/>
      <w:r w:rsidR="00074BDB">
        <w:rPr>
          <w:rStyle w:val="CommentReference"/>
        </w:rPr>
        <w:commentReference w:id="67"/>
      </w:r>
      <w:commentRangeEnd w:id="68"/>
      <w:r w:rsidR="001271BE">
        <w:rPr>
          <w:rStyle w:val="CommentReference"/>
        </w:rPr>
        <w:commentReference w:id="68"/>
      </w:r>
    </w:p>
    <w:p w14:paraId="69FCC460" w14:textId="376E47CB" w:rsidR="00FA7B2B" w:rsidRDefault="00FA7B2B" w:rsidP="00FA7B2B">
      <w:pPr>
        <w:pStyle w:val="Heading2"/>
      </w:pPr>
      <w:bookmarkStart w:id="72" w:name="_Ref34208077"/>
      <w:r>
        <w:t>Detecting Code in Unstructured Text</w:t>
      </w:r>
      <w:bookmarkEnd w:id="72"/>
    </w:p>
    <w:p w14:paraId="7F9AA12B" w14:textId="3E74E4EE"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73"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74"/>
      <w:r w:rsidR="00D8059E">
        <w:t xml:space="preserve">This is where our research and the </w:t>
      </w:r>
      <w:r w:rsidR="00D8059E">
        <w:lastRenderedPageBreak/>
        <w:t xml:space="preserve">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74"/>
      <w:r w:rsidR="008133B2">
        <w:rPr>
          <w:rStyle w:val="CommentReference"/>
        </w:rPr>
        <w:commentReference w:id="74"/>
      </w:r>
    </w:p>
    <w:p w14:paraId="172B5745" w14:textId="170A9A0E" w:rsidR="00AB11E8" w:rsidRDefault="0038016B" w:rsidP="00AB11E8">
      <w:pPr>
        <w:pStyle w:val="Heading2"/>
      </w:pPr>
      <w:bookmarkStart w:id="75" w:name="_Ref33723021"/>
      <w:r>
        <w:t xml:space="preserve"> </w:t>
      </w:r>
      <w:bookmarkStart w:id="76" w:name="_Ref34207242"/>
      <w:r w:rsidR="00AB11E8">
        <w:t xml:space="preserve">Comment </w:t>
      </w:r>
      <w:commentRangeStart w:id="77"/>
      <w:r w:rsidR="00AB11E8">
        <w:t xml:space="preserve">Generation </w:t>
      </w:r>
      <w:commentRangeEnd w:id="77"/>
      <w:r w:rsidR="00C01AA5">
        <w:rPr>
          <w:rStyle w:val="CommentReference"/>
          <w:rFonts w:eastAsiaTheme="minorHAnsi" w:cstheme="minorBidi"/>
          <w:b w:val="0"/>
          <w:bCs w:val="0"/>
          <w:color w:val="auto"/>
        </w:rPr>
        <w:commentReference w:id="77"/>
      </w:r>
      <w:bookmarkEnd w:id="75"/>
      <w:bookmarkEnd w:id="76"/>
    </w:p>
    <w:p w14:paraId="7E129D74" w14:textId="77777777" w:rsidR="004B145D" w:rsidRDefault="00D8059E" w:rsidP="00386FA3">
      <w:pPr>
        <w:rPr>
          <w:ins w:id="78"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79" w:author="Michael Decker" w:date="2020-03-18T14:47:00Z"/>
        </w:rPr>
        <w:pPrChange w:id="80" w:author="Michael Decker" w:date="2020-03-18T14:47:00Z">
          <w:pPr/>
        </w:pPrChange>
      </w:pPr>
      <w:bookmarkStart w:id="81" w:name="_Ref35456517"/>
      <w:commentRangeStart w:id="82"/>
      <w:ins w:id="83" w:author="Michael Decker" w:date="2020-03-18T14:47:00Z">
        <w:r>
          <w:lastRenderedPageBreak/>
          <w:t>Comment Quality</w:t>
        </w:r>
      </w:ins>
      <w:commentRangeEnd w:id="82"/>
      <w:ins w:id="84" w:author="Michael Decker" w:date="2020-03-18T14:53:00Z">
        <w:r w:rsidR="00030501">
          <w:rPr>
            <w:rStyle w:val="CommentReference"/>
            <w:rFonts w:eastAsiaTheme="minorHAnsi" w:cstheme="minorBidi"/>
            <w:b w:val="0"/>
            <w:bCs w:val="0"/>
            <w:color w:val="auto"/>
          </w:rPr>
          <w:commentReference w:id="82"/>
        </w:r>
      </w:ins>
      <w:bookmarkEnd w:id="81"/>
    </w:p>
    <w:p w14:paraId="1D014C63" w14:textId="04429CDE" w:rsidR="00EB6AB3" w:rsidRDefault="00F519A9" w:rsidP="00030501">
      <w:pPr>
        <w:rPr>
          <w:ins w:id="85" w:author="Michael Decker" w:date="2020-03-18T14:46:00Z"/>
        </w:rPr>
      </w:pPr>
      <w:commentRangeStart w:id="86"/>
      <w:r>
        <w:rPr>
          <w:rFonts w:cs="Times New Roman"/>
          <w:szCs w:val="24"/>
        </w:rPr>
        <w:t xml:space="preserve">Another </w:t>
      </w:r>
      <w:del w:id="87" w:author="Michael Decker" w:date="2020-03-18T14:32:00Z">
        <w:r w:rsidDel="00447005">
          <w:rPr>
            <w:rFonts w:cs="Times New Roman"/>
            <w:szCs w:val="24"/>
          </w:rPr>
          <w:delText>application of machine learning within the</w:delText>
        </w:r>
      </w:del>
      <w:ins w:id="88" w:author="Michael Decker" w:date="2020-03-18T14:32:00Z">
        <w:r w:rsidR="00447005">
          <w:rPr>
            <w:rFonts w:cs="Times New Roman"/>
            <w:szCs w:val="24"/>
          </w:rPr>
          <w:t xml:space="preserve">area of </w:t>
        </w:r>
      </w:ins>
      <w:r>
        <w:rPr>
          <w:rFonts w:cs="Times New Roman"/>
          <w:szCs w:val="24"/>
        </w:rPr>
        <w:t xml:space="preserve"> </w:t>
      </w:r>
      <w:commentRangeEnd w:id="86"/>
      <w:r w:rsidR="00447005">
        <w:rPr>
          <w:rStyle w:val="CommentReference"/>
        </w:rPr>
        <w:commentReference w:id="86"/>
      </w:r>
      <w:r>
        <w:rPr>
          <w:rFonts w:cs="Times New Roman"/>
          <w:szCs w:val="24"/>
        </w:rPr>
        <w:t>study o</w:t>
      </w:r>
      <w:ins w:id="89" w:author="Michael Decker" w:date="2020-03-18T14:32:00Z">
        <w:r w:rsidR="00447005">
          <w:rPr>
            <w:rFonts w:cs="Times New Roman"/>
            <w:szCs w:val="24"/>
          </w:rPr>
          <w:t xml:space="preserve">n </w:t>
        </w:r>
      </w:ins>
      <w:del w:id="90"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91" w:author="Michael Decker" w:date="2020-03-18T14:34:00Z">
        <w:r w:rsidR="00447005">
          <w:rPr>
            <w:rFonts w:cs="Times New Roman"/>
            <w:szCs w:val="24"/>
          </w:rPr>
          <w:t>, Chen et al.</w:t>
        </w:r>
      </w:ins>
      <w:r w:rsidR="00AE2A70">
        <w:rPr>
          <w:rFonts w:cs="Times New Roman"/>
          <w:szCs w:val="24"/>
        </w:rPr>
        <w:t xml:space="preserve"> </w:t>
      </w:r>
      <w:commentRangeStart w:id="92"/>
      <w:del w:id="93"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92"/>
      <w:r w:rsidR="00447005">
        <w:rPr>
          <w:rStyle w:val="CommentReference"/>
        </w:rPr>
        <w:commentReference w:id="92"/>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94"/>
      <w:r w:rsidR="00AE2A70">
        <w:rPr>
          <w:rFonts w:cs="Times New Roman"/>
          <w:szCs w:val="24"/>
        </w:rPr>
        <w:t xml:space="preserve">bootstrapping data. </w:t>
      </w:r>
      <w:commentRangeEnd w:id="94"/>
      <w:r w:rsidR="00447005">
        <w:rPr>
          <w:rStyle w:val="CommentReference"/>
        </w:rPr>
        <w:commentReference w:id="94"/>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95"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96" w:author="Michael Decker" w:date="2020-03-18T14:49:00Z">
        <w:r w:rsidR="00F92CF5" w:rsidDel="00A216FB">
          <w:rPr>
            <w:rFonts w:cs="Times New Roman"/>
            <w:szCs w:val="24"/>
          </w:rPr>
          <w:delText>for turning a document into a vector of words</w:delText>
        </w:r>
      </w:del>
      <w:ins w:id="97" w:author="Michael Decker" w:date="2020-03-18T14:49:00Z">
        <w:r w:rsidR="00A216FB">
          <w:rPr>
            <w:rFonts w:cs="Times New Roman"/>
            <w:szCs w:val="24"/>
          </w:rPr>
          <w:t>that vectorizes each word of a</w:t>
        </w:r>
      </w:ins>
      <w:r w:rsidR="00A52AA4">
        <w:rPr>
          <w:rFonts w:cs="Times New Roman"/>
          <w:szCs w:val="24"/>
        </w:rPr>
        <w:t xml:space="preserve"> </w:t>
      </w:r>
      <w:ins w:id="98"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99" w:author="Michael Decker" w:date="2020-03-18T14:51:00Z">
        <w:r w:rsidR="00030501">
          <w:rPr>
            <w:rFonts w:cs="Times New Roman"/>
            <w:szCs w:val="24"/>
          </w:rPr>
          <w:t xml:space="preserve">, </w:t>
        </w:r>
      </w:ins>
      <w:r w:rsidR="00D82116">
        <w:rPr>
          <w:rFonts w:cs="Times New Roman"/>
          <w:szCs w:val="24"/>
        </w:rPr>
        <w:t xml:space="preserve"> is the use of word embedding </w:t>
      </w:r>
      <w:del w:id="100"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01" w:name="_Ref33723167"/>
      <w:bookmarkStart w:id="102" w:name="_Ref34207284"/>
      <w:r>
        <w:t>Automated Summarization and Text Detection</w:t>
      </w:r>
      <w:bookmarkEnd w:id="101"/>
      <w:bookmarkEnd w:id="102"/>
    </w:p>
    <w:p w14:paraId="0DAB7EC7" w14:textId="683A2E92" w:rsidR="006B4409" w:rsidRDefault="0074622D" w:rsidP="00E72C9A">
      <w:pPr>
        <w:rPr>
          <w:rFonts w:cs="Times New Roman"/>
          <w:szCs w:val="24"/>
        </w:rPr>
      </w:pPr>
      <w:commentRangeStart w:id="103"/>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103"/>
      <w:r w:rsidR="00030501">
        <w:rPr>
          <w:rStyle w:val="CommentReference"/>
        </w:rPr>
        <w:commentReference w:id="103"/>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w:t>
      </w:r>
      <w:r w:rsidR="00B56DE7">
        <w:rPr>
          <w:rFonts w:cs="Times New Roman"/>
          <w:szCs w:val="24"/>
        </w:rPr>
        <w:lastRenderedPageBreak/>
        <w:t xml:space="preserve">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104"/>
      <w:r w:rsidR="00E72C9A">
        <w:rPr>
          <w:rFonts w:cs="Times New Roman"/>
          <w:szCs w:val="24"/>
        </w:rPr>
        <w:t>generated comments</w:t>
      </w:r>
      <w:commentRangeEnd w:id="104"/>
      <w:r w:rsidR="00030501">
        <w:rPr>
          <w:rStyle w:val="CommentReference"/>
        </w:rPr>
        <w:commentReference w:id="104"/>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105"/>
      <w:r>
        <w:rPr>
          <w:rFonts w:cs="Times New Roman"/>
          <w:szCs w:val="24"/>
        </w:rPr>
        <w:t xml:space="preserve">This type of large </w:t>
      </w:r>
      <w:commentRangeEnd w:id="105"/>
      <w:r w:rsidR="00F31DE5">
        <w:rPr>
          <w:rStyle w:val="CommentReference"/>
        </w:rPr>
        <w:commentReference w:id="105"/>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w:t>
      </w:r>
      <w:r w:rsidR="00020FE0">
        <w:rPr>
          <w:rFonts w:cs="Times New Roman"/>
          <w:szCs w:val="24"/>
        </w:rPr>
        <w:lastRenderedPageBreak/>
        <w:t xml:space="preserve">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106"/>
      <w:r w:rsidR="00AA68AF">
        <w:rPr>
          <w:rFonts w:cs="Times New Roman"/>
          <w:szCs w:val="24"/>
        </w:rPr>
        <w:t>understanding code, what it does do is provide valuable insight into understanding natural language at a machine learning level.</w:t>
      </w:r>
      <w:commentRangeEnd w:id="106"/>
      <w:r w:rsidR="00EE3C8D">
        <w:rPr>
          <w:rStyle w:val="CommentReference"/>
        </w:rPr>
        <w:commentReference w:id="106"/>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7" w:name="_Ref34250949"/>
    </w:p>
    <w:bookmarkEnd w:id="107"/>
    <w:p w14:paraId="08705145" w14:textId="41355854" w:rsidR="00F91EAC" w:rsidRDefault="00F91EAC" w:rsidP="00F91EAC">
      <w:pPr>
        <w:ind w:left="2880" w:firstLine="0"/>
        <w:rPr>
          <w:b/>
          <w:bCs/>
          <w:sz w:val="32"/>
          <w:szCs w:val="32"/>
        </w:rPr>
      </w:pPr>
      <w:r>
        <w:rPr>
          <w:b/>
          <w:bCs/>
          <w:sz w:val="32"/>
          <w:szCs w:val="32"/>
        </w:rPr>
        <w:t xml:space="preserve">   </w:t>
      </w:r>
      <w:commentRangeStart w:id="108"/>
      <w:r w:rsidRPr="00F91EAC">
        <w:rPr>
          <w:b/>
          <w:bCs/>
          <w:sz w:val="32"/>
          <w:szCs w:val="32"/>
        </w:rPr>
        <w:t>Taxonomy of Com</w:t>
      </w:r>
      <w:r>
        <w:rPr>
          <w:b/>
          <w:bCs/>
          <w:sz w:val="32"/>
          <w:szCs w:val="32"/>
        </w:rPr>
        <w:t>m</w:t>
      </w:r>
      <w:r w:rsidRPr="00F91EAC">
        <w:rPr>
          <w:b/>
          <w:bCs/>
          <w:sz w:val="32"/>
          <w:szCs w:val="32"/>
        </w:rPr>
        <w:t>ents</w:t>
      </w:r>
      <w:commentRangeEnd w:id="108"/>
      <w:r w:rsidR="00B125D3">
        <w:rPr>
          <w:rStyle w:val="CommentReference"/>
        </w:rPr>
        <w:commentReference w:id="108"/>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w:t>
      </w:r>
      <w:commentRangeStart w:id="109"/>
      <w:r w:rsidR="00486566">
        <w:rPr>
          <w:szCs w:val="24"/>
        </w:rPr>
        <w:t xml:space="preserve">to </w:t>
      </w:r>
      <w:r w:rsidR="00486566" w:rsidRPr="00486566">
        <w:rPr>
          <w:b/>
          <w:bCs/>
          <w:szCs w:val="24"/>
          <w:rPrChange w:id="110" w:author="Michael Decker" w:date="2020-03-18T15:15:00Z">
            <w:rPr>
              <w:szCs w:val="24"/>
            </w:rPr>
          </w:rPrChange>
        </w:rPr>
        <w:t>RQ1</w:t>
      </w:r>
      <w:r w:rsidR="00486566">
        <w:rPr>
          <w:szCs w:val="24"/>
        </w:rPr>
        <w:t xml:space="preserve"> and </w:t>
      </w:r>
      <w:r w:rsidR="00486566" w:rsidRPr="00486566">
        <w:rPr>
          <w:b/>
          <w:bCs/>
          <w:szCs w:val="24"/>
          <w:rPrChange w:id="111" w:author="Michael Decker" w:date="2020-03-18T15:15:00Z">
            <w:rPr>
              <w:szCs w:val="24"/>
            </w:rPr>
          </w:rPrChange>
        </w:rPr>
        <w:t>RQ2</w:t>
      </w:r>
      <w:r w:rsidR="00486566">
        <w:rPr>
          <w:szCs w:val="24"/>
        </w:rPr>
        <w:t>.</w:t>
      </w:r>
      <w:commentRangeEnd w:id="109"/>
      <w:r w:rsidR="00486566">
        <w:rPr>
          <w:rStyle w:val="CommentReference"/>
        </w:rPr>
        <w:commentReference w:id="109"/>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ins w:id="112" w:author="Michael Decker" w:date="2020-03-19T17:09:00Z">
        <w:r w:rsidR="00EF09B3">
          <w:rPr>
            <w:szCs w:val="24"/>
          </w:rPr>
          <w:t xml:space="preserve"> </w:t>
        </w:r>
      </w:ins>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113"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113"/>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CB83BE0"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del w:id="114" w:author="Michael Decker" w:date="2020-03-18T15:19:00Z">
              <w:r w:rsidDel="002C6629">
                <w:rPr>
                  <w:szCs w:val="24"/>
                </w:rPr>
                <w:delText>This sets the if block to false and does not run any of the code inside.</w:delText>
              </w:r>
            </w:del>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15"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4A2CA2">
        <w:rPr>
          <w:rStyle w:val="Code"/>
          <w:rPrChange w:id="116" w:author="Michael Decker" w:date="2020-03-19T17:12:00Z">
            <w:rPr>
              <w:szCs w:val="24"/>
            </w:rPr>
          </w:rPrChange>
        </w:rPr>
        <w:t>#if 0</w:t>
      </w:r>
      <w:r>
        <w:rPr>
          <w:szCs w:val="24"/>
        </w:rPr>
        <w:t xml:space="preserve"> and </w:t>
      </w:r>
      <w:r w:rsidRPr="004A2CA2">
        <w:rPr>
          <w:rStyle w:val="Code"/>
          <w:rPrChange w:id="117" w:author="Michael Decker" w:date="2020-03-19T17:12:00Z">
            <w:rPr>
              <w:szCs w:val="24"/>
            </w:rPr>
          </w:rPrChang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ins w:id="118" w:author="Michael Decker" w:date="2020-03-19T17:13:00Z">
        <w:r w:rsidR="006B4AAD">
          <w:rPr>
            <w:szCs w:val="24"/>
          </w:rPr>
          <w:t>,</w:t>
        </w:r>
      </w:ins>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w:t>
      </w:r>
      <w:r w:rsidR="006B4AAD">
        <w:rPr>
          <w:szCs w:val="24"/>
        </w:rPr>
        <w:lastRenderedPageBreak/>
        <w:t>comment out code and not used for English 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985796">
        <w:rPr>
          <w:i/>
          <w:iCs/>
          <w:szCs w:val="24"/>
          <w:rPrChange w:id="119" w:author="Michael Decker" w:date="2020-03-19T17:25:00Z">
            <w:rPr>
              <w:szCs w:val="24"/>
            </w:rPr>
          </w:rPrChange>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985796">
        <w:rPr>
          <w:i/>
          <w:iCs/>
          <w:szCs w:val="24"/>
          <w:rPrChange w:id="120" w:author="Michael Decker" w:date="2020-03-19T17:26:00Z">
            <w:rPr>
              <w:szCs w:val="24"/>
            </w:rPr>
          </w:rPrChange>
        </w:rPr>
        <w:t xml:space="preserve">define commented out code as any piece of source code that has been disabled by means of commenting with one of the methods from </w:t>
      </w:r>
      <w:r w:rsidR="00DC1E82" w:rsidRPr="00985796">
        <w:rPr>
          <w:i/>
          <w:iCs/>
          <w:szCs w:val="24"/>
          <w:rPrChange w:id="121" w:author="Michael Decker" w:date="2020-03-19T17:26:00Z">
            <w:rPr>
              <w:szCs w:val="24"/>
            </w:rPr>
          </w:rPrChange>
        </w:rPr>
        <w:fldChar w:fldCharType="begin"/>
      </w:r>
      <w:r w:rsidR="00DC1E82" w:rsidRPr="00985796">
        <w:rPr>
          <w:i/>
          <w:iCs/>
          <w:szCs w:val="24"/>
          <w:rPrChange w:id="122" w:author="Michael Decker" w:date="2020-03-19T17:26:00Z">
            <w:rPr>
              <w:szCs w:val="24"/>
            </w:rPr>
          </w:rPrChange>
        </w:rPr>
        <w:instrText xml:space="preserve"> REF _Ref35367705 \h </w:instrText>
      </w:r>
      <w:r w:rsidR="00985796">
        <w:rPr>
          <w:i/>
          <w:iCs/>
          <w:szCs w:val="24"/>
        </w:rPr>
        <w:instrText xml:space="preserve"> \* MERGEFORMAT </w:instrText>
      </w:r>
      <w:r w:rsidR="00DC1E82" w:rsidRPr="00985796">
        <w:rPr>
          <w:i/>
          <w:iCs/>
          <w:szCs w:val="24"/>
          <w:rPrChange w:id="123" w:author="Michael Decker" w:date="2020-03-19T17:26:00Z">
            <w:rPr>
              <w:i/>
              <w:iCs/>
              <w:szCs w:val="24"/>
            </w:rPr>
          </w:rPrChange>
        </w:rPr>
      </w:r>
      <w:r w:rsidR="00DC1E82" w:rsidRPr="00985796">
        <w:rPr>
          <w:i/>
          <w:iCs/>
          <w:szCs w:val="24"/>
          <w:rPrChange w:id="124" w:author="Michael Decker" w:date="2020-03-19T17:26:00Z">
            <w:rPr>
              <w:szCs w:val="24"/>
            </w:rPr>
          </w:rPrChange>
        </w:rPr>
        <w:fldChar w:fldCharType="separate"/>
      </w:r>
      <w:r w:rsidR="00DC1E82" w:rsidRPr="00985796">
        <w:rPr>
          <w:i/>
          <w:iCs/>
          <w:szCs w:val="24"/>
          <w:rPrChange w:id="125" w:author="Michael Decker" w:date="2020-03-19T17:26:00Z">
            <w:rPr>
              <w:szCs w:val="24"/>
            </w:rPr>
          </w:rPrChange>
        </w:rPr>
        <w:t xml:space="preserve">TABLE </w:t>
      </w:r>
      <w:r w:rsidR="00DC1E82" w:rsidRPr="00985796">
        <w:rPr>
          <w:i/>
          <w:iCs/>
          <w:noProof/>
          <w:szCs w:val="24"/>
          <w:rPrChange w:id="126" w:author="Michael Decker" w:date="2020-03-19T17:26:00Z">
            <w:rPr>
              <w:noProof/>
              <w:szCs w:val="24"/>
            </w:rPr>
          </w:rPrChange>
        </w:rPr>
        <w:t>1</w:t>
      </w:r>
      <w:r w:rsidR="00DC1E82" w:rsidRPr="00985796">
        <w:rPr>
          <w:i/>
          <w:iCs/>
          <w:szCs w:val="24"/>
          <w:rPrChange w:id="127" w:author="Michael Decker" w:date="2020-03-19T17:26:00Z">
            <w:rPr>
              <w:szCs w:val="24"/>
            </w:rPr>
          </w:rPrChange>
        </w:rPr>
        <w:fldChar w:fldCharType="end"/>
      </w:r>
      <w:r w:rsidR="00DC1E82" w:rsidRPr="00985796">
        <w:rPr>
          <w:i/>
          <w:iCs/>
          <w:szCs w:val="24"/>
          <w:rPrChange w:id="128" w:author="Michael Decker" w:date="2020-03-19T17:26:00Z">
            <w:rPr>
              <w:szCs w:val="24"/>
            </w:rPr>
          </w:rPrChange>
        </w:rPr>
        <w:t>.</w:t>
      </w:r>
      <w:r w:rsidR="00F346A9">
        <w:rPr>
          <w:szCs w:val="24"/>
        </w:rPr>
        <w:t xml:space="preserve"> </w:t>
      </w:r>
      <w:commentRangeStart w:id="129"/>
      <w:r w:rsidR="00F346A9">
        <w:rPr>
          <w:szCs w:val="24"/>
        </w:rPr>
        <w:t>In this paragraph we also define commented out code</w:t>
      </w:r>
      <w:r w:rsidR="008E63A8">
        <w:rPr>
          <w:szCs w:val="24"/>
        </w:rPr>
        <w:t xml:space="preserve">, which answers our </w:t>
      </w:r>
      <w:r w:rsidR="008E63A8" w:rsidRPr="006379B8">
        <w:rPr>
          <w:b/>
          <w:bCs/>
          <w:szCs w:val="24"/>
          <w:rPrChange w:id="130" w:author="Michael Decker" w:date="2020-03-19T17:18:00Z">
            <w:rPr>
              <w:szCs w:val="24"/>
            </w:rPr>
          </w:rPrChange>
        </w:rPr>
        <w:t>R</w:t>
      </w:r>
      <w:r w:rsidR="008E63A8" w:rsidRPr="001D579E">
        <w:rPr>
          <w:b/>
          <w:bCs/>
          <w:szCs w:val="24"/>
          <w:rPrChange w:id="131" w:author="Michael Decker" w:date="2020-03-19T17:18:00Z">
            <w:rPr>
              <w:szCs w:val="24"/>
            </w:rPr>
          </w:rPrChange>
        </w:rPr>
        <w:t xml:space="preserve">Q 1 </w:t>
      </w:r>
      <w:ins w:id="132" w:author="Michael Decker" w:date="2020-03-19T17:23:00Z">
        <w:r w:rsidR="0044590A">
          <w:rPr>
            <w:b/>
            <w:bCs/>
            <w:szCs w:val="24"/>
          </w:rPr>
          <w:t>(</w:t>
        </w:r>
      </w:ins>
      <w:r w:rsidR="008E63A8">
        <w:rPr>
          <w:szCs w:val="24"/>
        </w:rPr>
        <w:t>What is commented out code</w:t>
      </w:r>
      <w:r w:rsidR="0044590A">
        <w:rPr>
          <w:szCs w:val="24"/>
        </w:rPr>
        <w:t>?)</w:t>
      </w:r>
      <w:r w:rsidR="00F346A9">
        <w:rPr>
          <w:szCs w:val="24"/>
        </w:rPr>
        <w:t>.</w:t>
      </w:r>
      <w:commentRangeEnd w:id="129"/>
      <w:r w:rsidR="00444A57">
        <w:rPr>
          <w:rStyle w:val="CommentReference"/>
        </w:rPr>
        <w:commentReference w:id="129"/>
      </w:r>
    </w:p>
    <w:p w14:paraId="16AFD502" w14:textId="1C52EA78"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ins w:id="133" w:author="blake grills" w:date="2020-03-20T09:51:00Z">
        <w:r w:rsidR="00562299">
          <w:rPr>
            <w:szCs w:val="24"/>
          </w:rPr>
          <w:t>l</w:t>
        </w:r>
      </w:ins>
      <w:r>
        <w:rPr>
          <w:szCs w:val="24"/>
        </w:rPr>
        <w:t>ish prose and comment</w:t>
      </w:r>
      <w:ins w:id="134" w:author="blake grills" w:date="2020-03-20T09:51:00Z">
        <w:r w:rsidR="00562299">
          <w:rPr>
            <w:szCs w:val="24"/>
          </w:rPr>
          <w:t>e</w:t>
        </w:r>
      </w:ins>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ins w:id="135" w:author="blake grills" w:date="2020-03-19T00:50:00Z">
        <w:r w:rsidR="00A71628">
          <w:rPr>
            <w:szCs w:val="24"/>
          </w:rPr>
          <w:t>he standard line comment is often the default commenting method</w:t>
        </w:r>
      </w:ins>
      <w:r w:rsidR="002371DB">
        <w:rPr>
          <w:szCs w:val="24"/>
        </w:rPr>
        <w:t xml:space="preserve"> used by IDEs</w:t>
      </w:r>
      <w:commentRangeStart w:id="136"/>
      <w:ins w:id="137" w:author="blake grills" w:date="2020-03-19T00:50:00Z">
        <w:r w:rsidR="00A71628">
          <w:rPr>
            <w:szCs w:val="24"/>
          </w:rPr>
          <w:t xml:space="preserve">. It is also important to note that </w:t>
        </w:r>
        <w:del w:id="138" w:author="Michael Decker" w:date="2020-03-19T17:26:00Z">
          <w:r w:rsidR="00A71628" w:rsidDel="002371DB">
            <w:rPr>
              <w:szCs w:val="24"/>
            </w:rPr>
            <w:delText xml:space="preserve"> </w:delText>
          </w:r>
        </w:del>
        <w:r w:rsidR="00A71628">
          <w:rPr>
            <w:szCs w:val="24"/>
          </w:rPr>
          <w:t>these line comments can be used to create a pseudo block comment, this is very easy to do with IDE enabled commentin</w:t>
        </w:r>
      </w:ins>
      <w:commentRangeEnd w:id="136"/>
      <w:r w:rsidR="005804C4">
        <w:rPr>
          <w:rStyle w:val="CommentReference"/>
        </w:rPr>
        <w:commentReference w:id="136"/>
      </w:r>
      <w:ins w:id="139" w:author="blake grills" w:date="2020-03-19T00:50:00Z">
        <w:r w:rsidR="00A71628">
          <w:rPr>
            <w:szCs w:val="24"/>
          </w:rPr>
          <w:t xml:space="preserve">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ins w:id="140" w:author="Michael Decker" w:date="2020-03-19T17:31:00Z">
        <w:r w:rsidR="001E25CD">
          <w:rPr>
            <w:szCs w:val="24"/>
          </w:rPr>
          <w:t>p</w:t>
        </w:r>
      </w:ins>
      <w:del w:id="141" w:author="Michael Decker" w:date="2020-03-19T17:31:00Z">
        <w:r w:rsidR="00A71628" w:rsidDel="001E25CD">
          <w:rPr>
            <w:szCs w:val="24"/>
          </w:rPr>
          <w:delText>P</w:delText>
        </w:r>
      </w:del>
      <w:r w:rsidR="00A71628">
        <w:rPr>
          <w:szCs w:val="24"/>
        </w:rPr>
        <w:t>rose comment</w:t>
      </w:r>
      <w:r w:rsidR="0023523B">
        <w:rPr>
          <w:szCs w:val="24"/>
        </w:rPr>
        <w:t>s</w:t>
      </w:r>
      <w:r w:rsidR="00A71628">
        <w:rPr>
          <w:szCs w:val="24"/>
        </w:rPr>
        <w:t>.</w:t>
      </w:r>
      <w:r w:rsidR="0023523B">
        <w:rPr>
          <w:szCs w:val="24"/>
        </w:rPr>
        <w:t xml:space="preserve"> The third comment </w:t>
      </w:r>
      <w:r w:rsidR="0023523B">
        <w:rPr>
          <w:szCs w:val="24"/>
        </w:rPr>
        <w:lastRenderedPageBreak/>
        <w:t>is unique and may generate a false positive in our detection, however we do not consider it to be commented out code because it is actually a</w:t>
      </w:r>
      <w:ins w:id="142" w:author="Michael Decker" w:date="2020-03-19T17:31:00Z">
        <w:r w:rsidR="001E25CD">
          <w:rPr>
            <w:szCs w:val="24"/>
          </w:rPr>
          <w:t>n</w:t>
        </w:r>
      </w:ins>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ins w:id="143" w:author="blake grills" w:date="2020-03-20T09:52:00Z">
        <w:r w:rsidR="00562299">
          <w:rPr>
            <w:szCs w:val="24"/>
          </w:rPr>
          <w:t>out and</w:t>
        </w:r>
      </w:ins>
      <w:r w:rsidR="006C2CF2">
        <w:rPr>
          <w:szCs w:val="24"/>
        </w:rPr>
        <w:t xml:space="preserve"> is therefore</w:t>
      </w:r>
      <w:r w:rsidR="0023523B">
        <w:rPr>
          <w:szCs w:val="24"/>
        </w:rPr>
        <w:t xml:space="preserve"> commented</w:t>
      </w:r>
      <w:r w:rsidR="00A8652B">
        <w:rPr>
          <w:szCs w:val="24"/>
        </w:rPr>
        <w:t>-</w:t>
      </w:r>
      <w:r w:rsidR="0023523B">
        <w:rPr>
          <w:szCs w:val="24"/>
        </w:rPr>
        <w:t>out code. The final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0F987013" w14:textId="728B7BF3" w:rsidR="004B145D" w:rsidRDefault="004B145D" w:rsidP="00531EC9">
      <w:pPr>
        <w:jc w:val="both"/>
        <w:rPr>
          <w:szCs w:val="24"/>
        </w:rPr>
      </w:pPr>
    </w:p>
    <w:p w14:paraId="70881F8F" w14:textId="2EA1E8D5" w:rsidR="00976874" w:rsidRPr="002F6928" w:rsidRDefault="00976874" w:rsidP="00976874">
      <w:pPr>
        <w:pStyle w:val="Caption"/>
        <w:keepNext/>
        <w:jc w:val="center"/>
        <w:rPr>
          <w:sz w:val="24"/>
          <w:szCs w:val="24"/>
        </w:rPr>
      </w:pPr>
      <w:bookmarkStart w:id="144"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144"/>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rPr>
          <w:ins w:id="145" w:author="blake grills" w:date="2020-03-20T09:59:00Z"/>
        </w:trPr>
        <w:tc>
          <w:tcPr>
            <w:tcW w:w="6919" w:type="dxa"/>
          </w:tcPr>
          <w:p w14:paraId="12CD3447" w14:textId="33CF9D30" w:rsidR="0034127D" w:rsidRPr="0034127D" w:rsidRDefault="0034127D" w:rsidP="0034127D">
            <w:pPr>
              <w:jc w:val="center"/>
              <w:rPr>
                <w:ins w:id="146" w:author="blake grills" w:date="2020-03-20T09:59:00Z"/>
                <w:rStyle w:val="Code"/>
                <w:rFonts w:ascii="Times New Roman" w:hAnsi="Times New Roman"/>
                <w:b/>
                <w:bCs/>
                <w:rPrChange w:id="147" w:author="blake grills" w:date="2020-03-20T10:00:00Z">
                  <w:rPr>
                    <w:ins w:id="148" w:author="blake grills" w:date="2020-03-20T09:59:00Z"/>
                    <w:rStyle w:val="Code"/>
                  </w:rPr>
                </w:rPrChange>
              </w:rPr>
              <w:pPrChange w:id="149" w:author="blake grills" w:date="2020-03-20T10:00:00Z">
                <w:pPr>
                  <w:ind w:firstLine="0"/>
                </w:pPr>
              </w:pPrChange>
            </w:pPr>
            <w:ins w:id="150" w:author="blake grills" w:date="2020-03-20T10:00:00Z">
              <w:r w:rsidRPr="0034127D">
                <w:rPr>
                  <w:rStyle w:val="Code"/>
                  <w:rFonts w:ascii="Times New Roman" w:hAnsi="Times New Roman"/>
                  <w:b/>
                  <w:bCs/>
                  <w:i w:val="0"/>
                  <w:iCs w:val="0"/>
                  <w:rPrChange w:id="151" w:author="blake grills" w:date="2020-03-20T10:01:00Z">
                    <w:rPr>
                      <w:rStyle w:val="Code"/>
                      <w:b/>
                      <w:bCs/>
                    </w:rPr>
                  </w:rPrChange>
                </w:rPr>
                <w:t>Comment</w:t>
              </w:r>
              <w:r w:rsidRPr="0034127D">
                <w:rPr>
                  <w:rStyle w:val="Code"/>
                  <w:rFonts w:ascii="Times New Roman" w:hAnsi="Times New Roman"/>
                  <w:b/>
                  <w:bCs/>
                  <w:rPrChange w:id="152" w:author="blake grills" w:date="2020-03-20T10:00:00Z">
                    <w:rPr>
                      <w:rStyle w:val="Code"/>
                      <w:b/>
                      <w:bCs/>
                    </w:rPr>
                  </w:rPrChange>
                </w:rPr>
                <w:t xml:space="preserve"> </w:t>
              </w:r>
              <w:r w:rsidRPr="0034127D">
                <w:rPr>
                  <w:rStyle w:val="Code"/>
                  <w:rFonts w:ascii="Times New Roman" w:hAnsi="Times New Roman"/>
                  <w:b/>
                  <w:bCs/>
                  <w:i w:val="0"/>
                  <w:iCs w:val="0"/>
                  <w:rPrChange w:id="153" w:author="blake grills" w:date="2020-03-20T10:01:00Z">
                    <w:rPr>
                      <w:rStyle w:val="Code"/>
                      <w:b/>
                      <w:bCs/>
                    </w:rPr>
                  </w:rPrChange>
                </w:rPr>
                <w:t>Samples</w:t>
              </w:r>
            </w:ins>
          </w:p>
        </w:tc>
        <w:tc>
          <w:tcPr>
            <w:tcW w:w="6031" w:type="dxa"/>
          </w:tcPr>
          <w:p w14:paraId="655B38DE" w14:textId="34294B44" w:rsidR="0034127D" w:rsidRPr="0034127D" w:rsidRDefault="0034127D" w:rsidP="0034127D">
            <w:pPr>
              <w:spacing w:line="276" w:lineRule="auto"/>
              <w:ind w:firstLine="0"/>
              <w:jc w:val="center"/>
              <w:rPr>
                <w:ins w:id="154" w:author="blake grills" w:date="2020-03-20T09:59:00Z"/>
                <w:b/>
                <w:bCs/>
                <w:szCs w:val="24"/>
                <w:rPrChange w:id="155" w:author="blake grills" w:date="2020-03-20T10:01:00Z">
                  <w:rPr>
                    <w:ins w:id="156" w:author="blake grills" w:date="2020-03-20T09:59:00Z"/>
                    <w:szCs w:val="24"/>
                  </w:rPr>
                </w:rPrChange>
              </w:rPr>
              <w:pPrChange w:id="157" w:author="blake grills" w:date="2020-03-20T10:00:00Z">
                <w:pPr>
                  <w:spacing w:line="276" w:lineRule="auto"/>
                  <w:ind w:firstLine="0"/>
                  <w:jc w:val="both"/>
                </w:pPr>
              </w:pPrChange>
            </w:pPr>
            <w:ins w:id="158" w:author="blake grills" w:date="2020-03-20T10:00:00Z">
              <w:r w:rsidRPr="0034127D">
                <w:rPr>
                  <w:b/>
                  <w:bCs/>
                  <w:szCs w:val="24"/>
                </w:rPr>
                <w:t>C</w:t>
              </w:r>
              <w:r w:rsidRPr="0034127D">
                <w:rPr>
                  <w:b/>
                  <w:bCs/>
                  <w:rPrChange w:id="159" w:author="blake grills" w:date="2020-03-20T10:01:00Z">
                    <w:rPr/>
                  </w:rPrChange>
                </w:rPr>
                <w:t>omment Description</w:t>
              </w:r>
            </w:ins>
          </w:p>
        </w:tc>
      </w:tr>
      <w:tr w:rsidR="004B145D" w14:paraId="44B7D417" w14:textId="7184F8D0" w:rsidTr="00562299">
        <w:tc>
          <w:tcPr>
            <w:tcW w:w="6919" w:type="dxa"/>
          </w:tcPr>
          <w:p w14:paraId="089484D0" w14:textId="27A4F9EC" w:rsidR="004B145D" w:rsidRPr="000A1C2B" w:rsidRDefault="004B145D">
            <w:pPr>
              <w:ind w:firstLine="0"/>
              <w:rPr>
                <w:rStyle w:val="Code"/>
                <w:i w:val="0"/>
                <w:iCs w:val="0"/>
                <w:color w:val="44546A" w:themeColor="text2"/>
              </w:rPr>
              <w:pPrChange w:id="160" w:author="blake grills" w:date="2020-03-19T17:32:00Z">
                <w:pPr>
                  <w:ind w:firstLine="0"/>
                  <w:jc w:val="center"/>
                </w:pPr>
              </w:pPrChange>
            </w:pPr>
            <w:r w:rsidRPr="000A1C2B">
              <w:rPr>
                <w:rStyle w:val="Code"/>
              </w:rPr>
              <w:t>//</w:t>
            </w:r>
            <w:commentRangeStart w:id="161"/>
            <w:r w:rsidRPr="000A1C2B">
              <w:rPr>
                <w:rStyle w:val="Code"/>
              </w:rPr>
              <w:t>returns</w:t>
            </w:r>
            <w:commentRangeEnd w:id="161"/>
            <w:r w:rsidR="003663D7">
              <w:rPr>
                <w:rStyle w:val="CommentReference"/>
              </w:rPr>
              <w:commentReference w:id="161"/>
            </w:r>
            <w:r w:rsidRPr="000A1C2B">
              <w:rPr>
                <w:rStyle w:val="Code"/>
              </w:rPr>
              <w:t xml:space="preserve"> the final cost after calculating tax</w:t>
            </w:r>
          </w:p>
        </w:tc>
        <w:tc>
          <w:tcPr>
            <w:tcW w:w="6031" w:type="dxa"/>
          </w:tcPr>
          <w:p w14:paraId="154A4AA9" w14:textId="7A3EBC54" w:rsidR="004B145D" w:rsidRPr="000A1C2B" w:rsidRDefault="004B145D">
            <w:pPr>
              <w:spacing w:line="276" w:lineRule="auto"/>
              <w:ind w:firstLine="0"/>
              <w:jc w:val="both"/>
              <w:rPr>
                <w:rStyle w:val="Code"/>
              </w:rPr>
              <w:pPrChange w:id="162" w:author="blake grills" w:date="2020-03-19T17:33:00Z">
                <w:pPr>
                  <w:ind w:firstLine="0"/>
                  <w:jc w:val="center"/>
                </w:pPr>
              </w:pPrChange>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pPr>
              <w:ind w:firstLine="0"/>
              <w:rPr>
                <w:rStyle w:val="Code"/>
              </w:rPr>
              <w:pPrChange w:id="163" w:author="blake grills" w:date="2020-03-19T17:32:00Z">
                <w:pPr>
                  <w:ind w:firstLine="0"/>
                  <w:jc w:val="center"/>
                </w:pPr>
              </w:pPrChange>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pPr>
              <w:ind w:firstLine="0"/>
              <w:rPr>
                <w:rStyle w:val="Code"/>
              </w:rPr>
              <w:pPrChange w:id="164" w:author="blake grills" w:date="2020-03-19T17:32:00Z">
                <w:pPr>
                  <w:ind w:firstLine="0"/>
                  <w:jc w:val="center"/>
                </w:pPr>
              </w:pPrChange>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pPr>
              <w:spacing w:line="276" w:lineRule="auto"/>
              <w:ind w:firstLine="0"/>
              <w:jc w:val="both"/>
              <w:rPr>
                <w:rStyle w:val="Code"/>
              </w:rPr>
              <w:pPrChange w:id="165" w:author="blake grills" w:date="2020-03-19T17:33:00Z">
                <w:pPr>
                  <w:ind w:firstLine="0"/>
                  <w:jc w:val="center"/>
                </w:pPr>
              </w:pPrChange>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pPr>
              <w:ind w:firstLine="0"/>
              <w:rPr>
                <w:rStyle w:val="Code"/>
              </w:rPr>
              <w:pPrChange w:id="166" w:author="blake grills" w:date="2020-03-19T17:32:00Z">
                <w:pPr>
                  <w:ind w:firstLine="0"/>
                  <w:jc w:val="center"/>
                </w:pPr>
              </w:pPrChange>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pPr>
              <w:spacing w:line="276" w:lineRule="auto"/>
              <w:ind w:firstLine="0"/>
              <w:jc w:val="both"/>
              <w:rPr>
                <w:rStyle w:val="Code"/>
              </w:rPr>
              <w:pPrChange w:id="167" w:author="blake grills" w:date="2020-03-19T17:33:00Z">
                <w:pPr>
                  <w:ind w:firstLine="0"/>
                  <w:jc w:val="center"/>
                </w:pPr>
              </w:pPrChange>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pPr>
              <w:ind w:firstLine="0"/>
              <w:rPr>
                <w:rStyle w:val="Code"/>
              </w:rPr>
              <w:pPrChange w:id="168" w:author="blake grills" w:date="2020-03-19T17:32:00Z">
                <w:pPr>
                  <w:ind w:firstLine="0"/>
                  <w:jc w:val="center"/>
                </w:pPr>
              </w:pPrChange>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rPr>
          <w:ins w:id="169" w:author="blake grills" w:date="2020-03-20T09:52:00Z"/>
        </w:trPr>
        <w:tc>
          <w:tcPr>
            <w:tcW w:w="6919" w:type="dxa"/>
          </w:tcPr>
          <w:p w14:paraId="2D2E087B" w14:textId="77777777" w:rsidR="00562299" w:rsidRPr="00562299" w:rsidRDefault="00562299" w:rsidP="00562299">
            <w:pPr>
              <w:spacing w:line="276" w:lineRule="auto"/>
              <w:ind w:firstLine="0"/>
              <w:rPr>
                <w:ins w:id="170" w:author="blake grills" w:date="2020-03-20T09:55:00Z"/>
                <w:rStyle w:val="Code"/>
              </w:rPr>
              <w:pPrChange w:id="171" w:author="Michael Decker" w:date="2020-03-20T09:55:00Z">
                <w:pPr>
                  <w:ind w:firstLine="0"/>
                </w:pPr>
              </w:pPrChange>
            </w:pPr>
            <w:ins w:id="172" w:author="blake grills" w:date="2020-03-20T09:55:00Z">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ins>
          </w:p>
          <w:p w14:paraId="5A082176" w14:textId="77777777" w:rsidR="00562299" w:rsidRPr="00562299" w:rsidRDefault="00562299" w:rsidP="00562299">
            <w:pPr>
              <w:spacing w:line="276" w:lineRule="auto"/>
              <w:ind w:firstLine="0"/>
              <w:rPr>
                <w:ins w:id="173" w:author="blake grills" w:date="2020-03-20T09:55:00Z"/>
                <w:rStyle w:val="Code"/>
              </w:rPr>
              <w:pPrChange w:id="174" w:author="Michael Decker" w:date="2020-03-20T09:55:00Z">
                <w:pPr>
                  <w:ind w:firstLine="0"/>
                </w:pPr>
              </w:pPrChange>
            </w:pPr>
            <w:ins w:id="175" w:author="blake grills" w:date="2020-03-20T09:55:00Z">
              <w:r w:rsidRPr="00562299">
                <w:rPr>
                  <w:rStyle w:val="Code"/>
                </w:rPr>
                <w:t>// {</w:t>
              </w:r>
            </w:ins>
          </w:p>
          <w:p w14:paraId="04F8905A" w14:textId="77777777" w:rsidR="00562299" w:rsidRPr="00562299" w:rsidRDefault="00562299" w:rsidP="00562299">
            <w:pPr>
              <w:spacing w:line="276" w:lineRule="auto"/>
              <w:ind w:firstLine="0"/>
              <w:rPr>
                <w:ins w:id="176" w:author="blake grills" w:date="2020-03-20T09:55:00Z"/>
                <w:rStyle w:val="Code"/>
              </w:rPr>
              <w:pPrChange w:id="177" w:author="Michael Decker" w:date="2020-03-20T09:55:00Z">
                <w:pPr>
                  <w:ind w:firstLine="0"/>
                </w:pPr>
              </w:pPrChange>
            </w:pPr>
            <w:ins w:id="178" w:author="blake grills" w:date="2020-03-20T09:55:00Z">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ins>
          </w:p>
          <w:p w14:paraId="4EC67010" w14:textId="77777777" w:rsidR="00562299" w:rsidRPr="00562299" w:rsidRDefault="00562299" w:rsidP="00562299">
            <w:pPr>
              <w:spacing w:line="276" w:lineRule="auto"/>
              <w:ind w:firstLine="0"/>
              <w:rPr>
                <w:ins w:id="179" w:author="blake grills" w:date="2020-03-20T09:55:00Z"/>
                <w:rStyle w:val="Code"/>
              </w:rPr>
              <w:pPrChange w:id="180" w:author="Michael Decker" w:date="2020-03-20T09:55:00Z">
                <w:pPr>
                  <w:ind w:firstLine="0"/>
                </w:pPr>
              </w:pPrChange>
            </w:pPr>
            <w:ins w:id="181" w:author="blake grills" w:date="2020-03-20T09:55:00Z">
              <w:r w:rsidRPr="00562299">
                <w:rPr>
                  <w:rStyle w:val="Code"/>
                </w:rPr>
                <w:t>//     {</w:t>
              </w:r>
            </w:ins>
          </w:p>
          <w:p w14:paraId="2DC5E576" w14:textId="77777777" w:rsidR="00562299" w:rsidRPr="00562299" w:rsidRDefault="00562299" w:rsidP="00562299">
            <w:pPr>
              <w:spacing w:line="276" w:lineRule="auto"/>
              <w:ind w:firstLine="0"/>
              <w:rPr>
                <w:ins w:id="182" w:author="blake grills" w:date="2020-03-20T09:55:00Z"/>
                <w:rStyle w:val="Code"/>
              </w:rPr>
              <w:pPrChange w:id="183" w:author="Michael Decker" w:date="2020-03-20T09:55:00Z">
                <w:pPr>
                  <w:ind w:firstLine="0"/>
                </w:pPr>
              </w:pPrChange>
            </w:pPr>
            <w:ins w:id="184" w:author="blake grills" w:date="2020-03-20T09:55:00Z">
              <w:r w:rsidRPr="00562299">
                <w:rPr>
                  <w:rStyle w:val="Code"/>
                </w:rPr>
                <w:t xml:space="preserve">//         </w:t>
              </w:r>
              <w:proofErr w:type="gramStart"/>
              <w:r w:rsidRPr="00562299">
                <w:rPr>
                  <w:rStyle w:val="Code"/>
                </w:rPr>
                <w:t>return;</w:t>
              </w:r>
              <w:proofErr w:type="gramEnd"/>
            </w:ins>
          </w:p>
          <w:p w14:paraId="1C00BCEE" w14:textId="77777777" w:rsidR="00562299" w:rsidRPr="00562299" w:rsidRDefault="00562299" w:rsidP="00562299">
            <w:pPr>
              <w:spacing w:line="276" w:lineRule="auto"/>
              <w:ind w:firstLine="0"/>
              <w:rPr>
                <w:ins w:id="185" w:author="blake grills" w:date="2020-03-20T09:55:00Z"/>
                <w:rStyle w:val="Code"/>
              </w:rPr>
              <w:pPrChange w:id="186" w:author="Michael Decker" w:date="2020-03-20T09:55:00Z">
                <w:pPr>
                  <w:ind w:firstLine="0"/>
                </w:pPr>
              </w:pPrChange>
            </w:pPr>
            <w:ins w:id="187" w:author="blake grills" w:date="2020-03-20T09:55:00Z">
              <w:r w:rsidRPr="00562299">
                <w:rPr>
                  <w:rStyle w:val="Code"/>
                </w:rPr>
                <w:t>//     }</w:t>
              </w:r>
            </w:ins>
          </w:p>
          <w:p w14:paraId="635CC0DD" w14:textId="77777777" w:rsidR="00562299" w:rsidRPr="00562299" w:rsidRDefault="00562299" w:rsidP="00562299">
            <w:pPr>
              <w:spacing w:line="276" w:lineRule="auto"/>
              <w:ind w:firstLine="0"/>
              <w:rPr>
                <w:ins w:id="188" w:author="blake grills" w:date="2020-03-20T09:55:00Z"/>
                <w:rStyle w:val="Code"/>
              </w:rPr>
              <w:pPrChange w:id="189" w:author="Michael Decker" w:date="2020-03-20T09:55:00Z">
                <w:pPr>
                  <w:ind w:firstLine="0"/>
                </w:pPr>
              </w:pPrChange>
            </w:pPr>
            <w:ins w:id="190" w:author="blake grills" w:date="2020-03-20T09:55:00Z">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ins>
          </w:p>
          <w:p w14:paraId="785FC648" w14:textId="77777777" w:rsidR="00562299" w:rsidRPr="00562299" w:rsidRDefault="00562299" w:rsidP="00562299">
            <w:pPr>
              <w:spacing w:line="276" w:lineRule="auto"/>
              <w:ind w:firstLine="0"/>
              <w:rPr>
                <w:ins w:id="191" w:author="blake grills" w:date="2020-03-20T09:55:00Z"/>
                <w:rStyle w:val="Code"/>
              </w:rPr>
              <w:pPrChange w:id="192" w:author="Michael Decker" w:date="2020-03-20T09:55:00Z">
                <w:pPr>
                  <w:ind w:firstLine="0"/>
                </w:pPr>
              </w:pPrChange>
            </w:pPr>
            <w:ins w:id="193" w:author="blake grills" w:date="2020-03-20T09:55:00Z">
              <w:r w:rsidRPr="00562299">
                <w:rPr>
                  <w:rStyle w:val="Code"/>
                </w:rPr>
                <w:t>//     {</w:t>
              </w:r>
            </w:ins>
          </w:p>
          <w:p w14:paraId="0D46BCDC" w14:textId="77777777" w:rsidR="00562299" w:rsidRPr="00562299" w:rsidRDefault="00562299" w:rsidP="00562299">
            <w:pPr>
              <w:spacing w:line="276" w:lineRule="auto"/>
              <w:ind w:firstLine="0"/>
              <w:rPr>
                <w:ins w:id="194" w:author="blake grills" w:date="2020-03-20T09:55:00Z"/>
                <w:rStyle w:val="Code"/>
              </w:rPr>
              <w:pPrChange w:id="195" w:author="Michael Decker" w:date="2020-03-20T09:55:00Z">
                <w:pPr>
                  <w:ind w:firstLine="0"/>
                </w:pPr>
              </w:pPrChange>
            </w:pPr>
            <w:ins w:id="196" w:author="blake grills" w:date="2020-03-20T09:55:00Z">
              <w:r w:rsidRPr="00562299">
                <w:rPr>
                  <w:rStyle w:val="Code"/>
                </w:rPr>
                <w:t>//         if(</w:t>
              </w:r>
              <w:proofErr w:type="spellStart"/>
              <w:r w:rsidRPr="00562299">
                <w:rPr>
                  <w:rStyle w:val="Code"/>
                </w:rPr>
                <w:t>i</w:t>
              </w:r>
              <w:proofErr w:type="spellEnd"/>
              <w:r w:rsidRPr="00562299">
                <w:rPr>
                  <w:rStyle w:val="Code"/>
                </w:rPr>
                <w:t>&lt;=capacity)</w:t>
              </w:r>
            </w:ins>
          </w:p>
          <w:p w14:paraId="6DC7EB68" w14:textId="77777777" w:rsidR="00562299" w:rsidRPr="00562299" w:rsidRDefault="00562299" w:rsidP="00562299">
            <w:pPr>
              <w:spacing w:line="276" w:lineRule="auto"/>
              <w:ind w:firstLine="0"/>
              <w:rPr>
                <w:ins w:id="197" w:author="blake grills" w:date="2020-03-20T09:55:00Z"/>
                <w:rStyle w:val="Code"/>
              </w:rPr>
              <w:pPrChange w:id="198" w:author="Michael Decker" w:date="2020-03-20T09:55:00Z">
                <w:pPr>
                  <w:ind w:firstLine="0"/>
                </w:pPr>
              </w:pPrChange>
            </w:pPr>
            <w:ins w:id="199" w:author="blake grills" w:date="2020-03-20T09:55:00Z">
              <w:r w:rsidRPr="00562299">
                <w:rPr>
                  <w:rStyle w:val="Code"/>
                </w:rPr>
                <w:t>//         {</w:t>
              </w:r>
            </w:ins>
          </w:p>
          <w:p w14:paraId="299EEA6C" w14:textId="77777777" w:rsidR="00562299" w:rsidRPr="00562299" w:rsidRDefault="00562299" w:rsidP="00562299">
            <w:pPr>
              <w:spacing w:line="276" w:lineRule="auto"/>
              <w:ind w:firstLine="0"/>
              <w:rPr>
                <w:ins w:id="200" w:author="blake grills" w:date="2020-03-20T09:55:00Z"/>
                <w:rStyle w:val="Code"/>
              </w:rPr>
              <w:pPrChange w:id="201" w:author="Michael Decker" w:date="2020-03-20T09:55:00Z">
                <w:pPr>
                  <w:ind w:firstLine="0"/>
                </w:pPr>
              </w:pPrChange>
            </w:pPr>
            <w:ins w:id="202" w:author="blake grills" w:date="2020-03-20T09:55:00Z">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ins>
          </w:p>
          <w:p w14:paraId="5093EB9A" w14:textId="77777777" w:rsidR="00562299" w:rsidRPr="00562299" w:rsidRDefault="00562299" w:rsidP="00562299">
            <w:pPr>
              <w:spacing w:line="276" w:lineRule="auto"/>
              <w:ind w:firstLine="0"/>
              <w:rPr>
                <w:ins w:id="203" w:author="blake grills" w:date="2020-03-20T09:55:00Z"/>
                <w:rStyle w:val="Code"/>
              </w:rPr>
              <w:pPrChange w:id="204" w:author="Michael Decker" w:date="2020-03-20T09:55:00Z">
                <w:pPr>
                  <w:ind w:firstLine="0"/>
                </w:pPr>
              </w:pPrChange>
            </w:pPr>
            <w:ins w:id="205" w:author="blake grills" w:date="2020-03-20T09:55:00Z">
              <w:r w:rsidRPr="00562299">
                <w:rPr>
                  <w:rStyle w:val="Code"/>
                </w:rPr>
                <w:lastRenderedPageBreak/>
                <w:t>//         }</w:t>
              </w:r>
            </w:ins>
          </w:p>
          <w:p w14:paraId="55C25FE4" w14:textId="77777777" w:rsidR="00562299" w:rsidRPr="00562299" w:rsidRDefault="00562299" w:rsidP="00562299">
            <w:pPr>
              <w:spacing w:line="276" w:lineRule="auto"/>
              <w:ind w:firstLine="0"/>
              <w:rPr>
                <w:ins w:id="206" w:author="blake grills" w:date="2020-03-20T09:55:00Z"/>
                <w:rStyle w:val="Code"/>
              </w:rPr>
              <w:pPrChange w:id="207" w:author="Michael Decker" w:date="2020-03-20T09:55:00Z">
                <w:pPr>
                  <w:ind w:firstLine="0"/>
                </w:pPr>
              </w:pPrChange>
            </w:pPr>
            <w:ins w:id="208" w:author="blake grills" w:date="2020-03-20T09:55:00Z">
              <w:r w:rsidRPr="00562299">
                <w:rPr>
                  <w:rStyle w:val="Code"/>
                </w:rPr>
                <w:t xml:space="preserve">//        </w:t>
              </w:r>
            </w:ins>
          </w:p>
          <w:p w14:paraId="1CE58BB7" w14:textId="77777777" w:rsidR="00562299" w:rsidRPr="00562299" w:rsidRDefault="00562299" w:rsidP="00562299">
            <w:pPr>
              <w:spacing w:line="276" w:lineRule="auto"/>
              <w:ind w:firstLine="0"/>
              <w:rPr>
                <w:ins w:id="209" w:author="blake grills" w:date="2020-03-20T09:55:00Z"/>
                <w:rStyle w:val="Code"/>
              </w:rPr>
              <w:pPrChange w:id="210" w:author="Michael Decker" w:date="2020-03-20T09:55:00Z">
                <w:pPr>
                  <w:ind w:firstLine="0"/>
                </w:pPr>
              </w:pPrChange>
            </w:pPr>
            <w:ins w:id="211" w:author="blake grills" w:date="2020-03-20T09:55:00Z">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ins>
          </w:p>
          <w:p w14:paraId="2D2DB5D0" w14:textId="77777777" w:rsidR="00562299" w:rsidRPr="00562299" w:rsidRDefault="00562299" w:rsidP="00562299">
            <w:pPr>
              <w:spacing w:line="276" w:lineRule="auto"/>
              <w:ind w:firstLine="0"/>
              <w:rPr>
                <w:ins w:id="212" w:author="blake grills" w:date="2020-03-20T09:55:00Z"/>
                <w:rStyle w:val="Code"/>
              </w:rPr>
              <w:pPrChange w:id="213" w:author="Michael Decker" w:date="2020-03-20T09:55:00Z">
                <w:pPr>
                  <w:ind w:firstLine="0"/>
                </w:pPr>
              </w:pPrChange>
            </w:pPr>
            <w:ins w:id="214" w:author="blake grills" w:date="2020-03-20T09:55:00Z">
              <w:r w:rsidRPr="00562299">
                <w:rPr>
                  <w:rStyle w:val="Code"/>
                </w:rPr>
                <w:t>//     }</w:t>
              </w:r>
            </w:ins>
          </w:p>
          <w:p w14:paraId="4DA4A73B" w14:textId="77777777" w:rsidR="00562299" w:rsidRPr="00562299" w:rsidRDefault="00562299" w:rsidP="00562299">
            <w:pPr>
              <w:spacing w:line="276" w:lineRule="auto"/>
              <w:ind w:firstLine="0"/>
              <w:rPr>
                <w:ins w:id="215" w:author="blake grills" w:date="2020-03-20T09:55:00Z"/>
                <w:rStyle w:val="Code"/>
              </w:rPr>
              <w:pPrChange w:id="216" w:author="Michael Decker" w:date="2020-03-20T09:55:00Z">
                <w:pPr>
                  <w:ind w:firstLine="0"/>
                </w:pPr>
              </w:pPrChange>
            </w:pPr>
            <w:ins w:id="217" w:author="blake grills" w:date="2020-03-20T09:55:00Z">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ins>
          </w:p>
          <w:p w14:paraId="40B064E4" w14:textId="77777777" w:rsidR="00562299" w:rsidRPr="00562299" w:rsidRDefault="00562299" w:rsidP="00562299">
            <w:pPr>
              <w:spacing w:line="276" w:lineRule="auto"/>
              <w:ind w:firstLine="0"/>
              <w:rPr>
                <w:ins w:id="218" w:author="blake grills" w:date="2020-03-20T09:55:00Z"/>
                <w:rStyle w:val="Code"/>
              </w:rPr>
              <w:pPrChange w:id="219" w:author="Michael Decker" w:date="2020-03-20T09:55:00Z">
                <w:pPr>
                  <w:ind w:firstLine="0"/>
                </w:pPr>
              </w:pPrChange>
            </w:pPr>
            <w:ins w:id="220" w:author="blake grills" w:date="2020-03-20T09:55:00Z">
              <w:r w:rsidRPr="00562299">
                <w:rPr>
                  <w:rStyle w:val="Code"/>
                </w:rPr>
                <w:t>//    {</w:t>
              </w:r>
            </w:ins>
          </w:p>
          <w:p w14:paraId="4A1B4C3B" w14:textId="77777777" w:rsidR="00562299" w:rsidRPr="00562299" w:rsidRDefault="00562299" w:rsidP="00562299">
            <w:pPr>
              <w:spacing w:line="276" w:lineRule="auto"/>
              <w:ind w:firstLine="0"/>
              <w:rPr>
                <w:ins w:id="221" w:author="blake grills" w:date="2020-03-20T09:55:00Z"/>
                <w:rStyle w:val="Code"/>
              </w:rPr>
              <w:pPrChange w:id="222" w:author="Michael Decker" w:date="2020-03-20T09:55:00Z">
                <w:pPr>
                  <w:ind w:firstLine="0"/>
                </w:pPr>
              </w:pPrChange>
            </w:pPr>
            <w:ins w:id="223" w:author="blake grills" w:date="2020-03-20T09:55:00Z">
              <w:r w:rsidRPr="00562299">
                <w:rPr>
                  <w:rStyle w:val="Code"/>
                </w:rPr>
                <w:t xml:space="preserve">//         </w:t>
              </w:r>
              <w:proofErr w:type="gramStart"/>
              <w:r w:rsidRPr="00562299">
                <w:rPr>
                  <w:rStyle w:val="Code"/>
                </w:rPr>
                <w:t>Print(</w:t>
              </w:r>
              <w:proofErr w:type="gramEnd"/>
              <w:r w:rsidRPr="00562299">
                <w:rPr>
                  <w:rStyle w:val="Code"/>
                </w:rPr>
                <w:t>res, i-1,j, capacity);</w:t>
              </w:r>
            </w:ins>
          </w:p>
          <w:p w14:paraId="14483F44" w14:textId="77777777" w:rsidR="00562299" w:rsidRPr="00562299" w:rsidRDefault="00562299" w:rsidP="00562299">
            <w:pPr>
              <w:spacing w:line="276" w:lineRule="auto"/>
              <w:ind w:firstLine="0"/>
              <w:rPr>
                <w:ins w:id="224" w:author="blake grills" w:date="2020-03-20T09:55:00Z"/>
                <w:rStyle w:val="Code"/>
              </w:rPr>
              <w:pPrChange w:id="225" w:author="Michael Decker" w:date="2020-03-20T09:55:00Z">
                <w:pPr>
                  <w:ind w:firstLine="0"/>
                </w:pPr>
              </w:pPrChange>
            </w:pPr>
            <w:ins w:id="226" w:author="blake grills" w:date="2020-03-20T09:55:00Z">
              <w:r w:rsidRPr="00562299">
                <w:rPr>
                  <w:rStyle w:val="Code"/>
                </w:rPr>
                <w:t>//     }</w:t>
              </w:r>
            </w:ins>
          </w:p>
          <w:p w14:paraId="32AFC049" w14:textId="77777777" w:rsidR="00562299" w:rsidRPr="00562299" w:rsidRDefault="00562299" w:rsidP="00562299">
            <w:pPr>
              <w:spacing w:line="276" w:lineRule="auto"/>
              <w:ind w:firstLine="0"/>
              <w:rPr>
                <w:ins w:id="227" w:author="blake grills" w:date="2020-03-20T09:55:00Z"/>
                <w:rStyle w:val="Code"/>
              </w:rPr>
              <w:pPrChange w:id="228" w:author="Michael Decker" w:date="2020-03-20T09:55:00Z">
                <w:pPr>
                  <w:ind w:firstLine="0"/>
                </w:pPr>
              </w:pPrChange>
            </w:pPr>
            <w:ins w:id="229" w:author="blake grills" w:date="2020-03-20T09:55:00Z">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ins>
          </w:p>
          <w:p w14:paraId="1B708D49" w14:textId="77777777" w:rsidR="00562299" w:rsidRPr="00562299" w:rsidRDefault="00562299" w:rsidP="00562299">
            <w:pPr>
              <w:spacing w:line="276" w:lineRule="auto"/>
              <w:ind w:firstLine="0"/>
              <w:rPr>
                <w:ins w:id="230" w:author="blake grills" w:date="2020-03-20T09:55:00Z"/>
                <w:rStyle w:val="Code"/>
              </w:rPr>
              <w:pPrChange w:id="231" w:author="Michael Decker" w:date="2020-03-20T09:55:00Z">
                <w:pPr>
                  <w:ind w:firstLine="0"/>
                </w:pPr>
              </w:pPrChange>
            </w:pPr>
            <w:ins w:id="232" w:author="blake grills" w:date="2020-03-20T09:55:00Z">
              <w:r w:rsidRPr="00562299">
                <w:rPr>
                  <w:rStyle w:val="Code"/>
                </w:rPr>
                <w:t>//     {</w:t>
              </w:r>
            </w:ins>
          </w:p>
          <w:p w14:paraId="47E8D80D" w14:textId="77777777" w:rsidR="00562299" w:rsidRPr="00562299" w:rsidRDefault="00562299" w:rsidP="00562299">
            <w:pPr>
              <w:spacing w:line="276" w:lineRule="auto"/>
              <w:ind w:firstLine="0"/>
              <w:rPr>
                <w:ins w:id="233" w:author="blake grills" w:date="2020-03-20T09:55:00Z"/>
                <w:rStyle w:val="Code"/>
              </w:rPr>
              <w:pPrChange w:id="234" w:author="Michael Decker" w:date="2020-03-20T09:55:00Z">
                <w:pPr>
                  <w:ind w:firstLine="0"/>
                </w:pPr>
              </w:pPrChange>
            </w:pPr>
            <w:ins w:id="235" w:author="blake grills" w:date="2020-03-20T09:55:00Z">
              <w:r w:rsidRPr="00562299">
                <w:rPr>
                  <w:rStyle w:val="Code"/>
                </w:rPr>
                <w:t xml:space="preserve">//         </w:t>
              </w:r>
              <w:proofErr w:type="gramStart"/>
              <w:r w:rsidRPr="00562299">
                <w:rPr>
                  <w:rStyle w:val="Code"/>
                </w:rPr>
                <w:t>Print(</w:t>
              </w:r>
              <w:proofErr w:type="gramEnd"/>
              <w:r w:rsidRPr="00562299">
                <w:rPr>
                  <w:rStyle w:val="Code"/>
                </w:rPr>
                <w:t>res, i,j-1, capacity);</w:t>
              </w:r>
            </w:ins>
          </w:p>
          <w:p w14:paraId="4AB53CD8" w14:textId="77777777" w:rsidR="00562299" w:rsidRPr="00562299" w:rsidRDefault="00562299" w:rsidP="00562299">
            <w:pPr>
              <w:spacing w:line="276" w:lineRule="auto"/>
              <w:ind w:firstLine="0"/>
              <w:rPr>
                <w:ins w:id="236" w:author="blake grills" w:date="2020-03-20T09:55:00Z"/>
                <w:rStyle w:val="Code"/>
              </w:rPr>
              <w:pPrChange w:id="237" w:author="Michael Decker" w:date="2020-03-20T09:55:00Z">
                <w:pPr>
                  <w:ind w:firstLine="0"/>
                </w:pPr>
              </w:pPrChange>
            </w:pPr>
            <w:ins w:id="238" w:author="blake grills" w:date="2020-03-20T09:55:00Z">
              <w:r w:rsidRPr="00562299">
                <w:rPr>
                  <w:rStyle w:val="Code"/>
                </w:rPr>
                <w:t>//     }</w:t>
              </w:r>
            </w:ins>
          </w:p>
          <w:p w14:paraId="7327FB1C" w14:textId="25EC074F" w:rsidR="00562299" w:rsidRPr="002F6928" w:rsidRDefault="00562299" w:rsidP="00562299">
            <w:pPr>
              <w:spacing w:line="276" w:lineRule="auto"/>
              <w:ind w:firstLine="0"/>
              <w:rPr>
                <w:ins w:id="239" w:author="blake grills" w:date="2020-03-20T09:52:00Z"/>
                <w:rStyle w:val="Code"/>
              </w:rPr>
              <w:pPrChange w:id="240" w:author="Michael Decker" w:date="2020-03-20T09:55:00Z">
                <w:pPr>
                  <w:ind w:firstLine="0"/>
                </w:pPr>
              </w:pPrChange>
            </w:pPr>
            <w:ins w:id="241" w:author="blake grills" w:date="2020-03-20T09:55:00Z">
              <w:r w:rsidRPr="00562299">
                <w:rPr>
                  <w:rStyle w:val="Code"/>
                </w:rPr>
                <w:t>// }</w:t>
              </w:r>
            </w:ins>
          </w:p>
        </w:tc>
        <w:tc>
          <w:tcPr>
            <w:tcW w:w="6031" w:type="dxa"/>
          </w:tcPr>
          <w:p w14:paraId="5FD963C5" w14:textId="3745DBB2" w:rsidR="00562299" w:rsidRDefault="0034127D" w:rsidP="00562299">
            <w:pPr>
              <w:spacing w:line="276" w:lineRule="auto"/>
              <w:ind w:firstLine="0"/>
              <w:jc w:val="both"/>
              <w:rPr>
                <w:ins w:id="242" w:author="blake grills" w:date="2020-03-20T09:52:00Z"/>
                <w:szCs w:val="24"/>
              </w:rPr>
            </w:pPr>
            <w:ins w:id="243" w:author="blake grills" w:date="2020-03-20T09:58:00Z">
              <w:r>
                <w:rPr>
                  <w:szCs w:val="24"/>
                </w:rPr>
                <w:lastRenderedPageBreak/>
                <w:t xml:space="preserve">This comment is a sample </w:t>
              </w:r>
            </w:ins>
            <w:ins w:id="244" w:author="blake grills" w:date="2020-03-20T09:59:00Z">
              <w:r>
                <w:rPr>
                  <w:szCs w:val="24"/>
                </w:rPr>
                <w:t>of a block comment made of single line comments.</w:t>
              </w:r>
            </w:ins>
          </w:p>
        </w:tc>
      </w:tr>
    </w:tbl>
    <w:p w14:paraId="1E2179F4" w14:textId="77777777" w:rsidR="004B145D" w:rsidRDefault="004B145D">
      <w:pPr>
        <w:ind w:firstLine="0"/>
        <w:jc w:val="both"/>
        <w:rPr>
          <w:ins w:id="245" w:author="blake grills" w:date="2020-03-18T23:49:00Z"/>
          <w:szCs w:val="24"/>
        </w:rPr>
        <w:sectPr w:rsidR="004B145D" w:rsidSect="00403C1E">
          <w:pgSz w:w="15840" w:h="12240" w:orient="landscape"/>
          <w:pgMar w:top="1440" w:right="1440" w:bottom="1440" w:left="1440" w:header="720" w:footer="720" w:gutter="0"/>
          <w:cols w:space="720"/>
          <w:docGrid w:linePitch="360"/>
        </w:sectPr>
        <w:pPrChange w:id="246" w:author="Michael Decker" w:date="2020-03-19T17:36:00Z">
          <w:pPr>
            <w:jc w:val="both"/>
          </w:pPr>
        </w:pPrChange>
      </w:pPr>
    </w:p>
    <w:p w14:paraId="6F7C5B01" w14:textId="7E04EDBD" w:rsidR="00976874" w:rsidRDefault="00976874">
      <w:pPr>
        <w:ind w:firstLine="0"/>
        <w:jc w:val="both"/>
        <w:rPr>
          <w:szCs w:val="24"/>
        </w:rPr>
        <w:pPrChange w:id="247" w:author="Michael Decker" w:date="2020-03-19T17:36:00Z">
          <w:pPr>
            <w:jc w:val="both"/>
          </w:pPr>
        </w:pPrChange>
      </w:pPr>
    </w:p>
    <w:p w14:paraId="2F8DC2C6" w14:textId="59AAAAEB"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ins w:id="248" w:author="Michael Decker" w:date="2020-03-19T17:36:00Z">
        <w:r w:rsidR="0033096B">
          <w:rPr>
            <w:szCs w:val="24"/>
          </w:rPr>
          <w:t xml:space="preserve">. </w:t>
        </w:r>
      </w:ins>
      <w:ins w:id="249" w:author="blake grills" w:date="2020-03-19T00:57:00Z">
        <w:del w:id="250" w:author="Michael Decker" w:date="2020-03-19T17:36:00Z">
          <w:r w:rsidR="0023523B" w:rsidDel="0033096B">
            <w:rPr>
              <w:szCs w:val="24"/>
            </w:rPr>
            <w:delText>,</w:delText>
          </w:r>
        </w:del>
        <w:r w:rsidR="0023523B">
          <w:rPr>
            <w:szCs w:val="24"/>
          </w:rPr>
          <w:t xml:space="preserve"> </w:t>
        </w:r>
      </w:ins>
      <w:ins w:id="251" w:author="Michael Decker" w:date="2020-03-19T17:36:00Z">
        <w:r w:rsidR="0033096B">
          <w:rPr>
            <w:szCs w:val="24"/>
          </w:rPr>
          <w:t>W</w:t>
        </w:r>
      </w:ins>
      <w:r w:rsidR="0023523B">
        <w:rPr>
          <w:szCs w:val="24"/>
        </w:rPr>
        <w:t xml:space="preserve">hile there are references to code within it, we do not consider it to be commented out code because as a majority it is English </w:t>
      </w:r>
      <w:ins w:id="252" w:author="Michael Decker" w:date="2020-03-19T17:36:00Z">
        <w:r w:rsidR="0033096B">
          <w:rPr>
            <w:szCs w:val="24"/>
          </w:rPr>
          <w:t>p</w:t>
        </w:r>
      </w:ins>
      <w:del w:id="253" w:author="Michael Decker" w:date="2020-03-19T17:36:00Z">
        <w:r w:rsidR="0023523B" w:rsidDel="0033096B">
          <w:rPr>
            <w:szCs w:val="24"/>
          </w:rPr>
          <w:delText>P</w:delText>
        </w:r>
      </w:del>
      <w:r w:rsidR="0023523B">
        <w:rPr>
          <w:szCs w:val="24"/>
        </w:rPr>
        <w:t>rose</w:t>
      </w:r>
      <w:ins w:id="254" w:author="Michael Decker" w:date="2020-03-19T17:36:00Z">
        <w:r w:rsidR="0033096B">
          <w:rPr>
            <w:szCs w:val="24"/>
          </w:rPr>
          <w:t xml:space="preserve"> with the </w:t>
        </w:r>
      </w:ins>
      <w:ins w:id="255" w:author="Michael Decker" w:date="2020-03-19T17:37:00Z">
        <w:r w:rsidR="0033096B">
          <w:rPr>
            <w:szCs w:val="24"/>
          </w:rPr>
          <w:t>references behaving like nouns</w:t>
        </w:r>
      </w:ins>
      <w:r w:rsidR="0023523B">
        <w:rPr>
          <w:szCs w:val="24"/>
        </w:rPr>
        <w:t xml:space="preserve">.  </w:t>
      </w:r>
      <w:commentRangeStart w:id="256"/>
      <w:r w:rsidR="0023523B">
        <w:rPr>
          <w:szCs w:val="24"/>
        </w:rPr>
        <w:t>The third comment is a sample of a single line which has still been commented out using a block c</w:t>
      </w:r>
      <w:commentRangeEnd w:id="256"/>
      <w:r w:rsidR="008E729E">
        <w:rPr>
          <w:rStyle w:val="CommentReference"/>
        </w:rPr>
        <w:commentReference w:id="256"/>
      </w:r>
      <w:r w:rsidR="0023523B">
        <w:rPr>
          <w:szCs w:val="24"/>
        </w:rPr>
        <w:t xml:space="preserve">omment. The fourth comment is a large block of commented out code. The fifth comment is unique in that it </w:t>
      </w:r>
      <w:del w:id="257" w:author="Michael Decker" w:date="2020-03-19T17:43:00Z">
        <w:r w:rsidR="0023523B" w:rsidDel="008E729E">
          <w:rPr>
            <w:szCs w:val="24"/>
          </w:rPr>
          <w:delText xml:space="preserve">contains </w:delText>
        </w:r>
      </w:del>
      <w:ins w:id="258" w:author="Michael Decker" w:date="2020-03-19T17:43:00Z">
        <w:r w:rsidR="008E729E">
          <w:rPr>
            <w:szCs w:val="24"/>
          </w:rPr>
          <w:t xml:space="preserve">is </w:t>
        </w:r>
      </w:ins>
      <w:r w:rsidR="0023523B">
        <w:rPr>
          <w:szCs w:val="24"/>
        </w:rPr>
        <w:t>commented</w:t>
      </w:r>
      <w:ins w:id="259" w:author="Michael Decker" w:date="2020-03-19T17:43:00Z">
        <w:r w:rsidR="008E729E">
          <w:rPr>
            <w:szCs w:val="24"/>
          </w:rPr>
          <w:t>-</w:t>
        </w:r>
      </w:ins>
      <w:del w:id="260" w:author="Michael Decker" w:date="2020-03-19T17:43:00Z">
        <w:r w:rsidR="0023523B" w:rsidDel="008E729E">
          <w:rPr>
            <w:szCs w:val="24"/>
          </w:rPr>
          <w:delText xml:space="preserve"> </w:delText>
        </w:r>
      </w:del>
      <w:r w:rsidR="0023523B">
        <w:rPr>
          <w:szCs w:val="24"/>
        </w:rPr>
        <w:t>out code</w:t>
      </w:r>
      <w:ins w:id="261" w:author="Michael Decker" w:date="2020-03-19T17:43:00Z">
        <w:r w:rsidR="008E729E">
          <w:rPr>
            <w:szCs w:val="24"/>
          </w:rPr>
          <w:t>, but only a single word and</w:t>
        </w:r>
      </w:ins>
      <w:r w:rsidR="0023523B">
        <w:rPr>
          <w:szCs w:val="24"/>
        </w:rPr>
        <w:t xml:space="preserve"> on the same line as </w:t>
      </w:r>
      <w:ins w:id="262" w:author="Michael Decker" w:date="2020-03-19T17:43:00Z">
        <w:r w:rsidR="008E729E">
          <w:rPr>
            <w:szCs w:val="24"/>
          </w:rPr>
          <w:t xml:space="preserve">additional </w:t>
        </w:r>
      </w:ins>
      <w:r w:rsidR="0023523B">
        <w:rPr>
          <w:szCs w:val="24"/>
        </w:rPr>
        <w:t>code</w:t>
      </w:r>
      <w:ins w:id="263" w:author="Michael Decker" w:date="2020-03-19T17:43:00Z">
        <w:r w:rsidR="008E729E">
          <w:rPr>
            <w:szCs w:val="24"/>
          </w:rPr>
          <w:t>.</w:t>
        </w:r>
      </w:ins>
      <w:del w:id="264" w:author="Michael Decker" w:date="2020-03-19T17:43:00Z">
        <w:r w:rsidR="0023523B" w:rsidDel="008E729E">
          <w:rPr>
            <w:szCs w:val="24"/>
          </w:rPr>
          <w:delText>,</w:delText>
        </w:r>
      </w:del>
      <w:ins w:id="265" w:author="Michael Decker" w:date="2020-03-19T17:43:00Z">
        <w:r w:rsidR="008E729E">
          <w:rPr>
            <w:szCs w:val="24"/>
          </w:rPr>
          <w:t xml:space="preserve"> </w:t>
        </w:r>
      </w:ins>
      <w:r w:rsidR="0023523B">
        <w:rPr>
          <w:szCs w:val="24"/>
        </w:rPr>
        <w:t xml:space="preserve"> </w:t>
      </w:r>
      <w:ins w:id="266" w:author="Michael Decker" w:date="2020-03-19T17:43:00Z">
        <w:r w:rsidR="008E729E">
          <w:rPr>
            <w:szCs w:val="24"/>
          </w:rPr>
          <w:t>I</w:t>
        </w:r>
      </w:ins>
      <w:del w:id="267" w:author="Michael Decker" w:date="2020-03-19T17:43:00Z">
        <w:r w:rsidR="0023523B" w:rsidDel="008E729E">
          <w:rPr>
            <w:szCs w:val="24"/>
          </w:rPr>
          <w:delText>i</w:delText>
        </w:r>
      </w:del>
      <w:r w:rsidR="0023523B">
        <w:rPr>
          <w:szCs w:val="24"/>
        </w:rPr>
        <w:t>n this case</w:t>
      </w:r>
      <w:ins w:id="268" w:author="Michael Decker" w:date="2020-03-19T17:43:00Z">
        <w:r w:rsidR="008E729E">
          <w:rPr>
            <w:szCs w:val="24"/>
          </w:rPr>
          <w:t>,</w:t>
        </w:r>
      </w:ins>
      <w:r w:rsidR="0023523B">
        <w:rPr>
          <w:szCs w:val="24"/>
        </w:rPr>
        <w:t xml:space="preserve"> the virtualization has been commented out </w:t>
      </w:r>
      <w:r w:rsidR="00BE3D3A">
        <w:rPr>
          <w:szCs w:val="24"/>
        </w:rPr>
        <w:t>making the function no longer virtual</w:t>
      </w:r>
      <w:ins w:id="269" w:author="Michael Decker" w:date="2020-03-19T17:44:00Z">
        <w:r w:rsidR="00A32FC8">
          <w:rPr>
            <w:szCs w:val="24"/>
          </w:rPr>
          <w:t xml:space="preserve"> (additionally, the author may be highlighting that the method is an inherited virtual function)</w:t>
        </w:r>
      </w:ins>
      <w:r w:rsidR="00BE3D3A">
        <w:rPr>
          <w:szCs w:val="24"/>
        </w:rPr>
        <w:t>.</w:t>
      </w:r>
    </w:p>
    <w:p w14:paraId="715009B5" w14:textId="26914EEE" w:rsidR="004B145D" w:rsidRDefault="004B145D" w:rsidP="005C666F">
      <w:pPr>
        <w:jc w:val="both"/>
        <w:rPr>
          <w:szCs w:val="24"/>
        </w:rPr>
      </w:pPr>
    </w:p>
    <w:p w14:paraId="656B7F33" w14:textId="22134964" w:rsidR="002F6928" w:rsidRPr="00A20996" w:rsidRDefault="002F6928" w:rsidP="00A20996">
      <w:pPr>
        <w:pStyle w:val="Caption"/>
        <w:keepNext/>
        <w:jc w:val="center"/>
        <w:rPr>
          <w:sz w:val="24"/>
          <w:szCs w:val="24"/>
        </w:rPr>
      </w:pPr>
      <w:bookmarkStart w:id="270"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270"/>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Change w:id="271">
          <w:tblGrid>
            <w:gridCol w:w="9350"/>
            <w:gridCol w:w="905"/>
            <w:gridCol w:w="2695"/>
            <w:gridCol w:w="5750"/>
          </w:tblGrid>
        </w:tblGridChange>
      </w:tblGrid>
      <w:tr w:rsidR="0034127D" w14:paraId="6A51F34E" w14:textId="77777777" w:rsidTr="0033096B">
        <w:trPr>
          <w:ins w:id="272" w:author="blake grills" w:date="2020-03-20T10:01:00Z"/>
        </w:trPr>
        <w:tc>
          <w:tcPr>
            <w:tcW w:w="10255" w:type="dxa"/>
          </w:tcPr>
          <w:p w14:paraId="5C879481" w14:textId="411CEF40" w:rsidR="0034127D" w:rsidRPr="0034127D" w:rsidRDefault="0034127D" w:rsidP="00E912B6">
            <w:pPr>
              <w:spacing w:line="240" w:lineRule="auto"/>
              <w:ind w:firstLine="0"/>
              <w:jc w:val="center"/>
              <w:rPr>
                <w:ins w:id="273" w:author="blake grills" w:date="2020-03-20T10:01:00Z"/>
                <w:rStyle w:val="Code"/>
                <w:sz w:val="22"/>
                <w:szCs w:val="22"/>
              </w:rPr>
              <w:pPrChange w:id="274" w:author="blake grills" w:date="2020-03-20T10:08:00Z">
                <w:pPr>
                  <w:spacing w:line="240" w:lineRule="auto"/>
                  <w:ind w:firstLine="0"/>
                </w:pPr>
              </w:pPrChange>
            </w:pPr>
            <w:ins w:id="275" w:author="blake grills" w:date="2020-03-20T10:01:00Z">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ins>
          </w:p>
        </w:tc>
        <w:tc>
          <w:tcPr>
            <w:tcW w:w="2695" w:type="dxa"/>
          </w:tcPr>
          <w:p w14:paraId="58590642" w14:textId="0E13509B" w:rsidR="0034127D" w:rsidRPr="00520C41" w:rsidRDefault="0034127D" w:rsidP="00E912B6">
            <w:pPr>
              <w:spacing w:line="240" w:lineRule="auto"/>
              <w:ind w:firstLine="0"/>
              <w:jc w:val="center"/>
              <w:rPr>
                <w:ins w:id="276" w:author="blake grills" w:date="2020-03-20T10:01:00Z"/>
                <w:szCs w:val="24"/>
              </w:rPr>
              <w:pPrChange w:id="277" w:author="blake grills" w:date="2020-03-20T10:08:00Z">
                <w:pPr>
                  <w:spacing w:line="240" w:lineRule="auto"/>
                  <w:ind w:firstLine="0"/>
                </w:pPr>
              </w:pPrChange>
            </w:pPr>
            <w:ins w:id="278" w:author="blake grills" w:date="2020-03-20T10:01:00Z">
              <w:r w:rsidRPr="0034127D">
                <w:rPr>
                  <w:b/>
                  <w:bCs/>
                  <w:szCs w:val="24"/>
                </w:rPr>
                <w:t>C</w:t>
              </w:r>
              <w:r w:rsidRPr="00D5236F">
                <w:rPr>
                  <w:b/>
                  <w:bCs/>
                </w:rPr>
                <w:t>omment Description</w:t>
              </w:r>
            </w:ins>
          </w:p>
        </w:tc>
      </w:tr>
      <w:tr w:rsidR="0034127D" w14:paraId="0E0D2B89" w14:textId="52907A7E" w:rsidTr="0033096B">
        <w:tblPrEx>
          <w:tblW w:w="0" w:type="auto"/>
          <w:tblPrExChange w:id="279" w:author="Michael Decker" w:date="2020-03-19T17:39:00Z">
            <w:tblPrEx>
              <w:tblW w:w="0" w:type="auto"/>
            </w:tblPrEx>
          </w:tblPrExChange>
        </w:tblPrEx>
        <w:tc>
          <w:tcPr>
            <w:tcW w:w="10255" w:type="dxa"/>
            <w:tcPrChange w:id="280" w:author="Michael Decker" w:date="2020-03-19T17:39:00Z">
              <w:tcPr>
                <w:tcW w:w="9350" w:type="dxa"/>
              </w:tcPr>
            </w:tcPrChange>
          </w:tcPr>
          <w:p w14:paraId="6E1FA7B0" w14:textId="77777777" w:rsidR="0034127D" w:rsidRPr="0033096B" w:rsidRDefault="0034127D" w:rsidP="0034127D">
            <w:pPr>
              <w:spacing w:line="240" w:lineRule="auto"/>
              <w:ind w:firstLine="0"/>
              <w:rPr>
                <w:rStyle w:val="Code"/>
                <w:sz w:val="22"/>
                <w:szCs w:val="22"/>
                <w:rPrChange w:id="281" w:author="Michael Decker" w:date="2020-03-19T17:38:00Z">
                  <w:rPr>
                    <w:szCs w:val="24"/>
                  </w:rPr>
                </w:rPrChange>
              </w:rPr>
            </w:pPr>
            <w:r w:rsidRPr="0033096B">
              <w:rPr>
                <w:rStyle w:val="Code"/>
                <w:sz w:val="22"/>
                <w:szCs w:val="22"/>
                <w:rPrChange w:id="282" w:author="Michael Decker" w:date="2020-03-19T17:38:00Z">
                  <w:rPr>
                    <w:szCs w:val="24"/>
                  </w:rPr>
                </w:rPrChange>
              </w:rPr>
              <w:t>/*</w:t>
            </w:r>
          </w:p>
          <w:p w14:paraId="4F70F064" w14:textId="77777777" w:rsidR="0034127D" w:rsidRPr="0033096B" w:rsidRDefault="0034127D" w:rsidP="0034127D">
            <w:pPr>
              <w:spacing w:line="240" w:lineRule="auto"/>
              <w:ind w:firstLine="0"/>
              <w:rPr>
                <w:rStyle w:val="Code"/>
                <w:sz w:val="22"/>
                <w:szCs w:val="22"/>
                <w:rPrChange w:id="283" w:author="Michael Decker" w:date="2020-03-19T17:38:00Z">
                  <w:rPr>
                    <w:szCs w:val="24"/>
                  </w:rPr>
                </w:rPrChange>
              </w:rPr>
            </w:pPr>
            <w:r w:rsidRPr="0033096B">
              <w:rPr>
                <w:rStyle w:val="Code"/>
                <w:sz w:val="22"/>
                <w:szCs w:val="22"/>
                <w:rPrChange w:id="284" w:author="Michael Decker" w:date="2020-03-19T17:38:00Z">
                  <w:rPr>
                    <w:szCs w:val="24"/>
                  </w:rPr>
                </w:rPrChange>
              </w:rPr>
              <w:t xml:space="preserve"> * Licensed under the Apache License, Version 2.0 (the "License");</w:t>
            </w:r>
          </w:p>
          <w:p w14:paraId="3AC30412" w14:textId="77777777" w:rsidR="0034127D" w:rsidRPr="0033096B" w:rsidRDefault="0034127D" w:rsidP="0034127D">
            <w:pPr>
              <w:spacing w:line="240" w:lineRule="auto"/>
              <w:ind w:firstLine="0"/>
              <w:rPr>
                <w:rStyle w:val="Code"/>
                <w:sz w:val="22"/>
                <w:szCs w:val="22"/>
                <w:rPrChange w:id="285" w:author="Michael Decker" w:date="2020-03-19T17:38:00Z">
                  <w:rPr>
                    <w:szCs w:val="24"/>
                  </w:rPr>
                </w:rPrChange>
              </w:rPr>
            </w:pPr>
            <w:r w:rsidRPr="0033096B">
              <w:rPr>
                <w:rStyle w:val="Code"/>
                <w:sz w:val="22"/>
                <w:szCs w:val="22"/>
                <w:rPrChange w:id="286" w:author="Michael Decker" w:date="2020-03-19T17:38:00Z">
                  <w:rPr>
                    <w:szCs w:val="24"/>
                  </w:rPr>
                </w:rPrChange>
              </w:rPr>
              <w:t xml:space="preserve"> * you may not use this file except in compliance with the License.</w:t>
            </w:r>
          </w:p>
          <w:p w14:paraId="667FF4E9" w14:textId="77777777" w:rsidR="0034127D" w:rsidRPr="0033096B" w:rsidRDefault="0034127D" w:rsidP="0034127D">
            <w:pPr>
              <w:spacing w:line="240" w:lineRule="auto"/>
              <w:ind w:firstLine="0"/>
              <w:rPr>
                <w:rStyle w:val="Code"/>
                <w:sz w:val="22"/>
                <w:szCs w:val="22"/>
                <w:rPrChange w:id="287" w:author="Michael Decker" w:date="2020-03-19T17:38:00Z">
                  <w:rPr>
                    <w:szCs w:val="24"/>
                  </w:rPr>
                </w:rPrChange>
              </w:rPr>
            </w:pPr>
            <w:r w:rsidRPr="0033096B">
              <w:rPr>
                <w:rStyle w:val="Code"/>
                <w:sz w:val="22"/>
                <w:szCs w:val="22"/>
                <w:rPrChange w:id="288" w:author="Michael Decker" w:date="2020-03-19T17:38:00Z">
                  <w:rPr>
                    <w:szCs w:val="24"/>
                  </w:rPr>
                </w:rPrChange>
              </w:rPr>
              <w:t xml:space="preserve"> * You may obtain a copy of the License at</w:t>
            </w:r>
          </w:p>
          <w:p w14:paraId="55E38EB2" w14:textId="77777777" w:rsidR="0034127D" w:rsidRPr="0033096B" w:rsidRDefault="0034127D" w:rsidP="0034127D">
            <w:pPr>
              <w:spacing w:line="240" w:lineRule="auto"/>
              <w:ind w:firstLine="0"/>
              <w:rPr>
                <w:rStyle w:val="Code"/>
                <w:sz w:val="22"/>
                <w:szCs w:val="22"/>
                <w:rPrChange w:id="289" w:author="Michael Decker" w:date="2020-03-19T17:38:00Z">
                  <w:rPr>
                    <w:szCs w:val="24"/>
                  </w:rPr>
                </w:rPrChange>
              </w:rPr>
            </w:pPr>
            <w:r w:rsidRPr="0033096B">
              <w:rPr>
                <w:rStyle w:val="Code"/>
                <w:sz w:val="22"/>
                <w:szCs w:val="22"/>
                <w:rPrChange w:id="290" w:author="Michael Decker" w:date="2020-03-19T17:38:00Z">
                  <w:rPr>
                    <w:szCs w:val="24"/>
                  </w:rPr>
                </w:rPrChange>
              </w:rPr>
              <w:t xml:space="preserve"> *</w:t>
            </w:r>
          </w:p>
          <w:p w14:paraId="15E62CC4" w14:textId="77777777" w:rsidR="0034127D" w:rsidRPr="0033096B" w:rsidRDefault="0034127D" w:rsidP="0034127D">
            <w:pPr>
              <w:spacing w:line="240" w:lineRule="auto"/>
              <w:ind w:firstLine="0"/>
              <w:rPr>
                <w:rStyle w:val="Code"/>
                <w:sz w:val="22"/>
                <w:szCs w:val="22"/>
                <w:rPrChange w:id="291" w:author="Michael Decker" w:date="2020-03-19T17:38:00Z">
                  <w:rPr>
                    <w:szCs w:val="24"/>
                  </w:rPr>
                </w:rPrChange>
              </w:rPr>
            </w:pPr>
            <w:r w:rsidRPr="0033096B">
              <w:rPr>
                <w:rStyle w:val="Code"/>
                <w:sz w:val="22"/>
                <w:szCs w:val="22"/>
                <w:rPrChange w:id="292" w:author="Michael Decker" w:date="2020-03-19T17:38:00Z">
                  <w:rPr>
                    <w:szCs w:val="24"/>
                  </w:rPr>
                </w:rPrChange>
              </w:rPr>
              <w:t xml:space="preserve"> * http://www.apache.org/licenses/LICENSE-2.0</w:t>
            </w:r>
          </w:p>
          <w:p w14:paraId="3A501679" w14:textId="77777777" w:rsidR="0034127D" w:rsidRPr="0033096B" w:rsidRDefault="0034127D" w:rsidP="0034127D">
            <w:pPr>
              <w:spacing w:line="240" w:lineRule="auto"/>
              <w:ind w:firstLine="0"/>
              <w:rPr>
                <w:rStyle w:val="Code"/>
                <w:sz w:val="22"/>
                <w:szCs w:val="22"/>
                <w:rPrChange w:id="293" w:author="Michael Decker" w:date="2020-03-19T17:38:00Z">
                  <w:rPr>
                    <w:szCs w:val="24"/>
                  </w:rPr>
                </w:rPrChange>
              </w:rPr>
            </w:pPr>
            <w:r w:rsidRPr="0033096B">
              <w:rPr>
                <w:rStyle w:val="Code"/>
                <w:sz w:val="22"/>
                <w:szCs w:val="22"/>
                <w:rPrChange w:id="294" w:author="Michael Decker" w:date="2020-03-19T17:38:00Z">
                  <w:rPr>
                    <w:szCs w:val="24"/>
                  </w:rPr>
                </w:rPrChange>
              </w:rPr>
              <w:t xml:space="preserve"> *</w:t>
            </w:r>
          </w:p>
          <w:p w14:paraId="2D7AED6F" w14:textId="77777777" w:rsidR="0034127D" w:rsidRPr="0033096B" w:rsidRDefault="0034127D" w:rsidP="0034127D">
            <w:pPr>
              <w:spacing w:line="240" w:lineRule="auto"/>
              <w:ind w:firstLine="0"/>
              <w:rPr>
                <w:rStyle w:val="Code"/>
                <w:sz w:val="22"/>
                <w:szCs w:val="22"/>
                <w:rPrChange w:id="295" w:author="Michael Decker" w:date="2020-03-19T17:38:00Z">
                  <w:rPr>
                    <w:szCs w:val="24"/>
                  </w:rPr>
                </w:rPrChange>
              </w:rPr>
            </w:pPr>
            <w:r w:rsidRPr="0033096B">
              <w:rPr>
                <w:rStyle w:val="Code"/>
                <w:sz w:val="22"/>
                <w:szCs w:val="22"/>
                <w:rPrChange w:id="296" w:author="Michael Decker" w:date="2020-03-19T17:38:00Z">
                  <w:rPr>
                    <w:szCs w:val="24"/>
                  </w:rPr>
                </w:rPrChange>
              </w:rPr>
              <w:t xml:space="preserve"> * Unless required by applicable law or agreed to in writing, software</w:t>
            </w:r>
          </w:p>
          <w:p w14:paraId="5FF38E1E" w14:textId="77777777" w:rsidR="0034127D" w:rsidRPr="0033096B" w:rsidRDefault="0034127D" w:rsidP="0034127D">
            <w:pPr>
              <w:spacing w:line="240" w:lineRule="auto"/>
              <w:ind w:firstLine="0"/>
              <w:rPr>
                <w:rStyle w:val="Code"/>
                <w:sz w:val="22"/>
                <w:szCs w:val="22"/>
                <w:rPrChange w:id="297" w:author="Michael Decker" w:date="2020-03-19T17:38:00Z">
                  <w:rPr>
                    <w:szCs w:val="24"/>
                  </w:rPr>
                </w:rPrChange>
              </w:rPr>
            </w:pPr>
            <w:r w:rsidRPr="0033096B">
              <w:rPr>
                <w:rStyle w:val="Code"/>
                <w:sz w:val="22"/>
                <w:szCs w:val="22"/>
                <w:rPrChange w:id="298" w:author="Michael Decker" w:date="2020-03-19T17:38:00Z">
                  <w:rPr>
                    <w:szCs w:val="24"/>
                  </w:rPr>
                </w:rPrChange>
              </w:rPr>
              <w:t xml:space="preserve"> * distributed under the License is distributed on an "AS IS" BASIS,</w:t>
            </w:r>
          </w:p>
          <w:p w14:paraId="1DA00A17" w14:textId="77777777" w:rsidR="0034127D" w:rsidRPr="0033096B" w:rsidRDefault="0034127D" w:rsidP="0034127D">
            <w:pPr>
              <w:spacing w:line="240" w:lineRule="auto"/>
              <w:ind w:firstLine="0"/>
              <w:rPr>
                <w:rStyle w:val="Code"/>
                <w:sz w:val="22"/>
                <w:szCs w:val="22"/>
                <w:rPrChange w:id="299" w:author="Michael Decker" w:date="2020-03-19T17:38:00Z">
                  <w:rPr>
                    <w:szCs w:val="24"/>
                  </w:rPr>
                </w:rPrChange>
              </w:rPr>
            </w:pPr>
            <w:r w:rsidRPr="0033096B">
              <w:rPr>
                <w:rStyle w:val="Code"/>
                <w:sz w:val="22"/>
                <w:szCs w:val="22"/>
                <w:rPrChange w:id="300" w:author="Michael Decker" w:date="2020-03-19T17:38:00Z">
                  <w:rPr>
                    <w:szCs w:val="24"/>
                  </w:rPr>
                </w:rPrChange>
              </w:rPr>
              <w:t xml:space="preserve"> * WITHOUT WARRANTIES OR CONDITIONS OF ANY KIND, either express or implied.</w:t>
            </w:r>
          </w:p>
          <w:p w14:paraId="1FAFCB21" w14:textId="77777777" w:rsidR="0034127D" w:rsidRPr="0033096B" w:rsidRDefault="0034127D" w:rsidP="0034127D">
            <w:pPr>
              <w:spacing w:line="240" w:lineRule="auto"/>
              <w:ind w:firstLine="0"/>
              <w:rPr>
                <w:rStyle w:val="Code"/>
                <w:sz w:val="22"/>
                <w:szCs w:val="22"/>
                <w:rPrChange w:id="301" w:author="Michael Decker" w:date="2020-03-19T17:38:00Z">
                  <w:rPr>
                    <w:szCs w:val="24"/>
                  </w:rPr>
                </w:rPrChange>
              </w:rPr>
            </w:pPr>
            <w:r w:rsidRPr="0033096B">
              <w:rPr>
                <w:rStyle w:val="Code"/>
                <w:sz w:val="22"/>
                <w:szCs w:val="22"/>
                <w:rPrChange w:id="302" w:author="Michael Decker" w:date="2020-03-19T17:38:00Z">
                  <w:rPr>
                    <w:szCs w:val="24"/>
                  </w:rPr>
                </w:rPrChange>
              </w:rPr>
              <w:t xml:space="preserve"> * See the License for the specific language governing permissions and</w:t>
            </w:r>
          </w:p>
          <w:p w14:paraId="3610825D" w14:textId="77777777" w:rsidR="0034127D" w:rsidRPr="0033096B" w:rsidRDefault="0034127D" w:rsidP="0034127D">
            <w:pPr>
              <w:spacing w:line="240" w:lineRule="auto"/>
              <w:ind w:firstLine="0"/>
              <w:rPr>
                <w:rStyle w:val="Code"/>
                <w:sz w:val="22"/>
                <w:szCs w:val="22"/>
                <w:rPrChange w:id="303" w:author="Michael Decker" w:date="2020-03-19T17:38:00Z">
                  <w:rPr>
                    <w:szCs w:val="24"/>
                  </w:rPr>
                </w:rPrChange>
              </w:rPr>
            </w:pPr>
            <w:r w:rsidRPr="0033096B">
              <w:rPr>
                <w:rStyle w:val="Code"/>
                <w:sz w:val="22"/>
                <w:szCs w:val="22"/>
                <w:rPrChange w:id="304" w:author="Michael Decker" w:date="2020-03-19T17:38:00Z">
                  <w:rPr>
                    <w:szCs w:val="24"/>
                  </w:rPr>
                </w:rPrChange>
              </w:rPr>
              <w:t xml:space="preserve"> * limitations under the License.</w:t>
            </w:r>
          </w:p>
          <w:p w14:paraId="7CCE367C" w14:textId="3265E74D" w:rsidR="0034127D" w:rsidRPr="0033096B" w:rsidRDefault="0034127D" w:rsidP="0034127D">
            <w:pPr>
              <w:spacing w:line="240" w:lineRule="auto"/>
              <w:ind w:firstLine="0"/>
              <w:rPr>
                <w:rStyle w:val="Code"/>
                <w:sz w:val="22"/>
                <w:szCs w:val="22"/>
                <w:rPrChange w:id="305" w:author="Michael Decker" w:date="2020-03-19T17:38:00Z">
                  <w:rPr>
                    <w:szCs w:val="24"/>
                  </w:rPr>
                </w:rPrChange>
              </w:rPr>
            </w:pPr>
            <w:r w:rsidRPr="0033096B">
              <w:rPr>
                <w:rStyle w:val="Code"/>
                <w:sz w:val="22"/>
                <w:szCs w:val="22"/>
                <w:rPrChange w:id="306" w:author="Michael Decker" w:date="2020-03-19T17:38:00Z">
                  <w:rPr>
                    <w:szCs w:val="24"/>
                  </w:rPr>
                </w:rPrChange>
              </w:rPr>
              <w:t xml:space="preserve"> */</w:t>
            </w:r>
          </w:p>
        </w:tc>
        <w:tc>
          <w:tcPr>
            <w:tcW w:w="2695" w:type="dxa"/>
            <w:tcPrChange w:id="307" w:author="Michael Decker" w:date="2020-03-19T17:39:00Z">
              <w:tcPr>
                <w:tcW w:w="9350" w:type="dxa"/>
                <w:gridSpan w:val="3"/>
              </w:tcPr>
            </w:tcPrChange>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33096B">
        <w:tblPrEx>
          <w:tblW w:w="0" w:type="auto"/>
          <w:tblPrExChange w:id="308" w:author="Michael Decker" w:date="2020-03-19T17:39:00Z">
            <w:tblPrEx>
              <w:tblW w:w="0" w:type="auto"/>
            </w:tblPrEx>
          </w:tblPrExChange>
        </w:tblPrEx>
        <w:tc>
          <w:tcPr>
            <w:tcW w:w="10255" w:type="dxa"/>
            <w:tcPrChange w:id="309" w:author="Michael Decker" w:date="2020-03-19T17:39:00Z">
              <w:tcPr>
                <w:tcW w:w="9350" w:type="dxa"/>
              </w:tcPr>
            </w:tcPrChange>
          </w:tcPr>
          <w:p w14:paraId="6F115DF5" w14:textId="77777777" w:rsidR="0034127D" w:rsidRPr="0033096B" w:rsidRDefault="0034127D" w:rsidP="0034127D">
            <w:pPr>
              <w:spacing w:line="240" w:lineRule="auto"/>
              <w:ind w:firstLine="0"/>
              <w:rPr>
                <w:rStyle w:val="Code"/>
                <w:sz w:val="22"/>
                <w:szCs w:val="22"/>
                <w:rPrChange w:id="310" w:author="Michael Decker" w:date="2020-03-19T17:38:00Z">
                  <w:rPr>
                    <w:szCs w:val="24"/>
                  </w:rPr>
                </w:rPrChange>
              </w:rPr>
            </w:pPr>
            <w:r w:rsidRPr="0033096B">
              <w:rPr>
                <w:rStyle w:val="Code"/>
                <w:sz w:val="22"/>
                <w:szCs w:val="22"/>
                <w:rPrChange w:id="311" w:author="Michael Decker" w:date="2020-03-19T17:38:00Z">
                  <w:rPr>
                    <w:szCs w:val="24"/>
                  </w:rPr>
                </w:rPrChange>
              </w:rPr>
              <w:t>/*</w:t>
            </w:r>
          </w:p>
          <w:p w14:paraId="084E61B7" w14:textId="77777777" w:rsidR="0034127D" w:rsidRPr="0033096B" w:rsidRDefault="0034127D" w:rsidP="0034127D">
            <w:pPr>
              <w:spacing w:line="240" w:lineRule="auto"/>
              <w:ind w:firstLine="0"/>
              <w:rPr>
                <w:rStyle w:val="Code"/>
                <w:sz w:val="22"/>
                <w:szCs w:val="22"/>
                <w:rPrChange w:id="312" w:author="Michael Decker" w:date="2020-03-19T17:38:00Z">
                  <w:rPr>
                    <w:szCs w:val="24"/>
                  </w:rPr>
                </w:rPrChange>
              </w:rPr>
            </w:pPr>
            <w:r w:rsidRPr="0033096B">
              <w:rPr>
                <w:rStyle w:val="Code"/>
                <w:sz w:val="22"/>
                <w:szCs w:val="22"/>
                <w:rPrChange w:id="313" w:author="Michael Decker" w:date="2020-03-19T17:38:00Z">
                  <w:rPr>
                    <w:szCs w:val="24"/>
                  </w:rPr>
                </w:rPrChange>
              </w:rPr>
              <w:t xml:space="preserve"> * </w:t>
            </w:r>
            <w:proofErr w:type="spellStart"/>
            <w:r w:rsidRPr="0033096B">
              <w:rPr>
                <w:rStyle w:val="Code"/>
                <w:sz w:val="22"/>
                <w:szCs w:val="22"/>
                <w:rPrChange w:id="314" w:author="Michael Decker" w:date="2020-03-19T17:38:00Z">
                  <w:rPr>
                    <w:szCs w:val="24"/>
                  </w:rPr>
                </w:rPrChange>
              </w:rPr>
              <w:t>findInternal</w:t>
            </w:r>
            <w:proofErr w:type="spellEnd"/>
            <w:r w:rsidRPr="0033096B">
              <w:rPr>
                <w:rStyle w:val="Code"/>
                <w:sz w:val="22"/>
                <w:szCs w:val="22"/>
                <w:rPrChange w:id="315" w:author="Michael Decker" w:date="2020-03-19T17:38:00Z">
                  <w:rPr>
                    <w:szCs w:val="24"/>
                  </w:rPr>
                </w:rPrChange>
              </w:rPr>
              <w:t xml:space="preserve"> --</w:t>
            </w:r>
          </w:p>
          <w:p w14:paraId="42075790" w14:textId="77777777" w:rsidR="0034127D" w:rsidRPr="0033096B" w:rsidRDefault="0034127D" w:rsidP="0034127D">
            <w:pPr>
              <w:spacing w:line="240" w:lineRule="auto"/>
              <w:ind w:firstLine="0"/>
              <w:rPr>
                <w:rStyle w:val="Code"/>
                <w:sz w:val="22"/>
                <w:szCs w:val="22"/>
                <w:rPrChange w:id="316" w:author="Michael Decker" w:date="2020-03-19T17:38:00Z">
                  <w:rPr>
                    <w:szCs w:val="24"/>
                  </w:rPr>
                </w:rPrChange>
              </w:rPr>
            </w:pPr>
            <w:r w:rsidRPr="0033096B">
              <w:rPr>
                <w:rStyle w:val="Code"/>
                <w:sz w:val="22"/>
                <w:szCs w:val="22"/>
                <w:rPrChange w:id="317" w:author="Michael Decker" w:date="2020-03-19T17:38:00Z">
                  <w:rPr>
                    <w:szCs w:val="24"/>
                  </w:rPr>
                </w:rPrChange>
              </w:rPr>
              <w:t xml:space="preserve"> *</w:t>
            </w:r>
          </w:p>
          <w:p w14:paraId="2EB6FDFD" w14:textId="77777777" w:rsidR="0034127D" w:rsidRPr="0033096B" w:rsidRDefault="0034127D" w:rsidP="0034127D">
            <w:pPr>
              <w:spacing w:line="240" w:lineRule="auto"/>
              <w:ind w:firstLine="0"/>
              <w:rPr>
                <w:rStyle w:val="Code"/>
                <w:sz w:val="22"/>
                <w:szCs w:val="22"/>
                <w:rPrChange w:id="318" w:author="Michael Decker" w:date="2020-03-19T17:38:00Z">
                  <w:rPr>
                    <w:szCs w:val="24"/>
                  </w:rPr>
                </w:rPrChange>
              </w:rPr>
            </w:pPr>
            <w:r w:rsidRPr="0033096B">
              <w:rPr>
                <w:rStyle w:val="Code"/>
                <w:sz w:val="22"/>
                <w:szCs w:val="22"/>
                <w:rPrChange w:id="319" w:author="Michael Decker" w:date="2020-03-19T17:38:00Z">
                  <w:rPr>
                    <w:szCs w:val="24"/>
                  </w:rPr>
                </w:rPrChange>
              </w:rPr>
              <w:t xml:space="preserve"> *   Sets </w:t>
            </w:r>
            <w:proofErr w:type="spellStart"/>
            <w:proofErr w:type="gramStart"/>
            <w:r w:rsidRPr="0033096B">
              <w:rPr>
                <w:rStyle w:val="Code"/>
                <w:sz w:val="22"/>
                <w:szCs w:val="22"/>
                <w:rPrChange w:id="320" w:author="Michael Decker" w:date="2020-03-19T17:38:00Z">
                  <w:rPr>
                    <w:szCs w:val="24"/>
                  </w:rPr>
                </w:rPrChange>
              </w:rPr>
              <w:t>ret.second</w:t>
            </w:r>
            <w:proofErr w:type="spellEnd"/>
            <w:proofErr w:type="gramEnd"/>
            <w:r w:rsidRPr="0033096B">
              <w:rPr>
                <w:rStyle w:val="Code"/>
                <w:sz w:val="22"/>
                <w:szCs w:val="22"/>
                <w:rPrChange w:id="321" w:author="Michael Decker" w:date="2020-03-19T17:38:00Z">
                  <w:rPr>
                    <w:szCs w:val="24"/>
                  </w:rPr>
                </w:rPrChange>
              </w:rPr>
              <w:t xml:space="preserve"> to value found and </w:t>
            </w:r>
            <w:proofErr w:type="spellStart"/>
            <w:r w:rsidRPr="0033096B">
              <w:rPr>
                <w:rStyle w:val="Code"/>
                <w:sz w:val="22"/>
                <w:szCs w:val="22"/>
                <w:rPrChange w:id="322" w:author="Michael Decker" w:date="2020-03-19T17:38:00Z">
                  <w:rPr>
                    <w:szCs w:val="24"/>
                  </w:rPr>
                </w:rPrChange>
              </w:rPr>
              <w:t>ret.index</w:t>
            </w:r>
            <w:proofErr w:type="spellEnd"/>
            <w:r w:rsidRPr="0033096B">
              <w:rPr>
                <w:rStyle w:val="Code"/>
                <w:sz w:val="22"/>
                <w:szCs w:val="22"/>
                <w:rPrChange w:id="323" w:author="Michael Decker" w:date="2020-03-19T17:38:00Z">
                  <w:rPr>
                    <w:szCs w:val="24"/>
                  </w:rPr>
                </w:rPrChange>
              </w:rPr>
              <w:t xml:space="preserve"> to index</w:t>
            </w:r>
          </w:p>
          <w:p w14:paraId="3D3AA21C" w14:textId="77777777" w:rsidR="0034127D" w:rsidRPr="0033096B" w:rsidRDefault="0034127D" w:rsidP="0034127D">
            <w:pPr>
              <w:spacing w:line="240" w:lineRule="auto"/>
              <w:ind w:firstLine="0"/>
              <w:rPr>
                <w:rStyle w:val="Code"/>
                <w:sz w:val="22"/>
                <w:szCs w:val="22"/>
                <w:rPrChange w:id="324" w:author="Michael Decker" w:date="2020-03-19T17:38:00Z">
                  <w:rPr>
                    <w:szCs w:val="24"/>
                  </w:rPr>
                </w:rPrChange>
              </w:rPr>
            </w:pPr>
            <w:r w:rsidRPr="0033096B">
              <w:rPr>
                <w:rStyle w:val="Code"/>
                <w:sz w:val="22"/>
                <w:szCs w:val="22"/>
                <w:rPrChange w:id="325" w:author="Michael Decker" w:date="2020-03-19T17:38:00Z">
                  <w:rPr>
                    <w:szCs w:val="24"/>
                  </w:rPr>
                </w:rPrChange>
              </w:rPr>
              <w:t xml:space="preserve"> *   of key and returns true, or if key does not exist returns false and</w:t>
            </w:r>
          </w:p>
          <w:p w14:paraId="0D69E5CA" w14:textId="77777777" w:rsidR="0034127D" w:rsidRPr="0033096B" w:rsidRDefault="0034127D" w:rsidP="0034127D">
            <w:pPr>
              <w:spacing w:line="240" w:lineRule="auto"/>
              <w:ind w:firstLine="0"/>
              <w:rPr>
                <w:rStyle w:val="Code"/>
                <w:sz w:val="22"/>
                <w:szCs w:val="22"/>
                <w:rPrChange w:id="326" w:author="Michael Decker" w:date="2020-03-19T17:38:00Z">
                  <w:rPr>
                    <w:szCs w:val="24"/>
                  </w:rPr>
                </w:rPrChange>
              </w:rPr>
            </w:pPr>
            <w:r w:rsidRPr="0033096B">
              <w:rPr>
                <w:rStyle w:val="Code"/>
                <w:sz w:val="22"/>
                <w:szCs w:val="22"/>
                <w:rPrChange w:id="327" w:author="Michael Decker" w:date="2020-03-19T17:38:00Z">
                  <w:rPr>
                    <w:szCs w:val="24"/>
                  </w:rPr>
                </w:rPrChange>
              </w:rPr>
              <w:t xml:space="preserve"> *   </w:t>
            </w:r>
            <w:proofErr w:type="spellStart"/>
            <w:proofErr w:type="gramStart"/>
            <w:r w:rsidRPr="0033096B">
              <w:rPr>
                <w:rStyle w:val="Code"/>
                <w:sz w:val="22"/>
                <w:szCs w:val="22"/>
                <w:rPrChange w:id="328" w:author="Michael Decker" w:date="2020-03-19T17:38:00Z">
                  <w:rPr>
                    <w:szCs w:val="24"/>
                  </w:rPr>
                </w:rPrChange>
              </w:rPr>
              <w:t>ret.index</w:t>
            </w:r>
            <w:proofErr w:type="spellEnd"/>
            <w:proofErr w:type="gramEnd"/>
            <w:r w:rsidRPr="0033096B">
              <w:rPr>
                <w:rStyle w:val="Code"/>
                <w:sz w:val="22"/>
                <w:szCs w:val="22"/>
                <w:rPrChange w:id="329" w:author="Michael Decker" w:date="2020-03-19T17:38:00Z">
                  <w:rPr>
                    <w:szCs w:val="24"/>
                  </w:rPr>
                </w:rPrChange>
              </w:rPr>
              <w:t xml:space="preserve"> is set to capacity_.</w:t>
            </w:r>
          </w:p>
          <w:p w14:paraId="5684F6F7" w14:textId="32A13327" w:rsidR="0034127D" w:rsidRPr="0033096B" w:rsidRDefault="0034127D" w:rsidP="0034127D">
            <w:pPr>
              <w:spacing w:line="240" w:lineRule="auto"/>
              <w:ind w:firstLine="0"/>
              <w:rPr>
                <w:rStyle w:val="Code"/>
                <w:sz w:val="22"/>
                <w:szCs w:val="22"/>
                <w:rPrChange w:id="330" w:author="Michael Decker" w:date="2020-03-19T17:38:00Z">
                  <w:rPr>
                    <w:szCs w:val="24"/>
                  </w:rPr>
                </w:rPrChange>
              </w:rPr>
            </w:pPr>
            <w:r w:rsidRPr="0033096B">
              <w:rPr>
                <w:rStyle w:val="Code"/>
                <w:sz w:val="22"/>
                <w:szCs w:val="22"/>
                <w:rPrChange w:id="331" w:author="Michael Decker" w:date="2020-03-19T17:38:00Z">
                  <w:rPr>
                    <w:szCs w:val="24"/>
                  </w:rPr>
                </w:rPrChange>
              </w:rPr>
              <w:t xml:space="preserve"> */</w:t>
            </w:r>
          </w:p>
        </w:tc>
        <w:tc>
          <w:tcPr>
            <w:tcW w:w="2695" w:type="dxa"/>
            <w:tcPrChange w:id="332" w:author="Michael Decker" w:date="2020-03-19T17:39:00Z">
              <w:tcPr>
                <w:tcW w:w="9350" w:type="dxa"/>
                <w:gridSpan w:val="3"/>
              </w:tcPr>
            </w:tcPrChange>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33096B">
        <w:tblPrEx>
          <w:tblW w:w="0" w:type="auto"/>
          <w:tblPrExChange w:id="333" w:author="Michael Decker" w:date="2020-03-19T17:39:00Z">
            <w:tblPrEx>
              <w:tblW w:w="0" w:type="auto"/>
            </w:tblPrEx>
          </w:tblPrExChange>
        </w:tblPrEx>
        <w:tc>
          <w:tcPr>
            <w:tcW w:w="10255" w:type="dxa"/>
            <w:tcPrChange w:id="334" w:author="Michael Decker" w:date="2020-03-19T17:39:00Z">
              <w:tcPr>
                <w:tcW w:w="9350" w:type="dxa"/>
              </w:tcPr>
            </w:tcPrChange>
          </w:tcPr>
          <w:p w14:paraId="40878E94" w14:textId="77F17ECC" w:rsidR="0034127D" w:rsidRPr="0033096B" w:rsidRDefault="0034127D" w:rsidP="0034127D">
            <w:pPr>
              <w:ind w:firstLine="0"/>
              <w:jc w:val="center"/>
              <w:rPr>
                <w:rStyle w:val="Code"/>
                <w:sz w:val="22"/>
                <w:szCs w:val="22"/>
                <w:rPrChange w:id="335" w:author="Michael Decker" w:date="2020-03-19T17:38:00Z">
                  <w:rPr>
                    <w:szCs w:val="24"/>
                  </w:rPr>
                </w:rPrChange>
              </w:rPr>
            </w:pPr>
            <w:r w:rsidRPr="0033096B">
              <w:rPr>
                <w:rStyle w:val="Code"/>
                <w:sz w:val="22"/>
                <w:szCs w:val="22"/>
                <w:rPrChange w:id="336" w:author="Michael Decker" w:date="2020-03-19T17:38:00Z">
                  <w:rPr>
                    <w:szCs w:val="24"/>
                  </w:rPr>
                </w:rPrChange>
              </w:rPr>
              <w:t xml:space="preserve">/* Tests are based on the examples in the </w:t>
            </w:r>
            <w:proofErr w:type="spellStart"/>
            <w:r w:rsidRPr="0033096B">
              <w:rPr>
                <w:rStyle w:val="Code"/>
                <w:sz w:val="22"/>
                <w:szCs w:val="22"/>
                <w:rPrChange w:id="337" w:author="Michael Decker" w:date="2020-03-19T17:38:00Z">
                  <w:rPr>
                    <w:szCs w:val="24"/>
                  </w:rPr>
                </w:rPrChange>
              </w:rPr>
              <w:t>pandoc</w:t>
            </w:r>
            <w:proofErr w:type="spellEnd"/>
            <w:r w:rsidRPr="0033096B">
              <w:rPr>
                <w:rStyle w:val="Code"/>
                <w:sz w:val="22"/>
                <w:szCs w:val="22"/>
                <w:rPrChange w:id="338" w:author="Michael Decker" w:date="2020-03-19T17:38:00Z">
                  <w:rPr>
                    <w:szCs w:val="24"/>
                  </w:rPr>
                </w:rPrChange>
              </w:rPr>
              <w:t xml:space="preserve"> documentation */</w:t>
            </w:r>
          </w:p>
        </w:tc>
        <w:tc>
          <w:tcPr>
            <w:tcW w:w="2695" w:type="dxa"/>
            <w:tcPrChange w:id="339" w:author="Michael Decker" w:date="2020-03-19T17:39:00Z">
              <w:tcPr>
                <w:tcW w:w="9350" w:type="dxa"/>
                <w:gridSpan w:val="3"/>
              </w:tcPr>
            </w:tcPrChange>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33096B">
        <w:tblPrEx>
          <w:tblW w:w="0" w:type="auto"/>
          <w:tblPrExChange w:id="340" w:author="Michael Decker" w:date="2020-03-19T17:39:00Z">
            <w:tblPrEx>
              <w:tblW w:w="0" w:type="auto"/>
            </w:tblPrEx>
          </w:tblPrExChange>
        </w:tblPrEx>
        <w:tc>
          <w:tcPr>
            <w:tcW w:w="10255" w:type="dxa"/>
            <w:tcPrChange w:id="341" w:author="Michael Decker" w:date="2020-03-19T17:39:00Z">
              <w:tcPr>
                <w:tcW w:w="9350" w:type="dxa"/>
              </w:tcPr>
            </w:tcPrChange>
          </w:tcPr>
          <w:p w14:paraId="7097ACD0" w14:textId="77777777" w:rsidR="0034127D" w:rsidRPr="0033096B" w:rsidRDefault="0034127D" w:rsidP="0034127D">
            <w:pPr>
              <w:spacing w:line="240" w:lineRule="auto"/>
              <w:ind w:firstLine="0"/>
              <w:rPr>
                <w:rStyle w:val="Code"/>
                <w:sz w:val="22"/>
                <w:szCs w:val="22"/>
                <w:rPrChange w:id="342" w:author="Michael Decker" w:date="2020-03-19T17:38:00Z">
                  <w:rPr>
                    <w:szCs w:val="24"/>
                  </w:rPr>
                </w:rPrChange>
              </w:rPr>
            </w:pPr>
            <w:r w:rsidRPr="0033096B">
              <w:rPr>
                <w:rStyle w:val="Code"/>
                <w:sz w:val="22"/>
                <w:szCs w:val="22"/>
                <w:rPrChange w:id="343" w:author="Michael Decker" w:date="2020-03-19T17:38:00Z">
                  <w:rPr>
                    <w:szCs w:val="24"/>
                  </w:rPr>
                </w:rPrChange>
              </w:rPr>
              <w:lastRenderedPageBreak/>
              <w:t xml:space="preserve">/*var </w:t>
            </w:r>
            <w:proofErr w:type="spellStart"/>
            <w:r w:rsidRPr="0033096B">
              <w:rPr>
                <w:rStyle w:val="Code"/>
                <w:sz w:val="22"/>
                <w:szCs w:val="22"/>
                <w:rPrChange w:id="344" w:author="Michael Decker" w:date="2020-03-19T17:38:00Z">
                  <w:rPr>
                    <w:szCs w:val="24"/>
                  </w:rPr>
                </w:rPrChange>
              </w:rPr>
              <w:t>cour</w:t>
            </w:r>
            <w:proofErr w:type="spellEnd"/>
            <w:r w:rsidRPr="0033096B">
              <w:rPr>
                <w:rStyle w:val="Code"/>
                <w:sz w:val="22"/>
                <w:szCs w:val="22"/>
                <w:rPrChange w:id="345" w:author="Michael Decker" w:date="2020-03-19T17:38:00Z">
                  <w:rPr>
                    <w:szCs w:val="24"/>
                  </w:rPr>
                </w:rPrChange>
              </w:rPr>
              <w:t xml:space="preserve"> = </w:t>
            </w:r>
            <w:proofErr w:type="spellStart"/>
            <w:proofErr w:type="gramStart"/>
            <w:r w:rsidRPr="0033096B">
              <w:rPr>
                <w:rStyle w:val="Code"/>
                <w:sz w:val="22"/>
                <w:szCs w:val="22"/>
                <w:rPrChange w:id="346" w:author="Michael Decker" w:date="2020-03-19T17:38:00Z">
                  <w:rPr>
                    <w:szCs w:val="24"/>
                  </w:rPr>
                </w:rPrChange>
              </w:rPr>
              <w:t>EntityManager</w:t>
            </w:r>
            <w:proofErr w:type="spellEnd"/>
            <w:r w:rsidRPr="0033096B">
              <w:rPr>
                <w:rStyle w:val="Code"/>
                <w:sz w:val="22"/>
                <w:szCs w:val="22"/>
                <w:rPrChange w:id="347" w:author="Michael Decker" w:date="2020-03-19T17:38:00Z">
                  <w:rPr>
                    <w:szCs w:val="24"/>
                  </w:rPr>
                </w:rPrChange>
              </w:rPr>
              <w:t>&lt;Courier&gt;.</w:t>
            </w:r>
            <w:proofErr w:type="spellStart"/>
            <w:r w:rsidRPr="0033096B">
              <w:rPr>
                <w:rStyle w:val="Code"/>
                <w:sz w:val="22"/>
                <w:szCs w:val="22"/>
                <w:rPrChange w:id="348" w:author="Michael Decker" w:date="2020-03-19T17:38:00Z">
                  <w:rPr>
                    <w:szCs w:val="24"/>
                  </w:rPr>
                </w:rPrChange>
              </w:rPr>
              <w:t>Entities.FirstOrDefault</w:t>
            </w:r>
            <w:proofErr w:type="spellEnd"/>
            <w:proofErr w:type="gramEnd"/>
            <w:r w:rsidRPr="0033096B">
              <w:rPr>
                <w:rStyle w:val="Code"/>
                <w:sz w:val="22"/>
                <w:szCs w:val="22"/>
                <w:rPrChange w:id="349" w:author="Michael Decker" w:date="2020-03-19T17:38:00Z">
                  <w:rPr>
                    <w:szCs w:val="24"/>
                  </w:rPr>
                </w:rPrChange>
              </w:rPr>
              <w:t>();</w:t>
            </w:r>
          </w:p>
          <w:p w14:paraId="05CD9D81" w14:textId="77777777" w:rsidR="0034127D" w:rsidRPr="0033096B" w:rsidRDefault="0034127D" w:rsidP="0034127D">
            <w:pPr>
              <w:spacing w:line="240" w:lineRule="auto"/>
              <w:ind w:firstLine="0"/>
              <w:rPr>
                <w:rStyle w:val="Code"/>
                <w:sz w:val="22"/>
                <w:szCs w:val="22"/>
                <w:rPrChange w:id="350" w:author="Michael Decker" w:date="2020-03-19T17:38:00Z">
                  <w:rPr>
                    <w:szCs w:val="24"/>
                  </w:rPr>
                </w:rPrChange>
              </w:rPr>
            </w:pPr>
          </w:p>
          <w:p w14:paraId="3C200DBE" w14:textId="77777777" w:rsidR="0034127D" w:rsidRPr="0033096B" w:rsidRDefault="0034127D" w:rsidP="0034127D">
            <w:pPr>
              <w:spacing w:line="240" w:lineRule="auto"/>
              <w:ind w:firstLine="0"/>
              <w:rPr>
                <w:rStyle w:val="Code"/>
                <w:sz w:val="22"/>
                <w:szCs w:val="22"/>
                <w:rPrChange w:id="351" w:author="Michael Decker" w:date="2020-03-19T17:38:00Z">
                  <w:rPr>
                    <w:szCs w:val="24"/>
                  </w:rPr>
                </w:rPrChange>
              </w:rPr>
            </w:pPr>
            <w:r w:rsidRPr="0033096B">
              <w:rPr>
                <w:rStyle w:val="Code"/>
                <w:sz w:val="22"/>
                <w:szCs w:val="22"/>
                <w:rPrChange w:id="352" w:author="Michael Decker" w:date="2020-03-19T17:38:00Z">
                  <w:rPr>
                    <w:szCs w:val="24"/>
                  </w:rPr>
                </w:rPrChange>
              </w:rPr>
              <w:t xml:space="preserve">            </w:t>
            </w:r>
            <w:proofErr w:type="spellStart"/>
            <w:r w:rsidRPr="0033096B">
              <w:rPr>
                <w:rStyle w:val="Code"/>
                <w:sz w:val="22"/>
                <w:szCs w:val="22"/>
                <w:rPrChange w:id="353" w:author="Michael Decker" w:date="2020-03-19T17:38:00Z">
                  <w:rPr>
                    <w:szCs w:val="24"/>
                  </w:rPr>
                </w:rPrChange>
              </w:rPr>
              <w:t>UpdateManager.Subscribe</w:t>
            </w:r>
            <w:proofErr w:type="spellEnd"/>
            <w:r w:rsidRPr="0033096B">
              <w:rPr>
                <w:rStyle w:val="Code"/>
                <w:sz w:val="22"/>
                <w:szCs w:val="22"/>
                <w:rPrChange w:id="354" w:author="Michael Decker" w:date="2020-03-19T17:38:00Z">
                  <w:rPr>
                    <w:szCs w:val="24"/>
                  </w:rPr>
                </w:rPrChange>
              </w:rPr>
              <w:t>(() =&gt;</w:t>
            </w:r>
          </w:p>
          <w:p w14:paraId="34BC0E7C" w14:textId="77777777" w:rsidR="0034127D" w:rsidRPr="0033096B" w:rsidRDefault="0034127D" w:rsidP="0034127D">
            <w:pPr>
              <w:spacing w:line="240" w:lineRule="auto"/>
              <w:ind w:firstLine="0"/>
              <w:rPr>
                <w:rStyle w:val="Code"/>
                <w:sz w:val="22"/>
                <w:szCs w:val="22"/>
                <w:rPrChange w:id="355" w:author="Michael Decker" w:date="2020-03-19T17:38:00Z">
                  <w:rPr>
                    <w:szCs w:val="24"/>
                  </w:rPr>
                </w:rPrChange>
              </w:rPr>
            </w:pPr>
            <w:r w:rsidRPr="0033096B">
              <w:rPr>
                <w:rStyle w:val="Code"/>
                <w:sz w:val="22"/>
                <w:szCs w:val="22"/>
                <w:rPrChange w:id="356" w:author="Michael Decker" w:date="2020-03-19T17:38:00Z">
                  <w:rPr>
                    <w:szCs w:val="24"/>
                  </w:rPr>
                </w:rPrChange>
              </w:rPr>
              <w:t xml:space="preserve">            {</w:t>
            </w:r>
          </w:p>
          <w:p w14:paraId="2D848A6F" w14:textId="77777777" w:rsidR="0034127D" w:rsidRPr="0033096B" w:rsidRDefault="0034127D" w:rsidP="0034127D">
            <w:pPr>
              <w:spacing w:line="240" w:lineRule="auto"/>
              <w:ind w:firstLine="0"/>
              <w:rPr>
                <w:rStyle w:val="Code"/>
                <w:sz w:val="22"/>
                <w:szCs w:val="22"/>
                <w:rPrChange w:id="357" w:author="Michael Decker" w:date="2020-03-19T17:38:00Z">
                  <w:rPr>
                    <w:szCs w:val="24"/>
                  </w:rPr>
                </w:rPrChange>
              </w:rPr>
            </w:pPr>
            <w:r w:rsidRPr="0033096B">
              <w:rPr>
                <w:rStyle w:val="Code"/>
                <w:sz w:val="22"/>
                <w:szCs w:val="22"/>
                <w:rPrChange w:id="358" w:author="Michael Decker" w:date="2020-03-19T17:38:00Z">
                  <w:rPr>
                    <w:szCs w:val="24"/>
                  </w:rPr>
                </w:rPrChange>
              </w:rPr>
              <w:t xml:space="preserve">                if (</w:t>
            </w:r>
            <w:proofErr w:type="spellStart"/>
            <w:r w:rsidRPr="0033096B">
              <w:rPr>
                <w:rStyle w:val="Code"/>
                <w:sz w:val="22"/>
                <w:szCs w:val="22"/>
                <w:rPrChange w:id="359" w:author="Michael Decker" w:date="2020-03-19T17:38:00Z">
                  <w:rPr>
                    <w:szCs w:val="24"/>
                  </w:rPr>
                </w:rPrChange>
              </w:rPr>
              <w:t>cour</w:t>
            </w:r>
            <w:proofErr w:type="spellEnd"/>
            <w:r w:rsidRPr="0033096B">
              <w:rPr>
                <w:rStyle w:val="Code"/>
                <w:sz w:val="22"/>
                <w:szCs w:val="22"/>
                <w:rPrChange w:id="360" w:author="Michael Decker" w:date="2020-03-19T17:38:00Z">
                  <w:rPr>
                    <w:szCs w:val="24"/>
                  </w:rPr>
                </w:rPrChange>
              </w:rPr>
              <w:t xml:space="preserve"> == null)</w:t>
            </w:r>
          </w:p>
          <w:p w14:paraId="50BF8091" w14:textId="77777777" w:rsidR="0034127D" w:rsidRPr="0033096B" w:rsidRDefault="0034127D" w:rsidP="0034127D">
            <w:pPr>
              <w:spacing w:line="240" w:lineRule="auto"/>
              <w:ind w:firstLine="0"/>
              <w:rPr>
                <w:rStyle w:val="Code"/>
                <w:sz w:val="22"/>
                <w:szCs w:val="22"/>
                <w:rPrChange w:id="361" w:author="Michael Decker" w:date="2020-03-19T17:38:00Z">
                  <w:rPr>
                    <w:szCs w:val="24"/>
                  </w:rPr>
                </w:rPrChange>
              </w:rPr>
            </w:pPr>
            <w:r w:rsidRPr="0033096B">
              <w:rPr>
                <w:rStyle w:val="Code"/>
                <w:sz w:val="22"/>
                <w:szCs w:val="22"/>
                <w:rPrChange w:id="362" w:author="Michael Decker" w:date="2020-03-19T17:38:00Z">
                  <w:rPr>
                    <w:szCs w:val="24"/>
                  </w:rPr>
                </w:rPrChange>
              </w:rPr>
              <w:t xml:space="preserve">                    return;</w:t>
            </w:r>
          </w:p>
          <w:p w14:paraId="5DB41603" w14:textId="77777777" w:rsidR="0034127D" w:rsidRPr="0033096B" w:rsidRDefault="0034127D" w:rsidP="0034127D">
            <w:pPr>
              <w:spacing w:line="240" w:lineRule="auto"/>
              <w:ind w:firstLine="0"/>
              <w:rPr>
                <w:rStyle w:val="Code"/>
                <w:sz w:val="22"/>
                <w:szCs w:val="22"/>
                <w:rPrChange w:id="363" w:author="Michael Decker" w:date="2020-03-19T17:38:00Z">
                  <w:rPr>
                    <w:szCs w:val="24"/>
                  </w:rPr>
                </w:rPrChange>
              </w:rPr>
            </w:pPr>
            <w:r w:rsidRPr="0033096B">
              <w:rPr>
                <w:rStyle w:val="Code"/>
                <w:sz w:val="22"/>
                <w:szCs w:val="22"/>
                <w:rPrChange w:id="364" w:author="Michael Decker" w:date="2020-03-19T17:38:00Z">
                  <w:rPr>
                    <w:szCs w:val="24"/>
                  </w:rPr>
                </w:rPrChange>
              </w:rPr>
              <w:t xml:space="preserve">                var items = </w:t>
            </w:r>
            <w:proofErr w:type="spellStart"/>
            <w:proofErr w:type="gramStart"/>
            <w:r w:rsidRPr="0033096B">
              <w:rPr>
                <w:rStyle w:val="Code"/>
                <w:sz w:val="22"/>
                <w:szCs w:val="22"/>
                <w:rPrChange w:id="365" w:author="Michael Decker" w:date="2020-03-19T17:38:00Z">
                  <w:rPr>
                    <w:szCs w:val="24"/>
                  </w:rPr>
                </w:rPrChange>
              </w:rPr>
              <w:t>cour.Inventory.Items</w:t>
            </w:r>
            <w:proofErr w:type="spellEnd"/>
            <w:proofErr w:type="gramEnd"/>
            <w:r w:rsidRPr="0033096B">
              <w:rPr>
                <w:rStyle w:val="Code"/>
                <w:sz w:val="22"/>
                <w:szCs w:val="22"/>
                <w:rPrChange w:id="366" w:author="Michael Decker" w:date="2020-03-19T17:38:00Z">
                  <w:rPr>
                    <w:szCs w:val="24"/>
                  </w:rPr>
                </w:rPrChange>
              </w:rPr>
              <w:t>;</w:t>
            </w:r>
          </w:p>
          <w:p w14:paraId="60BD5B09" w14:textId="77777777" w:rsidR="0034127D" w:rsidRPr="0033096B" w:rsidRDefault="0034127D" w:rsidP="0034127D">
            <w:pPr>
              <w:spacing w:line="240" w:lineRule="auto"/>
              <w:ind w:firstLine="0"/>
              <w:rPr>
                <w:rStyle w:val="Code"/>
                <w:sz w:val="22"/>
                <w:szCs w:val="22"/>
                <w:rPrChange w:id="367" w:author="Michael Decker" w:date="2020-03-19T17:38:00Z">
                  <w:rPr>
                    <w:szCs w:val="24"/>
                  </w:rPr>
                </w:rPrChange>
              </w:rPr>
            </w:pPr>
            <w:r w:rsidRPr="0033096B">
              <w:rPr>
                <w:rStyle w:val="Code"/>
                <w:sz w:val="22"/>
                <w:szCs w:val="22"/>
                <w:rPrChange w:id="368" w:author="Michael Decker" w:date="2020-03-19T17:38:00Z">
                  <w:rPr>
                    <w:szCs w:val="24"/>
                  </w:rPr>
                </w:rPrChange>
              </w:rPr>
              <w:t xml:space="preserve">                </w:t>
            </w:r>
            <w:proofErr w:type="spellStart"/>
            <w:r w:rsidRPr="0033096B">
              <w:rPr>
                <w:rStyle w:val="Code"/>
                <w:sz w:val="22"/>
                <w:szCs w:val="22"/>
                <w:rPrChange w:id="369" w:author="Michael Decker" w:date="2020-03-19T17:38:00Z">
                  <w:rPr>
                    <w:szCs w:val="24"/>
                  </w:rPr>
                </w:rPrChange>
              </w:rPr>
              <w:t>Console.WriteLine</w:t>
            </w:r>
            <w:proofErr w:type="spellEnd"/>
            <w:r w:rsidRPr="0033096B">
              <w:rPr>
                <w:rStyle w:val="Code"/>
                <w:sz w:val="22"/>
                <w:szCs w:val="22"/>
                <w:rPrChange w:id="370" w:author="Michael Decker" w:date="2020-03-19T17:38:00Z">
                  <w:rPr>
                    <w:szCs w:val="24"/>
                  </w:rPr>
                </w:rPrChange>
              </w:rPr>
              <w:t>("-----------------------");</w:t>
            </w:r>
          </w:p>
          <w:p w14:paraId="5B5A6254" w14:textId="77777777" w:rsidR="0034127D" w:rsidRPr="0033096B" w:rsidRDefault="0034127D" w:rsidP="0034127D">
            <w:pPr>
              <w:spacing w:line="240" w:lineRule="auto"/>
              <w:ind w:firstLine="0"/>
              <w:rPr>
                <w:rStyle w:val="Code"/>
                <w:sz w:val="22"/>
                <w:szCs w:val="22"/>
                <w:rPrChange w:id="371" w:author="Michael Decker" w:date="2020-03-19T17:38:00Z">
                  <w:rPr>
                    <w:szCs w:val="24"/>
                  </w:rPr>
                </w:rPrChange>
              </w:rPr>
            </w:pPr>
            <w:r w:rsidRPr="0033096B">
              <w:rPr>
                <w:rStyle w:val="Code"/>
                <w:sz w:val="22"/>
                <w:szCs w:val="22"/>
                <w:rPrChange w:id="372" w:author="Michael Decker" w:date="2020-03-19T17:38:00Z">
                  <w:rPr>
                    <w:szCs w:val="24"/>
                  </w:rPr>
                </w:rPrChange>
              </w:rPr>
              <w:t xml:space="preserve">                foreach (var item in items)</w:t>
            </w:r>
          </w:p>
          <w:p w14:paraId="357B063C" w14:textId="77777777" w:rsidR="0034127D" w:rsidRPr="0033096B" w:rsidRDefault="0034127D" w:rsidP="0034127D">
            <w:pPr>
              <w:spacing w:line="240" w:lineRule="auto"/>
              <w:ind w:firstLine="0"/>
              <w:rPr>
                <w:rStyle w:val="Code"/>
                <w:sz w:val="22"/>
                <w:szCs w:val="22"/>
                <w:rPrChange w:id="373" w:author="Michael Decker" w:date="2020-03-19T17:38:00Z">
                  <w:rPr>
                    <w:szCs w:val="24"/>
                  </w:rPr>
                </w:rPrChange>
              </w:rPr>
            </w:pPr>
            <w:r w:rsidRPr="0033096B">
              <w:rPr>
                <w:rStyle w:val="Code"/>
                <w:sz w:val="22"/>
                <w:szCs w:val="22"/>
                <w:rPrChange w:id="374" w:author="Michael Decker" w:date="2020-03-19T17:38:00Z">
                  <w:rPr>
                    <w:szCs w:val="24"/>
                  </w:rPr>
                </w:rPrChange>
              </w:rPr>
              <w:t xml:space="preserve">                {</w:t>
            </w:r>
          </w:p>
          <w:p w14:paraId="5EEE0AF1" w14:textId="6D26A11B" w:rsidR="0034127D" w:rsidRDefault="0034127D" w:rsidP="0034127D">
            <w:pPr>
              <w:spacing w:line="240" w:lineRule="auto"/>
              <w:ind w:firstLine="0"/>
              <w:rPr>
                <w:ins w:id="375" w:author="Michael Decker" w:date="2020-03-19T17:39:00Z"/>
                <w:rStyle w:val="Code"/>
                <w:sz w:val="22"/>
                <w:szCs w:val="22"/>
              </w:rPr>
            </w:pPr>
            <w:r w:rsidRPr="0033096B">
              <w:rPr>
                <w:rStyle w:val="Code"/>
                <w:sz w:val="22"/>
                <w:szCs w:val="22"/>
                <w:rPrChange w:id="376" w:author="Michael Decker" w:date="2020-03-19T17:38:00Z">
                  <w:rPr>
                    <w:szCs w:val="24"/>
                  </w:rPr>
                </w:rPrChange>
              </w:rPr>
              <w:t xml:space="preserve">                    </w:t>
            </w:r>
            <w:proofErr w:type="spellStart"/>
            <w:r w:rsidRPr="0033096B">
              <w:rPr>
                <w:rStyle w:val="Code"/>
                <w:sz w:val="22"/>
                <w:szCs w:val="22"/>
                <w:rPrChange w:id="377" w:author="Michael Decker" w:date="2020-03-19T17:38:00Z">
                  <w:rPr>
                    <w:szCs w:val="24"/>
                  </w:rPr>
                </w:rPrChange>
              </w:rPr>
              <w:t>Console.WriteLine</w:t>
            </w:r>
            <w:proofErr w:type="spellEnd"/>
            <w:r w:rsidRPr="0033096B">
              <w:rPr>
                <w:rStyle w:val="Code"/>
                <w:sz w:val="22"/>
                <w:szCs w:val="22"/>
                <w:rPrChange w:id="378" w:author="Michael Decker" w:date="2020-03-19T17:38:00Z">
                  <w:rPr>
                    <w:szCs w:val="24"/>
                  </w:rPr>
                </w:rPrChange>
              </w:rPr>
              <w:t>($"{</w:t>
            </w:r>
            <w:proofErr w:type="spellStart"/>
            <w:proofErr w:type="gramStart"/>
            <w:r w:rsidRPr="0033096B">
              <w:rPr>
                <w:rStyle w:val="Code"/>
                <w:sz w:val="22"/>
                <w:szCs w:val="22"/>
                <w:rPrChange w:id="379" w:author="Michael Decker" w:date="2020-03-19T17:38:00Z">
                  <w:rPr>
                    <w:szCs w:val="24"/>
                  </w:rPr>
                </w:rPrChange>
              </w:rPr>
              <w:t>item.Name</w:t>
            </w:r>
            <w:proofErr w:type="spellEnd"/>
            <w:proofErr w:type="gramEnd"/>
            <w:r w:rsidRPr="0033096B">
              <w:rPr>
                <w:rStyle w:val="Code"/>
                <w:sz w:val="22"/>
                <w:szCs w:val="22"/>
                <w:rPrChange w:id="380" w:author="Michael Decker" w:date="2020-03-19T17:38:00Z">
                  <w:rPr>
                    <w:szCs w:val="24"/>
                  </w:rPr>
                </w:rPrChange>
              </w:rPr>
              <w:t xml:space="preserve">} </w:t>
            </w:r>
            <w:commentRangeStart w:id="381"/>
            <w:ins w:id="382" w:author="Michael Decker" w:date="2020-03-19T17:39:00Z">
              <w:r>
                <w:rPr>
                  <w:rStyle w:val="Code"/>
                  <w:sz w:val="22"/>
                  <w:szCs w:val="22"/>
                </w:rPr>
                <w:t>\</w:t>
              </w:r>
              <w:commentRangeEnd w:id="381"/>
              <w:r>
                <w:rPr>
                  <w:rStyle w:val="CommentReference"/>
                </w:rPr>
                <w:commentReference w:id="381"/>
              </w:r>
            </w:ins>
          </w:p>
          <w:p w14:paraId="4BAAFDD8" w14:textId="127CF5CA" w:rsidR="0034127D" w:rsidRPr="0033096B" w:rsidRDefault="0034127D" w:rsidP="0034127D">
            <w:pPr>
              <w:spacing w:line="240" w:lineRule="auto"/>
              <w:ind w:firstLine="0"/>
              <w:rPr>
                <w:rStyle w:val="Code"/>
                <w:sz w:val="22"/>
                <w:szCs w:val="22"/>
                <w:rPrChange w:id="383" w:author="Michael Decker" w:date="2020-03-19T17:38:00Z">
                  <w:rPr>
                    <w:szCs w:val="24"/>
                  </w:rPr>
                </w:rPrChange>
              </w:rPr>
            </w:pPr>
            <w:r w:rsidRPr="0033096B">
              <w:rPr>
                <w:rStyle w:val="Code"/>
                <w:sz w:val="22"/>
                <w:szCs w:val="22"/>
                <w:rPrChange w:id="384" w:author="Michael Decker" w:date="2020-03-19T17:38:00Z">
                  <w:rPr>
                    <w:szCs w:val="24"/>
                  </w:rPr>
                </w:rPrChange>
              </w:rPr>
              <w:t>{</w:t>
            </w:r>
            <w:proofErr w:type="gramStart"/>
            <w:r w:rsidRPr="0033096B">
              <w:rPr>
                <w:rStyle w:val="Code"/>
                <w:sz w:val="22"/>
                <w:szCs w:val="22"/>
                <w:rPrChange w:id="385" w:author="Michael Decker" w:date="2020-03-19T17:38:00Z">
                  <w:rPr>
                    <w:szCs w:val="24"/>
                  </w:rPr>
                </w:rPrChange>
              </w:rPr>
              <w:t>item.</w:t>
            </w:r>
            <w:proofErr w:type="spellStart"/>
            <w:r w:rsidRPr="0033096B">
              <w:rPr>
                <w:rStyle w:val="Code"/>
                <w:sz w:val="22"/>
                <w:szCs w:val="22"/>
                <w:rPrChange w:id="386" w:author="Michael Decker" w:date="2020-03-19T17:38:00Z">
                  <w:rPr>
                    <w:szCs w:val="24"/>
                  </w:rPr>
                </w:rPrChange>
              </w:rPr>
              <w:t>OldOwner</w:t>
            </w:r>
            <w:proofErr w:type="spellEnd"/>
            <w:r w:rsidRPr="0033096B">
              <w:rPr>
                <w:rStyle w:val="Code"/>
                <w:sz w:val="22"/>
                <w:szCs w:val="22"/>
                <w:rPrChange w:id="387" w:author="Michael Decker" w:date="2020-03-19T17:38:00Z">
                  <w:rPr>
                    <w:szCs w:val="24"/>
                  </w:rPr>
                </w:rPrChange>
              </w:rPr>
              <w:t>?.</w:t>
            </w:r>
            <w:proofErr w:type="gramEnd"/>
            <w:r w:rsidRPr="0033096B">
              <w:rPr>
                <w:rStyle w:val="Code"/>
                <w:sz w:val="22"/>
                <w:szCs w:val="22"/>
                <w:rPrChange w:id="388" w:author="Michael Decker" w:date="2020-03-19T17:38:00Z">
                  <w:rPr>
                    <w:szCs w:val="24"/>
                  </w:rPr>
                </w:rPrChange>
              </w:rPr>
              <w:t>Name} | {</w:t>
            </w:r>
            <w:proofErr w:type="spellStart"/>
            <w:r w:rsidRPr="0033096B">
              <w:rPr>
                <w:rStyle w:val="Code"/>
                <w:sz w:val="22"/>
                <w:szCs w:val="22"/>
                <w:rPrChange w:id="389" w:author="Michael Decker" w:date="2020-03-19T17:38:00Z">
                  <w:rPr>
                    <w:szCs w:val="24"/>
                  </w:rPr>
                </w:rPrChange>
              </w:rPr>
              <w:t>item.Owner?.Name</w:t>
            </w:r>
            <w:proofErr w:type="spellEnd"/>
            <w:r w:rsidRPr="0033096B">
              <w:rPr>
                <w:rStyle w:val="Code"/>
                <w:sz w:val="22"/>
                <w:szCs w:val="22"/>
                <w:rPrChange w:id="390" w:author="Michael Decker" w:date="2020-03-19T17:38:00Z">
                  <w:rPr>
                    <w:szCs w:val="24"/>
                  </w:rPr>
                </w:rPrChange>
              </w:rPr>
              <w:t>}");</w:t>
            </w:r>
          </w:p>
          <w:p w14:paraId="79D91D55" w14:textId="77777777" w:rsidR="0034127D" w:rsidRPr="0033096B" w:rsidRDefault="0034127D" w:rsidP="0034127D">
            <w:pPr>
              <w:spacing w:line="240" w:lineRule="auto"/>
              <w:ind w:firstLine="0"/>
              <w:rPr>
                <w:rStyle w:val="Code"/>
                <w:sz w:val="22"/>
                <w:szCs w:val="22"/>
                <w:rPrChange w:id="391" w:author="Michael Decker" w:date="2020-03-19T17:38:00Z">
                  <w:rPr>
                    <w:szCs w:val="24"/>
                  </w:rPr>
                </w:rPrChange>
              </w:rPr>
            </w:pPr>
            <w:r w:rsidRPr="0033096B">
              <w:rPr>
                <w:rStyle w:val="Code"/>
                <w:sz w:val="22"/>
                <w:szCs w:val="22"/>
                <w:rPrChange w:id="392" w:author="Michael Decker" w:date="2020-03-19T17:38:00Z">
                  <w:rPr>
                    <w:szCs w:val="24"/>
                  </w:rPr>
                </w:rPrChange>
              </w:rPr>
              <w:t xml:space="preserve">                }</w:t>
            </w:r>
          </w:p>
          <w:p w14:paraId="745783EB" w14:textId="19474C3A" w:rsidR="0034127D" w:rsidRPr="0033096B" w:rsidRDefault="0034127D" w:rsidP="0034127D">
            <w:pPr>
              <w:spacing w:line="240" w:lineRule="auto"/>
              <w:ind w:firstLine="0"/>
              <w:rPr>
                <w:rStyle w:val="Code"/>
                <w:sz w:val="22"/>
                <w:szCs w:val="22"/>
                <w:rPrChange w:id="393" w:author="Michael Decker" w:date="2020-03-19T17:38:00Z">
                  <w:rPr>
                    <w:szCs w:val="24"/>
                  </w:rPr>
                </w:rPrChange>
              </w:rPr>
            </w:pPr>
            <w:r w:rsidRPr="0033096B">
              <w:rPr>
                <w:rStyle w:val="Code"/>
                <w:sz w:val="22"/>
                <w:szCs w:val="22"/>
                <w:rPrChange w:id="394" w:author="Michael Decker" w:date="2020-03-19T17:38:00Z">
                  <w:rPr>
                    <w:szCs w:val="24"/>
                  </w:rPr>
                </w:rPrChange>
              </w:rPr>
              <w:t xml:space="preserve">            }, 1000</w:t>
            </w:r>
            <w:proofErr w:type="gramStart"/>
            <w:r w:rsidRPr="0033096B">
              <w:rPr>
                <w:rStyle w:val="Code"/>
                <w:sz w:val="22"/>
                <w:szCs w:val="22"/>
                <w:rPrChange w:id="395" w:author="Michael Decker" w:date="2020-03-19T17:38:00Z">
                  <w:rPr>
                    <w:szCs w:val="24"/>
                  </w:rPr>
                </w:rPrChange>
              </w:rPr>
              <w:t>);*</w:t>
            </w:r>
            <w:proofErr w:type="gramEnd"/>
            <w:r w:rsidRPr="0033096B">
              <w:rPr>
                <w:rStyle w:val="Code"/>
                <w:sz w:val="22"/>
                <w:szCs w:val="22"/>
                <w:rPrChange w:id="396" w:author="Michael Decker" w:date="2020-03-19T17:38:00Z">
                  <w:rPr>
                    <w:szCs w:val="24"/>
                  </w:rPr>
                </w:rPrChange>
              </w:rPr>
              <w:t>/</w:t>
            </w:r>
          </w:p>
        </w:tc>
        <w:tc>
          <w:tcPr>
            <w:tcW w:w="2695" w:type="dxa"/>
            <w:tcPrChange w:id="397" w:author="Michael Decker" w:date="2020-03-19T17:39:00Z">
              <w:tcPr>
                <w:tcW w:w="9350" w:type="dxa"/>
                <w:gridSpan w:val="3"/>
              </w:tcPr>
            </w:tcPrChange>
          </w:tcPr>
          <w:p w14:paraId="248915D0" w14:textId="0D566835" w:rsidR="0034127D" w:rsidRPr="00A20996" w:rsidRDefault="0034127D" w:rsidP="0034127D">
            <w:pPr>
              <w:spacing w:line="240" w:lineRule="auto"/>
              <w:ind w:firstLine="0"/>
              <w:rPr>
                <w:szCs w:val="24"/>
              </w:rPr>
            </w:pPr>
            <w:r w:rsidRPr="00520C41">
              <w:rPr>
                <w:szCs w:val="24"/>
              </w:rPr>
              <w:t>This comment is a sample of commented out code.</w:t>
            </w:r>
          </w:p>
        </w:tc>
      </w:tr>
      <w:tr w:rsidR="0034127D" w14:paraId="7A7E9C20" w14:textId="1DD829E4" w:rsidTr="0033096B">
        <w:tblPrEx>
          <w:tblW w:w="0" w:type="auto"/>
          <w:tblPrExChange w:id="398" w:author="Michael Decker" w:date="2020-03-19T17:39:00Z">
            <w:tblPrEx>
              <w:tblW w:w="0" w:type="auto"/>
            </w:tblPrEx>
          </w:tblPrExChange>
        </w:tblPrEx>
        <w:tc>
          <w:tcPr>
            <w:tcW w:w="10255" w:type="dxa"/>
            <w:tcPrChange w:id="399" w:author="Michael Decker" w:date="2020-03-19T17:39:00Z">
              <w:tcPr>
                <w:tcW w:w="9350" w:type="dxa"/>
              </w:tcPr>
            </w:tcPrChange>
          </w:tcPr>
          <w:p w14:paraId="13C5248D" w14:textId="7F939F4C" w:rsidR="0034127D" w:rsidRPr="0033096B" w:rsidDel="00520C41" w:rsidRDefault="0034127D" w:rsidP="0034127D">
            <w:pPr>
              <w:spacing w:line="240" w:lineRule="auto"/>
              <w:ind w:firstLine="0"/>
              <w:rPr>
                <w:del w:id="400" w:author="blake grills" w:date="2020-03-18T23:59:00Z"/>
                <w:rStyle w:val="Code"/>
                <w:sz w:val="22"/>
                <w:szCs w:val="22"/>
                <w:rPrChange w:id="401" w:author="Michael Decker" w:date="2020-03-19T17:38:00Z">
                  <w:rPr>
                    <w:del w:id="402" w:author="blake grills" w:date="2020-03-18T23:59:00Z"/>
                    <w:szCs w:val="24"/>
                  </w:rPr>
                </w:rPrChange>
              </w:rPr>
            </w:pPr>
            <w:ins w:id="403" w:author="blake grills" w:date="2020-03-20T10:04:00Z">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proofErr w:type="gramStart"/>
              <w:r w:rsidRPr="0034127D">
                <w:rPr>
                  <w:rStyle w:val="Code"/>
                  <w:sz w:val="22"/>
                  <w:szCs w:val="22"/>
                </w:rPr>
                <w:t>setUp</w:t>
              </w:r>
              <w:proofErr w:type="spellEnd"/>
              <w:r w:rsidRPr="0034127D">
                <w:rPr>
                  <w:rStyle w:val="Code"/>
                  <w:sz w:val="22"/>
                  <w:szCs w:val="22"/>
                </w:rPr>
                <w:t>(</w:t>
              </w:r>
              <w:proofErr w:type="gramEnd"/>
              <w:r w:rsidRPr="0034127D">
                <w:rPr>
                  <w:rStyle w:val="Code"/>
                  <w:sz w:val="22"/>
                  <w:szCs w:val="22"/>
                </w:rPr>
                <w:t>)</w:t>
              </w:r>
            </w:ins>
            <w:commentRangeStart w:id="404"/>
            <w:del w:id="405" w:author="blake grills" w:date="2020-03-20T10:04:00Z">
              <w:r w:rsidRPr="0033096B" w:rsidDel="0034127D">
                <w:rPr>
                  <w:rStyle w:val="Code"/>
                  <w:sz w:val="22"/>
                  <w:szCs w:val="22"/>
                  <w:rPrChange w:id="406" w:author="Michael Decker" w:date="2020-03-19T17:38:00Z">
                    <w:rPr>
                      <w:szCs w:val="24"/>
                    </w:rPr>
                  </w:rPrChange>
                </w:rPr>
                <w:delText>/*</w:delText>
              </w:r>
              <w:commentRangeEnd w:id="404"/>
              <w:r w:rsidDel="0034127D">
                <w:rPr>
                  <w:rStyle w:val="CommentReference"/>
                </w:rPr>
                <w:commentReference w:id="404"/>
              </w:r>
            </w:del>
          </w:p>
          <w:p w14:paraId="0D17E4BB" w14:textId="3B64D2EC" w:rsidR="0034127D" w:rsidRPr="0033096B" w:rsidDel="00520C41" w:rsidRDefault="0034127D" w:rsidP="0034127D">
            <w:pPr>
              <w:spacing w:line="240" w:lineRule="auto"/>
              <w:ind w:firstLine="0"/>
              <w:rPr>
                <w:del w:id="407" w:author="blake grills" w:date="2020-03-18T23:59:00Z"/>
                <w:rStyle w:val="Code"/>
                <w:sz w:val="22"/>
                <w:szCs w:val="22"/>
                <w:rPrChange w:id="408" w:author="Michael Decker" w:date="2020-03-19T17:38:00Z">
                  <w:rPr>
                    <w:del w:id="409" w:author="blake grills" w:date="2020-03-18T23:59:00Z"/>
                    <w:szCs w:val="24"/>
                  </w:rPr>
                </w:rPrChange>
              </w:rPr>
            </w:pPr>
            <w:del w:id="410" w:author="blake grills" w:date="2020-03-18T23:59:00Z">
              <w:r w:rsidRPr="0033096B" w:rsidDel="00520C41">
                <w:rPr>
                  <w:rStyle w:val="Code"/>
                  <w:sz w:val="22"/>
                  <w:szCs w:val="22"/>
                  <w:rPrChange w:id="411" w:author="Michael Decker" w:date="2020-03-19T17:38:00Z">
                    <w:rPr>
                      <w:szCs w:val="24"/>
                    </w:rPr>
                  </w:rPrChange>
                </w:rPr>
                <w:delText xml:space="preserve">                _messagesService.AddMessageAsync("Loading weather info...")</w:delText>
              </w:r>
            </w:del>
          </w:p>
          <w:p w14:paraId="68AE938D" w14:textId="61EA02BF" w:rsidR="0034127D" w:rsidRPr="0033096B" w:rsidDel="00520C41" w:rsidRDefault="0034127D" w:rsidP="0034127D">
            <w:pPr>
              <w:spacing w:line="240" w:lineRule="auto"/>
              <w:ind w:firstLine="0"/>
              <w:rPr>
                <w:del w:id="412" w:author="blake grills" w:date="2020-03-18T23:59:00Z"/>
                <w:rStyle w:val="Code"/>
                <w:sz w:val="22"/>
                <w:szCs w:val="22"/>
                <w:rPrChange w:id="413" w:author="Michael Decker" w:date="2020-03-19T17:38:00Z">
                  <w:rPr>
                    <w:del w:id="414" w:author="blake grills" w:date="2020-03-18T23:59:00Z"/>
                    <w:szCs w:val="24"/>
                  </w:rPr>
                </w:rPrChange>
              </w:rPr>
            </w:pPr>
            <w:del w:id="415" w:author="blake grills" w:date="2020-03-18T23:59:00Z">
              <w:r w:rsidRPr="0033096B" w:rsidDel="00520C41">
                <w:rPr>
                  <w:rStyle w:val="Code"/>
                  <w:sz w:val="22"/>
                  <w:szCs w:val="22"/>
                  <w:rPrChange w:id="416" w:author="Michael Decker" w:date="2020-03-19T17:38:00Z">
                    <w:rPr>
                      <w:szCs w:val="24"/>
                    </w:rPr>
                  </w:rPrChange>
                </w:rPr>
                <w:delText xml:space="preserve">                    .ContinueWith(async i =&gt;</w:delText>
              </w:r>
            </w:del>
          </w:p>
          <w:p w14:paraId="0C5F7C37" w14:textId="4648E79A" w:rsidR="0034127D" w:rsidRPr="0033096B" w:rsidDel="00520C41" w:rsidRDefault="0034127D" w:rsidP="0034127D">
            <w:pPr>
              <w:spacing w:line="240" w:lineRule="auto"/>
              <w:ind w:firstLine="0"/>
              <w:rPr>
                <w:del w:id="417" w:author="blake grills" w:date="2020-03-18T23:59:00Z"/>
                <w:rStyle w:val="Code"/>
                <w:sz w:val="22"/>
                <w:szCs w:val="22"/>
                <w:rPrChange w:id="418" w:author="Michael Decker" w:date="2020-03-19T17:38:00Z">
                  <w:rPr>
                    <w:del w:id="419" w:author="blake grills" w:date="2020-03-18T23:59:00Z"/>
                    <w:szCs w:val="24"/>
                  </w:rPr>
                </w:rPrChange>
              </w:rPr>
            </w:pPr>
            <w:del w:id="420" w:author="blake grills" w:date="2020-03-18T23:59:00Z">
              <w:r w:rsidRPr="0033096B" w:rsidDel="00520C41">
                <w:rPr>
                  <w:rStyle w:val="Code"/>
                  <w:sz w:val="22"/>
                  <w:szCs w:val="22"/>
                  <w:rPrChange w:id="421" w:author="Michael Decker" w:date="2020-03-19T17:38:00Z">
                    <w:rPr>
                      <w:szCs w:val="24"/>
                    </w:rPr>
                  </w:rPrChange>
                </w:rPr>
                <w:delText xml:space="preserve">                    {</w:delText>
              </w:r>
            </w:del>
          </w:p>
          <w:p w14:paraId="462D0459" w14:textId="62309076" w:rsidR="0034127D" w:rsidRPr="0033096B" w:rsidDel="00520C41" w:rsidRDefault="0034127D" w:rsidP="0034127D">
            <w:pPr>
              <w:spacing w:line="240" w:lineRule="auto"/>
              <w:ind w:firstLine="0"/>
              <w:rPr>
                <w:del w:id="422" w:author="blake grills" w:date="2020-03-18T23:59:00Z"/>
                <w:rStyle w:val="Code"/>
                <w:sz w:val="22"/>
                <w:szCs w:val="22"/>
                <w:rPrChange w:id="423" w:author="Michael Decker" w:date="2020-03-19T17:38:00Z">
                  <w:rPr>
                    <w:del w:id="424" w:author="blake grills" w:date="2020-03-18T23:59:00Z"/>
                    <w:szCs w:val="24"/>
                  </w:rPr>
                </w:rPrChange>
              </w:rPr>
            </w:pPr>
            <w:del w:id="425" w:author="blake grills" w:date="2020-03-18T23:59:00Z">
              <w:r w:rsidRPr="0033096B" w:rsidDel="00520C41">
                <w:rPr>
                  <w:rStyle w:val="Code"/>
                  <w:sz w:val="22"/>
                  <w:szCs w:val="22"/>
                  <w:rPrChange w:id="426" w:author="Michael Decker" w:date="2020-03-19T17:38:00Z">
                    <w:rPr>
                      <w:szCs w:val="24"/>
                    </w:rPr>
                  </w:rPrChange>
                </w:rPr>
                <w:delText xml:space="preserve">                        try</w:delText>
              </w:r>
            </w:del>
          </w:p>
          <w:p w14:paraId="480CB747" w14:textId="64B751AF" w:rsidR="0034127D" w:rsidRPr="0033096B" w:rsidDel="00520C41" w:rsidRDefault="0034127D" w:rsidP="0034127D">
            <w:pPr>
              <w:spacing w:line="240" w:lineRule="auto"/>
              <w:ind w:firstLine="0"/>
              <w:rPr>
                <w:del w:id="427" w:author="blake grills" w:date="2020-03-18T23:59:00Z"/>
                <w:rStyle w:val="Code"/>
                <w:sz w:val="22"/>
                <w:szCs w:val="22"/>
                <w:rPrChange w:id="428" w:author="Michael Decker" w:date="2020-03-19T17:38:00Z">
                  <w:rPr>
                    <w:del w:id="429" w:author="blake grills" w:date="2020-03-18T23:59:00Z"/>
                    <w:szCs w:val="24"/>
                  </w:rPr>
                </w:rPrChange>
              </w:rPr>
            </w:pPr>
            <w:del w:id="430" w:author="blake grills" w:date="2020-03-18T23:59:00Z">
              <w:r w:rsidRPr="0033096B" w:rsidDel="00520C41">
                <w:rPr>
                  <w:rStyle w:val="Code"/>
                  <w:sz w:val="22"/>
                  <w:szCs w:val="22"/>
                  <w:rPrChange w:id="431" w:author="Michael Decker" w:date="2020-03-19T17:38:00Z">
                    <w:rPr>
                      <w:szCs w:val="24"/>
                    </w:rPr>
                  </w:rPrChange>
                </w:rPr>
                <w:delText xml:space="preserve">                        {</w:delText>
              </w:r>
            </w:del>
          </w:p>
          <w:p w14:paraId="2ADFFCAE" w14:textId="22D5C667" w:rsidR="0034127D" w:rsidRPr="0033096B" w:rsidDel="00520C41" w:rsidRDefault="0034127D" w:rsidP="0034127D">
            <w:pPr>
              <w:spacing w:line="240" w:lineRule="auto"/>
              <w:ind w:firstLine="0"/>
              <w:rPr>
                <w:del w:id="432" w:author="blake grills" w:date="2020-03-18T23:59:00Z"/>
                <w:rStyle w:val="Code"/>
                <w:sz w:val="22"/>
                <w:szCs w:val="22"/>
                <w:rPrChange w:id="433" w:author="Michael Decker" w:date="2020-03-19T17:38:00Z">
                  <w:rPr>
                    <w:del w:id="434" w:author="blake grills" w:date="2020-03-18T23:59:00Z"/>
                    <w:szCs w:val="24"/>
                  </w:rPr>
                </w:rPrChange>
              </w:rPr>
            </w:pPr>
            <w:del w:id="435" w:author="blake grills" w:date="2020-03-18T23:59:00Z">
              <w:r w:rsidRPr="0033096B" w:rsidDel="00520C41">
                <w:rPr>
                  <w:rStyle w:val="Code"/>
                  <w:sz w:val="22"/>
                  <w:szCs w:val="22"/>
                  <w:rPrChange w:id="436" w:author="Michael Decker" w:date="2020-03-19T17:38:00Z">
                    <w:rPr>
                      <w:szCs w:val="24"/>
                    </w:rPr>
                  </w:rPrChange>
                </w:rPr>
                <w:delText xml:space="preserve">                            await UpdateWeatherData(_missionPlanner.FlightDataMap.GetCenter());</w:delText>
              </w:r>
            </w:del>
          </w:p>
          <w:p w14:paraId="6DED698A" w14:textId="2BE69C03" w:rsidR="0034127D" w:rsidRPr="0033096B" w:rsidDel="00520C41" w:rsidRDefault="0034127D" w:rsidP="0034127D">
            <w:pPr>
              <w:spacing w:line="240" w:lineRule="auto"/>
              <w:ind w:firstLine="0"/>
              <w:rPr>
                <w:del w:id="437" w:author="blake grills" w:date="2020-03-18T23:59:00Z"/>
                <w:rStyle w:val="Code"/>
                <w:sz w:val="22"/>
                <w:szCs w:val="22"/>
                <w:rPrChange w:id="438" w:author="Michael Decker" w:date="2020-03-19T17:38:00Z">
                  <w:rPr>
                    <w:del w:id="439" w:author="blake grills" w:date="2020-03-18T23:59:00Z"/>
                    <w:szCs w:val="24"/>
                  </w:rPr>
                </w:rPrChange>
              </w:rPr>
            </w:pPr>
            <w:del w:id="440" w:author="blake grills" w:date="2020-03-18T23:59:00Z">
              <w:r w:rsidRPr="0033096B" w:rsidDel="00520C41">
                <w:rPr>
                  <w:rStyle w:val="Code"/>
                  <w:sz w:val="22"/>
                  <w:szCs w:val="22"/>
                  <w:rPrChange w:id="441" w:author="Michael Decker" w:date="2020-03-19T17:38:00Z">
                    <w:rPr>
                      <w:szCs w:val="24"/>
                    </w:rPr>
                  </w:rPrChange>
                </w:rPr>
                <w:delText xml:space="preserve">                            await _messagesService.AddMessageAsync("Weather loaded");</w:delText>
              </w:r>
            </w:del>
          </w:p>
          <w:p w14:paraId="47F6B42A" w14:textId="04C33D0F" w:rsidR="0034127D" w:rsidRPr="0033096B" w:rsidDel="00520C41" w:rsidRDefault="0034127D" w:rsidP="0034127D">
            <w:pPr>
              <w:spacing w:line="240" w:lineRule="auto"/>
              <w:ind w:firstLine="0"/>
              <w:rPr>
                <w:del w:id="442" w:author="blake grills" w:date="2020-03-18T23:59:00Z"/>
                <w:rStyle w:val="Code"/>
                <w:sz w:val="22"/>
                <w:szCs w:val="22"/>
                <w:rPrChange w:id="443" w:author="Michael Decker" w:date="2020-03-19T17:38:00Z">
                  <w:rPr>
                    <w:del w:id="444" w:author="blake grills" w:date="2020-03-18T23:59:00Z"/>
                    <w:szCs w:val="24"/>
                  </w:rPr>
                </w:rPrChange>
              </w:rPr>
            </w:pPr>
            <w:del w:id="445" w:author="blake grills" w:date="2020-03-18T23:59:00Z">
              <w:r w:rsidRPr="0033096B" w:rsidDel="00520C41">
                <w:rPr>
                  <w:rStyle w:val="Code"/>
                  <w:sz w:val="22"/>
                  <w:szCs w:val="22"/>
                  <w:rPrChange w:id="446" w:author="Michael Decker" w:date="2020-03-19T17:38:00Z">
                    <w:rPr>
                      <w:szCs w:val="24"/>
                    </w:rPr>
                  </w:rPrChange>
                </w:rPr>
                <w:delText xml:space="preserve">                        }</w:delText>
              </w:r>
            </w:del>
          </w:p>
          <w:p w14:paraId="5E6A91C9" w14:textId="0E2B6A43" w:rsidR="0034127D" w:rsidRPr="0033096B" w:rsidDel="00520C41" w:rsidRDefault="0034127D" w:rsidP="0034127D">
            <w:pPr>
              <w:spacing w:line="240" w:lineRule="auto"/>
              <w:ind w:firstLine="0"/>
              <w:rPr>
                <w:del w:id="447" w:author="blake grills" w:date="2020-03-18T23:59:00Z"/>
                <w:rStyle w:val="Code"/>
                <w:sz w:val="22"/>
                <w:szCs w:val="22"/>
                <w:rPrChange w:id="448" w:author="Michael Decker" w:date="2020-03-19T17:38:00Z">
                  <w:rPr>
                    <w:del w:id="449" w:author="blake grills" w:date="2020-03-18T23:59:00Z"/>
                    <w:szCs w:val="24"/>
                  </w:rPr>
                </w:rPrChange>
              </w:rPr>
            </w:pPr>
            <w:del w:id="450" w:author="blake grills" w:date="2020-03-18T23:59:00Z">
              <w:r w:rsidRPr="0033096B" w:rsidDel="00520C41">
                <w:rPr>
                  <w:rStyle w:val="Code"/>
                  <w:sz w:val="22"/>
                  <w:szCs w:val="22"/>
                  <w:rPrChange w:id="451" w:author="Michael Decker" w:date="2020-03-19T17:38:00Z">
                    <w:rPr>
                      <w:szCs w:val="24"/>
                    </w:rPr>
                  </w:rPrChange>
                </w:rPr>
                <w:delText xml:space="preserve">                        catch</w:delText>
              </w:r>
            </w:del>
          </w:p>
          <w:p w14:paraId="3967C6C1" w14:textId="15A428CD" w:rsidR="0034127D" w:rsidRPr="0033096B" w:rsidDel="00520C41" w:rsidRDefault="0034127D" w:rsidP="0034127D">
            <w:pPr>
              <w:spacing w:line="240" w:lineRule="auto"/>
              <w:ind w:firstLine="0"/>
              <w:rPr>
                <w:del w:id="452" w:author="blake grills" w:date="2020-03-18T23:59:00Z"/>
                <w:rStyle w:val="Code"/>
                <w:sz w:val="22"/>
                <w:szCs w:val="22"/>
                <w:rPrChange w:id="453" w:author="Michael Decker" w:date="2020-03-19T17:38:00Z">
                  <w:rPr>
                    <w:del w:id="454" w:author="blake grills" w:date="2020-03-18T23:59:00Z"/>
                    <w:szCs w:val="24"/>
                  </w:rPr>
                </w:rPrChange>
              </w:rPr>
            </w:pPr>
            <w:del w:id="455" w:author="blake grills" w:date="2020-03-18T23:59:00Z">
              <w:r w:rsidRPr="0033096B" w:rsidDel="00520C41">
                <w:rPr>
                  <w:rStyle w:val="Code"/>
                  <w:sz w:val="22"/>
                  <w:szCs w:val="22"/>
                  <w:rPrChange w:id="456" w:author="Michael Decker" w:date="2020-03-19T17:38:00Z">
                    <w:rPr>
                      <w:szCs w:val="24"/>
                    </w:rPr>
                  </w:rPrChange>
                </w:rPr>
                <w:delText xml:space="preserve">                        {</w:delText>
              </w:r>
            </w:del>
          </w:p>
          <w:p w14:paraId="5D40A1D1" w14:textId="72336F3B" w:rsidR="0034127D" w:rsidRPr="0033096B" w:rsidDel="00520C41" w:rsidRDefault="0034127D" w:rsidP="0034127D">
            <w:pPr>
              <w:spacing w:line="240" w:lineRule="auto"/>
              <w:ind w:firstLine="0"/>
              <w:rPr>
                <w:del w:id="457" w:author="blake grills" w:date="2020-03-18T23:59:00Z"/>
                <w:rStyle w:val="Code"/>
                <w:sz w:val="22"/>
                <w:szCs w:val="22"/>
                <w:rPrChange w:id="458" w:author="Michael Decker" w:date="2020-03-19T17:38:00Z">
                  <w:rPr>
                    <w:del w:id="459" w:author="blake grills" w:date="2020-03-18T23:59:00Z"/>
                    <w:szCs w:val="24"/>
                  </w:rPr>
                </w:rPrChange>
              </w:rPr>
            </w:pPr>
            <w:del w:id="460" w:author="blake grills" w:date="2020-03-18T23:59:00Z">
              <w:r w:rsidRPr="0033096B" w:rsidDel="00520C41">
                <w:rPr>
                  <w:rStyle w:val="Code"/>
                  <w:sz w:val="22"/>
                  <w:szCs w:val="22"/>
                  <w:rPrChange w:id="461" w:author="Michael Decker" w:date="2020-03-19T17:38:00Z">
                    <w:rPr>
                      <w:szCs w:val="24"/>
                    </w:rPr>
                  </w:rPrChange>
                </w:rPr>
                <w:delText xml:space="preserve">                        }</w:delText>
              </w:r>
            </w:del>
          </w:p>
          <w:p w14:paraId="7F65ABD9" w14:textId="3A3F320E" w:rsidR="0034127D" w:rsidRPr="0033096B" w:rsidRDefault="0034127D" w:rsidP="0034127D">
            <w:pPr>
              <w:spacing w:line="240" w:lineRule="auto"/>
              <w:ind w:firstLine="0"/>
              <w:rPr>
                <w:rStyle w:val="Code"/>
                <w:sz w:val="22"/>
                <w:szCs w:val="22"/>
                <w:rPrChange w:id="462" w:author="Michael Decker" w:date="2020-03-19T17:38:00Z">
                  <w:rPr>
                    <w:szCs w:val="24"/>
                  </w:rPr>
                </w:rPrChange>
              </w:rPr>
            </w:pPr>
            <w:del w:id="463" w:author="blake grills" w:date="2020-03-18T23:59:00Z">
              <w:r w:rsidRPr="0033096B" w:rsidDel="00520C41">
                <w:rPr>
                  <w:rStyle w:val="Code"/>
                  <w:sz w:val="22"/>
                  <w:szCs w:val="22"/>
                  <w:rPrChange w:id="464" w:author="Michael Decker" w:date="2020-03-19T17:38:00Z">
                    <w:rPr>
                      <w:szCs w:val="24"/>
                    </w:rPr>
                  </w:rPrChange>
                </w:rPr>
                <w:delText xml:space="preserve">                    });*/</w:delText>
              </w:r>
            </w:del>
          </w:p>
        </w:tc>
        <w:tc>
          <w:tcPr>
            <w:tcW w:w="2695" w:type="dxa"/>
            <w:tcPrChange w:id="465" w:author="Michael Decker" w:date="2020-03-19T17:39:00Z">
              <w:tcPr>
                <w:tcW w:w="9350" w:type="dxa"/>
                <w:gridSpan w:val="3"/>
              </w:tcPr>
            </w:tcPrChange>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ins w:id="466"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6C75F640" w:rsidR="002F6928" w:rsidRDefault="002F6928" w:rsidP="00531EC9">
      <w:pPr>
        <w:jc w:val="both"/>
        <w:rPr>
          <w:szCs w:val="24"/>
        </w:rPr>
      </w:pPr>
    </w:p>
    <w:p w14:paraId="63E58977" w14:textId="36D82967"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467" w:author="Michael Decker" w:date="2020-03-18T15:26:00Z">
        <w:r w:rsidR="004979E3">
          <w:rPr>
            <w:szCs w:val="24"/>
          </w:rPr>
          <w:t xml:space="preserve">These types of comments employ specific structure syntax and </w:t>
        </w:r>
      </w:ins>
      <w:ins w:id="468" w:author="Michael Decker" w:date="2020-03-18T15:27:00Z">
        <w:r w:rsidR="004979E3">
          <w:rPr>
            <w:szCs w:val="24"/>
          </w:rPr>
          <w:t xml:space="preserve">operators to allow for the automatic generation of API </w:t>
        </w:r>
        <w:proofErr w:type="spellStart"/>
        <w:r w:rsidR="004979E3">
          <w:rPr>
            <w:szCs w:val="24"/>
          </w:rPr>
          <w:t>documention</w:t>
        </w:r>
        <w:proofErr w:type="spellEnd"/>
        <w:r w:rsidR="004979E3">
          <w:rPr>
            <w:szCs w:val="24"/>
          </w:rPr>
          <w:t xml:space="preserve">.  </w:t>
        </w:r>
      </w:ins>
      <w:ins w:id="469"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470"/>
      <w:r w:rsidR="00310BAD">
        <w:rPr>
          <w:szCs w:val="24"/>
        </w:rPr>
        <w:t>here.</w:t>
      </w:r>
      <w:commentRangeEnd w:id="470"/>
      <w:r w:rsidR="00D65CD4">
        <w:rPr>
          <w:rStyle w:val="CommentReference"/>
        </w:rPr>
        <w:commentReference w:id="470"/>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w:t>
      </w:r>
      <w:del w:id="471" w:author="Michael Decker" w:date="2020-03-19T17:45:00Z">
        <w:r w:rsidR="00BE3D3A" w:rsidDel="00AF3653">
          <w:rPr>
            <w:szCs w:val="24"/>
          </w:rPr>
          <w:delText xml:space="preserve"> </w:delText>
        </w:r>
      </w:del>
      <w:r w:rsidR="00BE3D3A">
        <w:rPr>
          <w:szCs w:val="24"/>
        </w:rPr>
        <w:t>to be commented</w:t>
      </w:r>
      <w:ins w:id="472" w:author="Michael Decker" w:date="2020-03-19T17:45:00Z">
        <w:r w:rsidR="00AF3653">
          <w:rPr>
            <w:szCs w:val="24"/>
          </w:rPr>
          <w:t>-</w:t>
        </w:r>
      </w:ins>
      <w:del w:id="473" w:author="Michael Decker" w:date="2020-03-19T17:45:00Z">
        <w:r w:rsidR="00BE3D3A" w:rsidDel="00AF3653">
          <w:rPr>
            <w:szCs w:val="24"/>
          </w:rPr>
          <w:delText xml:space="preserve"> </w:delText>
        </w:r>
      </w:del>
      <w:r w:rsidR="00BE3D3A">
        <w:rPr>
          <w:szCs w:val="24"/>
        </w:rPr>
        <w:t xml:space="preserve">out code as it is used as English words. The third comment is a sample of standard English </w:t>
      </w:r>
      <w:ins w:id="474" w:author="Michael Decker" w:date="2020-03-19T17:45:00Z">
        <w:r w:rsidR="00AF3653">
          <w:rPr>
            <w:szCs w:val="24"/>
          </w:rPr>
          <w:t>p</w:t>
        </w:r>
      </w:ins>
      <w:del w:id="475" w:author="Michael Decker" w:date="2020-03-19T17:45:00Z">
        <w:r w:rsidR="00BE3D3A" w:rsidDel="00AF3653">
          <w:rPr>
            <w:szCs w:val="24"/>
          </w:rPr>
          <w:delText>P</w:delText>
        </w:r>
      </w:del>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0CD33892" w14:textId="1E2DF38F" w:rsidR="004B145D" w:rsidRDefault="004B145D" w:rsidP="00531EC9">
      <w:pPr>
        <w:jc w:val="both"/>
        <w:rPr>
          <w:szCs w:val="24"/>
        </w:rPr>
      </w:pPr>
    </w:p>
    <w:p w14:paraId="311954FE" w14:textId="6FCE2522" w:rsidR="00F3698E" w:rsidRPr="00F3698E" w:rsidRDefault="00F3698E" w:rsidP="00F3698E">
      <w:pPr>
        <w:pStyle w:val="Caption"/>
        <w:keepNext/>
        <w:jc w:val="center"/>
        <w:rPr>
          <w:smallCaps/>
          <w:sz w:val="24"/>
          <w:szCs w:val="24"/>
        </w:rPr>
      </w:pPr>
      <w:bookmarkStart w:id="476"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476"/>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Change w:id="477">
          <w:tblGrid>
            <w:gridCol w:w="9350"/>
            <w:gridCol w:w="5"/>
            <w:gridCol w:w="3595"/>
            <w:gridCol w:w="5750"/>
          </w:tblGrid>
        </w:tblGridChange>
      </w:tblGrid>
      <w:tr w:rsidR="00E912B6" w14:paraId="3EAB4D36" w14:textId="77777777" w:rsidTr="00397FA2">
        <w:trPr>
          <w:ins w:id="478" w:author="blake grills" w:date="2020-03-20T10:11:00Z"/>
        </w:trPr>
        <w:tc>
          <w:tcPr>
            <w:tcW w:w="9355" w:type="dxa"/>
          </w:tcPr>
          <w:p w14:paraId="4660FF66" w14:textId="451EF2D9" w:rsidR="00E912B6" w:rsidRPr="00F3698E" w:rsidRDefault="00E912B6" w:rsidP="00E912B6">
            <w:pPr>
              <w:spacing w:line="259" w:lineRule="auto"/>
              <w:ind w:firstLine="0"/>
              <w:jc w:val="center"/>
              <w:rPr>
                <w:ins w:id="479" w:author="blake grills" w:date="2020-03-20T10:11:00Z"/>
                <w:szCs w:val="24"/>
              </w:rPr>
              <w:pPrChange w:id="480" w:author="blake grills" w:date="2020-03-20T10:11:00Z">
                <w:pPr>
                  <w:spacing w:line="259" w:lineRule="auto"/>
                  <w:ind w:firstLine="0"/>
                </w:pPr>
              </w:pPrChange>
            </w:pPr>
            <w:ins w:id="481" w:author="blake grills" w:date="2020-03-20T10:11:00Z">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ins>
          </w:p>
        </w:tc>
        <w:tc>
          <w:tcPr>
            <w:tcW w:w="3595" w:type="dxa"/>
          </w:tcPr>
          <w:p w14:paraId="1232B736" w14:textId="4F573A6F" w:rsidR="00E912B6" w:rsidRDefault="00E912B6" w:rsidP="00E912B6">
            <w:pPr>
              <w:spacing w:line="259" w:lineRule="auto"/>
              <w:ind w:firstLine="0"/>
              <w:jc w:val="center"/>
              <w:rPr>
                <w:ins w:id="482" w:author="blake grills" w:date="2020-03-20T10:11:00Z"/>
                <w:szCs w:val="24"/>
              </w:rPr>
              <w:pPrChange w:id="483" w:author="blake grills" w:date="2020-03-20T10:11:00Z">
                <w:pPr>
                  <w:spacing w:line="259" w:lineRule="auto"/>
                  <w:ind w:firstLine="0"/>
                </w:pPr>
              </w:pPrChange>
            </w:pPr>
            <w:ins w:id="484" w:author="blake grills" w:date="2020-03-20T10:11:00Z">
              <w:r w:rsidRPr="0034127D">
                <w:rPr>
                  <w:b/>
                  <w:bCs/>
                  <w:szCs w:val="24"/>
                </w:rPr>
                <w:t>C</w:t>
              </w:r>
              <w:r w:rsidRPr="00D5236F">
                <w:rPr>
                  <w:b/>
                  <w:bCs/>
                </w:rPr>
                <w:t>omment Description</w:t>
              </w:r>
            </w:ins>
          </w:p>
        </w:tc>
      </w:tr>
      <w:tr w:rsidR="00E912B6" w14:paraId="5476D894" w14:textId="4A20E759" w:rsidTr="00397FA2">
        <w:tblPrEx>
          <w:tblW w:w="0" w:type="auto"/>
          <w:tblPrExChange w:id="485" w:author="blake grills" w:date="2020-03-19T00:13:00Z">
            <w:tblPrEx>
              <w:tblW w:w="0" w:type="auto"/>
            </w:tblPrEx>
          </w:tblPrExChange>
        </w:tblPrEx>
        <w:tc>
          <w:tcPr>
            <w:tcW w:w="9355" w:type="dxa"/>
            <w:tcPrChange w:id="486" w:author="blake grills" w:date="2020-03-19T00:13:00Z">
              <w:tcPr>
                <w:tcW w:w="9350" w:type="dxa"/>
              </w:tcPr>
            </w:tcPrChange>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Change w:id="487" w:author="blake grills" w:date="2020-03-19T00:13:00Z">
              <w:tcPr>
                <w:tcW w:w="9350" w:type="dxa"/>
                <w:gridSpan w:val="3"/>
              </w:tcPr>
            </w:tcPrChange>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397FA2">
        <w:tblPrEx>
          <w:tblW w:w="0" w:type="auto"/>
          <w:tblPrExChange w:id="488" w:author="blake grills" w:date="2020-03-19T00:13:00Z">
            <w:tblPrEx>
              <w:tblW w:w="0" w:type="auto"/>
            </w:tblPrEx>
          </w:tblPrExChange>
        </w:tblPrEx>
        <w:tc>
          <w:tcPr>
            <w:tcW w:w="9355" w:type="dxa"/>
            <w:tcPrChange w:id="489" w:author="blake grills" w:date="2020-03-19T00:13:00Z">
              <w:tcPr>
                <w:tcW w:w="9350" w:type="dxa"/>
              </w:tcPr>
            </w:tcPrChange>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Change w:id="490" w:author="blake grills" w:date="2020-03-19T00:13:00Z">
              <w:tcPr>
                <w:tcW w:w="9350" w:type="dxa"/>
                <w:gridSpan w:val="3"/>
              </w:tcPr>
            </w:tcPrChange>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397FA2">
        <w:tblPrEx>
          <w:tblW w:w="0" w:type="auto"/>
          <w:tblPrExChange w:id="491" w:author="blake grills" w:date="2020-03-19T00:13:00Z">
            <w:tblPrEx>
              <w:tblW w:w="0" w:type="auto"/>
            </w:tblPrEx>
          </w:tblPrExChange>
        </w:tblPrEx>
        <w:tc>
          <w:tcPr>
            <w:tcW w:w="9355" w:type="dxa"/>
            <w:tcPrChange w:id="492" w:author="blake grills" w:date="2020-03-19T00:13:00Z">
              <w:tcPr>
                <w:tcW w:w="9350" w:type="dxa"/>
              </w:tcPr>
            </w:tcPrChange>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93" w:author="blake grills" w:date="2020-03-19T00:13:00Z">
              <w:tcPr>
                <w:tcW w:w="9350" w:type="dxa"/>
                <w:gridSpan w:val="3"/>
              </w:tcPr>
            </w:tcPrChange>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397FA2">
        <w:tblPrEx>
          <w:tblW w:w="0" w:type="auto"/>
          <w:tblPrExChange w:id="494" w:author="blake grills" w:date="2020-03-19T00:13:00Z">
            <w:tblPrEx>
              <w:tblW w:w="0" w:type="auto"/>
            </w:tblPrEx>
          </w:tblPrExChange>
        </w:tblPrEx>
        <w:tc>
          <w:tcPr>
            <w:tcW w:w="9355" w:type="dxa"/>
            <w:tcPrChange w:id="495" w:author="blake grills" w:date="2020-03-19T00:13:00Z">
              <w:tcPr>
                <w:tcW w:w="9350" w:type="dxa"/>
              </w:tcPr>
            </w:tcPrChange>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lastRenderedPageBreak/>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Change w:id="496" w:author="blake grills" w:date="2020-03-19T00:13:00Z">
              <w:tcPr>
                <w:tcW w:w="9350" w:type="dxa"/>
                <w:gridSpan w:val="3"/>
              </w:tcPr>
            </w:tcPrChange>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397FA2">
        <w:tblPrEx>
          <w:tblW w:w="0" w:type="auto"/>
          <w:tblPrExChange w:id="497" w:author="blake grills" w:date="2020-03-19T00:13:00Z">
            <w:tblPrEx>
              <w:tblW w:w="0" w:type="auto"/>
            </w:tblPrEx>
          </w:tblPrExChange>
        </w:tblPrEx>
        <w:tc>
          <w:tcPr>
            <w:tcW w:w="9355" w:type="dxa"/>
            <w:tcPrChange w:id="498" w:author="blake grills" w:date="2020-03-19T00:13:00Z">
              <w:tcPr>
                <w:tcW w:w="9350" w:type="dxa"/>
              </w:tcPr>
            </w:tcPrChange>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commentRangeStart w:id="499"/>
            <w:commentRangeStart w:id="500"/>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commentRangeEnd w:id="499"/>
            <w:r>
              <w:rPr>
                <w:rStyle w:val="CommentReference"/>
              </w:rPr>
              <w:commentReference w:id="499"/>
            </w:r>
            <w:commentRangeEnd w:id="500"/>
            <w:r>
              <w:rPr>
                <w:rStyle w:val="CommentReference"/>
              </w:rPr>
              <w:commentReference w:id="500"/>
            </w:r>
          </w:p>
        </w:tc>
        <w:tc>
          <w:tcPr>
            <w:tcW w:w="3595" w:type="dxa"/>
            <w:tcPrChange w:id="501" w:author="blake grills" w:date="2020-03-19T00:13:00Z">
              <w:tcPr>
                <w:tcW w:w="9350" w:type="dxa"/>
                <w:gridSpan w:val="3"/>
              </w:tcPr>
            </w:tcPrChange>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502"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5A980B8B" w:rsidR="00403C1E" w:rsidRDefault="00C131C0" w:rsidP="00BD27FB">
      <w:pPr>
        <w:jc w:val="both"/>
        <w:rPr>
          <w:szCs w:val="24"/>
        </w:rPr>
      </w:pPr>
      <w:r>
        <w:rPr>
          <w:szCs w:val="24"/>
        </w:rPr>
        <w:lastRenderedPageBreak/>
        <w:t>The final method</w:t>
      </w:r>
      <w:ins w:id="503" w:author="Michael Decker" w:date="2020-03-19T17:46:00Z">
        <w:r w:rsidR="00412B0D">
          <w:rPr>
            <w:szCs w:val="24"/>
          </w:rPr>
          <w:t>s</w:t>
        </w:r>
      </w:ins>
      <w:r>
        <w:rPr>
          <w:szCs w:val="24"/>
        </w:rPr>
        <w:t xml:space="preserve"> for commenting, which is used exclusively in order to comment out code, is </w:t>
      </w:r>
      <w:del w:id="504" w:author="Michael Decker" w:date="2020-03-19T17:46:00Z">
        <w:r w:rsidDel="00412B0D">
          <w:rPr>
            <w:szCs w:val="24"/>
          </w:rPr>
          <w:delText xml:space="preserve">the </w:delText>
        </w:r>
      </w:del>
      <w:ins w:id="505" w:author="Michael Decker" w:date="2020-03-19T17:46:00Z">
        <w:r w:rsidR="00412B0D">
          <w:rPr>
            <w:szCs w:val="24"/>
          </w:rPr>
          <w:t xml:space="preserve">with </w:t>
        </w:r>
      </w:ins>
      <w:r w:rsidRPr="00412B0D">
        <w:rPr>
          <w:rStyle w:val="Code"/>
          <w:rPrChange w:id="506" w:author="Michael Decker" w:date="2020-03-19T17:46:00Z">
            <w:rPr>
              <w:szCs w:val="24"/>
            </w:rPr>
          </w:rPrChange>
        </w:rPr>
        <w:t>#</w:t>
      </w:r>
      <w:proofErr w:type="gramStart"/>
      <w:r w:rsidRPr="00412B0D">
        <w:rPr>
          <w:rStyle w:val="Code"/>
          <w:rPrChange w:id="507" w:author="Michael Decker" w:date="2020-03-19T17:46:00Z">
            <w:rPr>
              <w:szCs w:val="24"/>
            </w:rPr>
          </w:rPrChange>
        </w:rPr>
        <w:t>if(</w:t>
      </w:r>
      <w:proofErr w:type="gramEnd"/>
      <w:r w:rsidRPr="00412B0D">
        <w:rPr>
          <w:rStyle w:val="Code"/>
          <w:rPrChange w:id="508" w:author="Michael Decker" w:date="2020-03-19T17:46:00Z">
            <w:rPr>
              <w:szCs w:val="24"/>
            </w:rPr>
          </w:rPrChange>
        </w:rPr>
        <w:t>0)</w:t>
      </w:r>
      <w:r>
        <w:rPr>
          <w:szCs w:val="24"/>
        </w:rPr>
        <w:t xml:space="preserve"> </w:t>
      </w:r>
      <w:ins w:id="509" w:author="Michael Decker" w:date="2020-03-19T17:46:00Z">
        <w:r w:rsidR="00412B0D">
          <w:rPr>
            <w:szCs w:val="24"/>
          </w:rPr>
          <w:t xml:space="preserve">or </w:t>
        </w:r>
        <w:r w:rsidR="00412B0D" w:rsidRPr="00412B0D">
          <w:rPr>
            <w:rStyle w:val="Code"/>
            <w:rPrChange w:id="510" w:author="Michael Decker" w:date="2020-03-19T17:46:00Z">
              <w:rPr>
                <w:szCs w:val="24"/>
              </w:rPr>
            </w:rPrChange>
          </w:rPr>
          <w:t>if(0)</w:t>
        </w:r>
        <w:r w:rsidR="00412B0D">
          <w:rPr>
            <w:szCs w:val="24"/>
          </w:rPr>
          <w:t xml:space="preserve"> </w:t>
        </w:r>
      </w:ins>
      <w:r>
        <w:rPr>
          <w:szCs w:val="24"/>
        </w:rPr>
        <w:t>block comment. This method of commenting is used to quickly comment out portions of code</w:t>
      </w:r>
      <w:ins w:id="511" w:author="Michael Decker" w:date="2020-03-19T17:47:00Z">
        <w:r w:rsidR="00854111">
          <w:rPr>
            <w:szCs w:val="24"/>
          </w:rPr>
          <w:t>.  The difference between the two is the first is stripped by the preprocessor while the second</w:t>
        </w:r>
      </w:ins>
      <w:ins w:id="512" w:author="Michael Decker" w:date="2020-03-19T17:48:00Z">
        <w:r w:rsidR="00854111">
          <w:rPr>
            <w:szCs w:val="24"/>
          </w:rPr>
          <w:t xml:space="preserve"> is compiled and can be</w:t>
        </w:r>
      </w:ins>
      <w:del w:id="513" w:author="Michael Decker" w:date="2020-03-19T17:48:00Z">
        <w:r w:rsidDel="00854111">
          <w:rPr>
            <w:szCs w:val="24"/>
          </w:rPr>
          <w:delText xml:space="preserve"> and prevent it from being compiled</w:delText>
        </w:r>
      </w:del>
      <w:ins w:id="514" w:author="Michael Decker" w:date="2020-03-19T17:48:00Z">
        <w:r w:rsidR="00854111">
          <w:rPr>
            <w:szCs w:val="24"/>
          </w:rPr>
          <w:t xml:space="preserve"> execu</w:t>
        </w:r>
        <w:r w:rsidR="00A76524">
          <w:rPr>
            <w:szCs w:val="24"/>
          </w:rPr>
          <w:t>t</w:t>
        </w:r>
        <w:r w:rsidR="00854111">
          <w:rPr>
            <w:szCs w:val="24"/>
          </w:rPr>
          <w:t>ed</w:t>
        </w:r>
      </w:ins>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w:t>
      </w:r>
      <w:del w:id="515" w:author="blake grills" w:date="2020-03-19T01:14:00Z">
        <w:r w:rsidR="00A02D70" w:rsidDel="00403C1E">
          <w:rPr>
            <w:szCs w:val="24"/>
          </w:rPr>
          <w:delText xml:space="preserve">(TABLE 5) </w:delText>
        </w:r>
      </w:del>
      <w:del w:id="516" w:author="blake grills" w:date="2020-03-19T01:12:00Z">
        <w:r w:rsidR="00A02D70" w:rsidDel="00403C1E">
          <w:rPr>
            <w:szCs w:val="24"/>
          </w:rPr>
          <w:delText>contains five examples of #if(0) comments as well as descriptions of what the comment contains.</w:delText>
        </w:r>
      </w:del>
      <w:r w:rsidR="00403C1E">
        <w:rPr>
          <w:szCs w:val="24"/>
        </w:rPr>
        <w:t xml:space="preserve">contains two examples of commented out code, one using the preprocessing </w:t>
      </w:r>
      <w:r w:rsidR="00403C1E" w:rsidRPr="00A76524">
        <w:rPr>
          <w:rStyle w:val="Code"/>
          <w:rPrChange w:id="517" w:author="Michael Decker" w:date="2020-03-19T17:49:00Z">
            <w:rPr>
              <w:szCs w:val="24"/>
            </w:rPr>
          </w:rPrChange>
        </w:rPr>
        <w:t>#if 0</w:t>
      </w:r>
      <w:r w:rsidR="00403C1E">
        <w:rPr>
          <w:szCs w:val="24"/>
        </w:rPr>
        <w:t xml:space="preserve"> method and the other using the </w:t>
      </w:r>
      <w:r w:rsidR="00403C1E" w:rsidRPr="00A76524">
        <w:rPr>
          <w:rStyle w:val="Code"/>
          <w:rPrChange w:id="518" w:author="Michael Decker" w:date="2020-03-19T17:49:00Z">
            <w:rPr>
              <w:szCs w:val="24"/>
            </w:rPr>
          </w:rPrChange>
        </w:rPr>
        <w:t>if(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519" w:name="_Ref35472861"/>
      <w:r w:rsidRPr="00403C1E">
        <w:rPr>
          <w:sz w:val="24"/>
          <w:szCs w:val="24"/>
          <w:rPrChange w:id="520" w:author="blake grills" w:date="2020-03-19T01:19:00Z">
            <w:rPr/>
          </w:rPrChange>
        </w:rPr>
        <w:t xml:space="preserve">TABLE </w:t>
      </w:r>
      <w:r w:rsidRPr="00403C1E">
        <w:rPr>
          <w:sz w:val="24"/>
          <w:szCs w:val="24"/>
          <w:rPrChange w:id="521" w:author="blake grills" w:date="2020-03-19T01:19:00Z">
            <w:rPr/>
          </w:rPrChange>
        </w:rPr>
        <w:fldChar w:fldCharType="begin"/>
      </w:r>
      <w:r w:rsidRPr="00403C1E">
        <w:rPr>
          <w:sz w:val="24"/>
          <w:szCs w:val="24"/>
          <w:rPrChange w:id="522" w:author="blake grills" w:date="2020-03-19T01:19:00Z">
            <w:rPr/>
          </w:rPrChange>
        </w:rPr>
        <w:instrText xml:space="preserve"> SEQ Table \* ARABIC </w:instrText>
      </w:r>
      <w:r w:rsidRPr="00403C1E">
        <w:rPr>
          <w:sz w:val="24"/>
          <w:szCs w:val="24"/>
          <w:rPrChange w:id="523" w:author="blake grills" w:date="2020-03-19T01:19:00Z">
            <w:rPr/>
          </w:rPrChange>
        </w:rPr>
        <w:fldChar w:fldCharType="separate"/>
      </w:r>
      <w:r w:rsidR="000137EB">
        <w:rPr>
          <w:noProof/>
          <w:sz w:val="24"/>
          <w:szCs w:val="24"/>
        </w:rPr>
        <w:t>5</w:t>
      </w:r>
      <w:r w:rsidRPr="00403C1E">
        <w:rPr>
          <w:sz w:val="24"/>
          <w:szCs w:val="24"/>
          <w:rPrChange w:id="524" w:author="blake grills" w:date="2020-03-19T01:19:00Z">
            <w:rPr/>
          </w:rPrChange>
        </w:rPr>
        <w:fldChar w:fldCharType="end"/>
      </w:r>
      <w:bookmarkEnd w:id="519"/>
      <w:r w:rsidRPr="00403C1E">
        <w:rPr>
          <w:sz w:val="24"/>
          <w:szCs w:val="24"/>
          <w:rPrChange w:id="525" w:author="blake grills" w:date="2020-03-19T01:19:00Z">
            <w:rPr/>
          </w:rPrChange>
        </w:rPr>
        <w:t xml:space="preserve">. </w:t>
      </w:r>
      <w:r w:rsidRPr="00403C1E">
        <w:rPr>
          <w:smallCaps/>
          <w:sz w:val="24"/>
          <w:szCs w:val="24"/>
          <w:rPrChange w:id="526" w:author="blake grills" w:date="2020-03-19T01:19:00Z">
            <w:rPr/>
          </w:rPrChange>
        </w:rPr>
        <w:t xml:space="preserve">The first cell of this table contains code which has been commented out using the preprocessor method #if. The second cell contains the same commented out code which has been commented out using a standard </w:t>
      </w:r>
      <w:proofErr w:type="gramStart"/>
      <w:r w:rsidRPr="00403C1E">
        <w:rPr>
          <w:smallCaps/>
          <w:sz w:val="24"/>
          <w:szCs w:val="24"/>
          <w:rPrChange w:id="527" w:author="blake grills" w:date="2020-03-19T01:19:00Z">
            <w:rPr/>
          </w:rPrChange>
        </w:rPr>
        <w:t>if(</w:t>
      </w:r>
      <w:proofErr w:type="gramEnd"/>
      <w:r w:rsidRPr="00403C1E">
        <w:rPr>
          <w:smallCaps/>
          <w:sz w:val="24"/>
          <w:szCs w:val="24"/>
          <w:rPrChange w:id="528" w:author="blake grills" w:date="2020-03-19T01:19:00Z">
            <w:rPr/>
          </w:rPrChange>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11585479" w:rsidR="00403C1E" w:rsidRDefault="00403C1E" w:rsidP="00BD27FB">
            <w:pPr>
              <w:ind w:firstLine="0"/>
              <w:jc w:val="both"/>
              <w:rPr>
                <w:rStyle w:val="Code"/>
              </w:rPr>
            </w:pPr>
            <w:r>
              <w:rPr>
                <w:rStyle w:val="Code"/>
              </w:rPr>
              <w:t xml:space="preserve">    </w:t>
            </w:r>
            <w:ins w:id="529" w:author="Michael Decker" w:date="2020-03-19T17:49:00Z">
              <w:r w:rsidR="00A76524">
                <w:rPr>
                  <w:rStyle w:val="Code"/>
                </w:rPr>
                <w:t>f</w:t>
              </w:r>
            </w:ins>
            <w:del w:id="530"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403C1E" w:rsidRDefault="00403C1E" w:rsidP="00BD27FB">
            <w:pPr>
              <w:ind w:firstLine="0"/>
              <w:jc w:val="both"/>
              <w:rPr>
                <w:rStyle w:val="Code"/>
                <w:rPrChange w:id="531" w:author="blake grills" w:date="2020-03-19T01:14:00Z">
                  <w:rPr>
                    <w:szCs w:val="24"/>
                  </w:rPr>
                </w:rPrChang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04AD4F2C" w:rsidR="00403C1E" w:rsidRDefault="00403C1E" w:rsidP="00403C1E">
            <w:pPr>
              <w:ind w:firstLine="0"/>
              <w:jc w:val="both"/>
              <w:rPr>
                <w:rStyle w:val="Code"/>
              </w:rPr>
            </w:pPr>
            <w:r>
              <w:rPr>
                <w:rStyle w:val="Code"/>
              </w:rPr>
              <w:t xml:space="preserve">    </w:t>
            </w:r>
            <w:ins w:id="532" w:author="Michael Decker" w:date="2020-03-19T17:49:00Z">
              <w:r w:rsidR="00A76524">
                <w:rPr>
                  <w:rStyle w:val="Code"/>
                </w:rPr>
                <w:t>f</w:t>
              </w:r>
            </w:ins>
            <w:del w:id="533"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403C1E" w:rsidRDefault="00403C1E" w:rsidP="00BD27FB">
            <w:pPr>
              <w:ind w:firstLine="0"/>
              <w:jc w:val="both"/>
              <w:rPr>
                <w:rStyle w:val="Code"/>
                <w:rPrChange w:id="534" w:author="blake grills" w:date="2020-03-19T01:16:00Z">
                  <w:rPr>
                    <w:szCs w:val="24"/>
                  </w:rPr>
                </w:rPrChang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lastRenderedPageBreak/>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535" w:name="_Ref34250973"/>
    </w:p>
    <w:bookmarkEnd w:id="535"/>
    <w:p w14:paraId="024F3406" w14:textId="2ED03B7D" w:rsidR="004C4088" w:rsidRDefault="004C4088" w:rsidP="004C4088">
      <w:pPr>
        <w:rPr>
          <w:b/>
          <w:bCs/>
          <w:sz w:val="32"/>
          <w:szCs w:val="32"/>
        </w:rPr>
      </w:pPr>
      <w:r>
        <w:tab/>
      </w:r>
      <w:r>
        <w:tab/>
      </w:r>
      <w:r>
        <w:tab/>
      </w:r>
      <w:r>
        <w:tab/>
        <w:t xml:space="preserve">          </w:t>
      </w:r>
      <w:commentRangeStart w:id="536"/>
      <w:r w:rsidRPr="004C4088">
        <w:rPr>
          <w:b/>
          <w:bCs/>
          <w:sz w:val="32"/>
          <w:szCs w:val="32"/>
        </w:rPr>
        <w:t>srcML</w:t>
      </w:r>
      <w:commentRangeEnd w:id="536"/>
      <w:r w:rsidR="00E90326">
        <w:rPr>
          <w:rStyle w:val="CommentReference"/>
        </w:rPr>
        <w:commentReference w:id="536"/>
      </w:r>
    </w:p>
    <w:p w14:paraId="636C3C64" w14:textId="7B74CDD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del w:id="537" w:author="blake grills" w:date="2020-03-19T14:37:00Z">
        <w:r w:rsidRPr="002248ED" w:rsidDel="00B26D4D">
          <w:rPr>
            <w:rFonts w:cs="Times New Roman"/>
            <w:szCs w:val="24"/>
          </w:rPr>
          <w:delText>A</w:delText>
        </w:r>
        <w:r w:rsidDel="00B26D4D">
          <w:rPr>
            <w:rFonts w:cs="Times New Roman"/>
            <w:szCs w:val="24"/>
          </w:rPr>
          <w:delText xml:space="preserve"> major</w:delText>
        </w:r>
        <w:r w:rsidRPr="002248ED" w:rsidDel="00B26D4D">
          <w:rPr>
            <w:rFonts w:cs="Times New Roman"/>
            <w:szCs w:val="24"/>
          </w:rPr>
          <w:delText xml:space="preserve"> reason that </w:delText>
        </w:r>
      </w:del>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F92559" w:rsidRDefault="007E7142">
      <w:pPr>
        <w:ind w:firstLine="0"/>
        <w:jc w:val="center"/>
        <w:rPr>
          <w:rStyle w:val="Code"/>
          <w:rPrChange w:id="538" w:author="blake grills" w:date="2020-03-20T10:30:00Z">
            <w:rPr>
              <w:rStyle w:val="Code"/>
              <w:sz w:val="19"/>
              <w:szCs w:val="19"/>
            </w:rPr>
          </w:rPrChange>
        </w:rPr>
        <w:pPrChange w:id="539" w:author="blake grills" w:date="2020-03-19T16:10:00Z">
          <w:pPr/>
        </w:pPrChange>
      </w:pPr>
      <w:proofErr w:type="spellStart"/>
      <w:r w:rsidRPr="00F92559">
        <w:rPr>
          <w:rStyle w:val="Code"/>
          <w:rPrChange w:id="540" w:author="blake grills" w:date="2020-03-20T10:30:00Z">
            <w:rPr>
              <w:rStyle w:val="Code"/>
              <w:sz w:val="19"/>
              <w:szCs w:val="19"/>
            </w:rPr>
          </w:rPrChange>
        </w:rPr>
        <w:t>srcml</w:t>
      </w:r>
      <w:proofErr w:type="spellEnd"/>
      <w:r w:rsidRPr="00F92559">
        <w:rPr>
          <w:rStyle w:val="Code"/>
          <w:rPrChange w:id="541" w:author="blake grills" w:date="2020-03-20T10:30:00Z">
            <w:rPr>
              <w:rStyle w:val="Code"/>
              <w:sz w:val="19"/>
              <w:szCs w:val="19"/>
            </w:rPr>
          </w:rPrChang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pPr>
        <w:ind w:firstLine="0"/>
        <w:rPr>
          <w:rFonts w:cs="Times New Roman"/>
          <w:szCs w:val="24"/>
        </w:rPr>
        <w:sectPr w:rsidR="007E7142" w:rsidSect="004B145D">
          <w:pgSz w:w="12240" w:h="15840"/>
          <w:pgMar w:top="1440" w:right="1440" w:bottom="1440" w:left="1440" w:header="720" w:footer="720" w:gutter="0"/>
          <w:cols w:space="720"/>
          <w:docGrid w:linePitch="360"/>
        </w:sectPr>
        <w:pPrChange w:id="542" w:author="blake grills" w:date="2020-03-19T16:11:00Z">
          <w:pPr/>
        </w:pPrChange>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4E7ED0D2" w:rsidR="00B26D4D" w:rsidRPr="00546A5A" w:rsidRDefault="00B26D4D">
      <w:pPr>
        <w:pStyle w:val="Caption"/>
        <w:keepNext/>
        <w:jc w:val="center"/>
        <w:rPr>
          <w:szCs w:val="24"/>
        </w:rPr>
        <w:pPrChange w:id="543" w:author="blake grills" w:date="2020-03-19T14:38:00Z">
          <w:pPr/>
        </w:pPrChange>
      </w:pPr>
      <w:bookmarkStart w:id="544" w:name="_Ref35526509"/>
      <w:r w:rsidRPr="005D5075">
        <w:rPr>
          <w:sz w:val="24"/>
          <w:szCs w:val="24"/>
          <w:rPrChange w:id="545" w:author="blake grills" w:date="2020-03-19T16:07:00Z">
            <w:rPr/>
          </w:rPrChange>
        </w:rPr>
        <w:lastRenderedPageBreak/>
        <w:t xml:space="preserve">TABLE </w:t>
      </w:r>
      <w:r w:rsidRPr="005D5075">
        <w:rPr>
          <w:sz w:val="24"/>
          <w:szCs w:val="24"/>
          <w:rPrChange w:id="546" w:author="blake grills" w:date="2020-03-19T16:07:00Z">
            <w:rPr/>
          </w:rPrChange>
        </w:rPr>
        <w:fldChar w:fldCharType="begin"/>
      </w:r>
      <w:r w:rsidRPr="005D5075">
        <w:rPr>
          <w:sz w:val="24"/>
          <w:szCs w:val="24"/>
          <w:rPrChange w:id="547" w:author="blake grills" w:date="2020-03-19T16:07:00Z">
            <w:rPr/>
          </w:rPrChange>
        </w:rPr>
        <w:instrText xml:space="preserve"> SEQ Table \* ARABIC </w:instrText>
      </w:r>
      <w:r w:rsidRPr="005D5075">
        <w:rPr>
          <w:sz w:val="24"/>
          <w:szCs w:val="24"/>
          <w:rPrChange w:id="548" w:author="blake grills" w:date="2020-03-19T16:07:00Z">
            <w:rPr/>
          </w:rPrChange>
        </w:rPr>
        <w:fldChar w:fldCharType="separate"/>
      </w:r>
      <w:ins w:id="549" w:author="blake grills" w:date="2020-03-20T12:20:00Z">
        <w:r w:rsidR="000137EB">
          <w:rPr>
            <w:noProof/>
            <w:sz w:val="24"/>
            <w:szCs w:val="24"/>
          </w:rPr>
          <w:t>6</w:t>
        </w:r>
      </w:ins>
      <w:del w:id="550" w:author="blake grills" w:date="2020-03-20T11:25:00Z">
        <w:r w:rsidRPr="005D5075" w:rsidDel="002E34E0">
          <w:rPr>
            <w:noProof/>
            <w:sz w:val="24"/>
            <w:szCs w:val="24"/>
            <w:rPrChange w:id="551" w:author="blake grills" w:date="2020-03-19T16:07:00Z">
              <w:rPr>
                <w:noProof/>
              </w:rPr>
            </w:rPrChange>
          </w:rPr>
          <w:delText>6</w:delText>
        </w:r>
      </w:del>
      <w:r w:rsidRPr="005D5075">
        <w:rPr>
          <w:sz w:val="24"/>
          <w:szCs w:val="24"/>
          <w:rPrChange w:id="552" w:author="blake grills" w:date="2020-03-19T16:07:00Z">
            <w:rPr/>
          </w:rPrChange>
        </w:rPr>
        <w:fldChar w:fldCharType="end"/>
      </w:r>
      <w:bookmarkEnd w:id="544"/>
      <w:r w:rsidRPr="005D5075">
        <w:rPr>
          <w:sz w:val="24"/>
          <w:szCs w:val="24"/>
          <w:rPrChange w:id="553" w:author="blake grills" w:date="2020-03-19T16:07:00Z">
            <w:rPr/>
          </w:rPrChange>
        </w:rPr>
        <w:t>.</w:t>
      </w:r>
      <w:r w:rsidR="005D5075" w:rsidRPr="005D5075">
        <w:rPr>
          <w:sz w:val="24"/>
          <w:szCs w:val="24"/>
          <w:rPrChange w:id="554" w:author="blake grills" w:date="2020-03-19T16:07:00Z">
            <w:rPr/>
          </w:rPrChange>
        </w:rPr>
        <w:t xml:space="preserve"> </w:t>
      </w:r>
      <w:r w:rsidR="005D5075" w:rsidRPr="005D5075">
        <w:rPr>
          <w:smallCaps/>
          <w:sz w:val="24"/>
          <w:szCs w:val="24"/>
          <w:rPrChange w:id="555" w:author="blake grills" w:date="2020-03-19T16:07:00Z">
            <w:rPr/>
          </w:rPrChange>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5D5075">
        <w:rPr>
          <w:sz w:val="24"/>
          <w:szCs w:val="24"/>
          <w:rPrChange w:id="556" w:author="blake grills" w:date="2020-03-19T16:07:00Z">
            <w:rPr/>
          </w:rPrChange>
        </w:rPr>
        <w:t xml:space="preserve"> </w:t>
      </w:r>
    </w:p>
    <w:tbl>
      <w:tblPr>
        <w:tblStyle w:val="TableGrid"/>
        <w:tblW w:w="13675" w:type="dxa"/>
        <w:tblLook w:val="04A0" w:firstRow="1" w:lastRow="0" w:firstColumn="1" w:lastColumn="0" w:noHBand="0" w:noVBand="1"/>
        <w:tblPrChange w:id="557" w:author="blake grills" w:date="2020-03-19T15:56:00Z">
          <w:tblPr>
            <w:tblStyle w:val="TableGrid"/>
            <w:tblW w:w="0" w:type="auto"/>
            <w:tblLook w:val="04A0" w:firstRow="1" w:lastRow="0" w:firstColumn="1" w:lastColumn="0" w:noHBand="0" w:noVBand="1"/>
          </w:tblPr>
        </w:tblPrChange>
      </w:tblPr>
      <w:tblGrid>
        <w:gridCol w:w="13675"/>
        <w:tblGridChange w:id="558">
          <w:tblGrid>
            <w:gridCol w:w="11306"/>
          </w:tblGrid>
        </w:tblGridChange>
      </w:tblGrid>
      <w:tr w:rsidR="00B26D4D" w14:paraId="0FC5A390" w14:textId="77777777" w:rsidTr="00C26694">
        <w:tc>
          <w:tcPr>
            <w:tcW w:w="13675" w:type="dxa"/>
            <w:tcPrChange w:id="559" w:author="blake grills" w:date="2020-03-19T15:56:00Z">
              <w:tcPr>
                <w:tcW w:w="9350" w:type="dxa"/>
              </w:tcPr>
            </w:tcPrChange>
          </w:tcPr>
          <w:p w14:paraId="4FFD30A4" w14:textId="60D9B7C7" w:rsidR="00C26694" w:rsidRPr="00C26694" w:rsidRDefault="00C26694">
            <w:pPr>
              <w:spacing w:line="276" w:lineRule="auto"/>
              <w:ind w:firstLine="0"/>
              <w:rPr>
                <w:rStyle w:val="Code"/>
                <w:rPrChange w:id="560" w:author="blake grills" w:date="2020-03-19T15:44:00Z">
                  <w:rPr>
                    <w:rFonts w:cs="Times New Roman"/>
                    <w:szCs w:val="24"/>
                  </w:rPr>
                </w:rPrChange>
              </w:rPr>
              <w:pPrChange w:id="561" w:author="Michael Decker" w:date="2020-03-19T15:44:00Z">
                <w:pPr>
                  <w:ind w:firstLine="0"/>
                </w:pPr>
              </w:pPrChange>
            </w:pPr>
            <w:r w:rsidRPr="00C26694">
              <w:rPr>
                <w:rStyle w:val="Code"/>
                <w:rPrChange w:id="562" w:author="blake grills" w:date="2020-03-19T15:44:00Z">
                  <w:rPr>
                    <w:rFonts w:cs="Times New Roman"/>
                    <w:szCs w:val="24"/>
                  </w:rPr>
                </w:rPrChange>
              </w:rPr>
              <w:t xml:space="preserve">int </w:t>
            </w:r>
            <w:commentRangeStart w:id="563"/>
            <w:proofErr w:type="gramStart"/>
            <w:r w:rsidRPr="00C26694">
              <w:rPr>
                <w:rStyle w:val="Code"/>
                <w:rPrChange w:id="564" w:author="blake grills" w:date="2020-03-19T15:44:00Z">
                  <w:rPr>
                    <w:rFonts w:cs="Times New Roman"/>
                    <w:szCs w:val="24"/>
                  </w:rPr>
                </w:rPrChange>
              </w:rPr>
              <w:t>main(</w:t>
            </w:r>
            <w:proofErr w:type="gramEnd"/>
            <w:r w:rsidRPr="00C26694">
              <w:rPr>
                <w:rStyle w:val="Code"/>
                <w:rPrChange w:id="565" w:author="blake grills" w:date="2020-03-19T15:44:00Z">
                  <w:rPr>
                    <w:rFonts w:cs="Times New Roman"/>
                    <w:szCs w:val="24"/>
                  </w:rPr>
                </w:rPrChange>
              </w:rPr>
              <w:t>)</w:t>
            </w:r>
            <w:r w:rsidR="005D5075">
              <w:rPr>
                <w:rStyle w:val="Code"/>
              </w:rPr>
              <w:t>{</w:t>
            </w:r>
          </w:p>
          <w:p w14:paraId="3F3FDCBE" w14:textId="77777777" w:rsidR="00C26694" w:rsidRPr="00C26694" w:rsidRDefault="00C26694">
            <w:pPr>
              <w:spacing w:line="276" w:lineRule="auto"/>
              <w:ind w:firstLine="0"/>
              <w:rPr>
                <w:rStyle w:val="Code"/>
                <w:rPrChange w:id="566" w:author="blake grills" w:date="2020-03-19T15:44:00Z">
                  <w:rPr>
                    <w:rFonts w:cs="Times New Roman"/>
                    <w:szCs w:val="24"/>
                  </w:rPr>
                </w:rPrChange>
              </w:rPr>
              <w:pPrChange w:id="567" w:author="Michael Decker" w:date="2020-03-19T15:44:00Z">
                <w:pPr>
                  <w:ind w:firstLine="0"/>
                </w:pPr>
              </w:pPrChange>
            </w:pPr>
            <w:r w:rsidRPr="00C26694">
              <w:rPr>
                <w:rStyle w:val="Code"/>
                <w:rPrChange w:id="568" w:author="blake grills" w:date="2020-03-19T15:44:00Z">
                  <w:rPr>
                    <w:rFonts w:cs="Times New Roman"/>
                    <w:szCs w:val="24"/>
                  </w:rPr>
                </w:rPrChange>
              </w:rPr>
              <w:t xml:space="preserve">    int a = 0;</w:t>
            </w:r>
            <w:commentRangeEnd w:id="563"/>
            <w:r w:rsidR="00282235">
              <w:rPr>
                <w:rStyle w:val="CommentReference"/>
              </w:rPr>
              <w:commentReference w:id="563"/>
            </w:r>
          </w:p>
          <w:p w14:paraId="100444B6" w14:textId="77777777" w:rsidR="00C26694" w:rsidRPr="00C26694" w:rsidRDefault="00C26694">
            <w:pPr>
              <w:spacing w:line="276" w:lineRule="auto"/>
              <w:ind w:firstLine="0"/>
              <w:rPr>
                <w:rStyle w:val="Code"/>
                <w:rPrChange w:id="569" w:author="blake grills" w:date="2020-03-19T15:44:00Z">
                  <w:rPr>
                    <w:rFonts w:cs="Times New Roman"/>
                    <w:szCs w:val="24"/>
                  </w:rPr>
                </w:rPrChange>
              </w:rPr>
              <w:pPrChange w:id="570" w:author="Michael Decker" w:date="2020-03-19T15:44:00Z">
                <w:pPr>
                  <w:ind w:firstLine="0"/>
                </w:pPr>
              </w:pPrChange>
            </w:pPr>
            <w:r w:rsidRPr="00C26694">
              <w:rPr>
                <w:rStyle w:val="Code"/>
                <w:rPrChange w:id="571" w:author="blake grills" w:date="2020-03-19T15:44:00Z">
                  <w:rPr>
                    <w:rFonts w:cs="Times New Roman"/>
                    <w:szCs w:val="24"/>
                  </w:rPr>
                </w:rPrChange>
              </w:rPr>
              <w:t xml:space="preserve">    </w:t>
            </w:r>
            <w:proofErr w:type="gramStart"/>
            <w:r w:rsidRPr="00C26694">
              <w:rPr>
                <w:rStyle w:val="Code"/>
                <w:rPrChange w:id="572" w:author="blake grills" w:date="2020-03-19T15:44:00Z">
                  <w:rPr>
                    <w:rFonts w:cs="Times New Roman"/>
                    <w:szCs w:val="24"/>
                  </w:rPr>
                </w:rPrChange>
              </w:rPr>
              <w:t>for</w:t>
            </w:r>
            <w:commentRangeStart w:id="573"/>
            <w:r w:rsidRPr="00C26694">
              <w:rPr>
                <w:rStyle w:val="Code"/>
                <w:rPrChange w:id="574" w:author="blake grills" w:date="2020-03-19T15:44:00Z">
                  <w:rPr>
                    <w:rFonts w:cs="Times New Roman"/>
                    <w:szCs w:val="24"/>
                  </w:rPr>
                </w:rPrChange>
              </w:rPr>
              <w:t>(</w:t>
            </w:r>
            <w:proofErr w:type="gramEnd"/>
            <w:r w:rsidRPr="00C26694">
              <w:rPr>
                <w:rStyle w:val="Code"/>
                <w:rPrChange w:id="575" w:author="blake grills" w:date="2020-03-19T15:44:00Z">
                  <w:rPr>
                    <w:rFonts w:cs="Times New Roman"/>
                    <w:szCs w:val="24"/>
                  </w:rPr>
                </w:rPrChange>
              </w:rPr>
              <w:t xml:space="preserve">int </w:t>
            </w:r>
            <w:proofErr w:type="spellStart"/>
            <w:r w:rsidRPr="00C26694">
              <w:rPr>
                <w:rStyle w:val="Code"/>
                <w:rPrChange w:id="576" w:author="blake grills" w:date="2020-03-19T15:44:00Z">
                  <w:rPr>
                    <w:rFonts w:cs="Times New Roman"/>
                    <w:szCs w:val="24"/>
                  </w:rPr>
                </w:rPrChange>
              </w:rPr>
              <w:t>i</w:t>
            </w:r>
            <w:proofErr w:type="spellEnd"/>
            <w:r w:rsidRPr="00C26694">
              <w:rPr>
                <w:rStyle w:val="Code"/>
                <w:rPrChange w:id="577" w:author="blake grills" w:date="2020-03-19T15:44:00Z">
                  <w:rPr>
                    <w:rFonts w:cs="Times New Roman"/>
                    <w:szCs w:val="24"/>
                  </w:rPr>
                </w:rPrChange>
              </w:rPr>
              <w:t xml:space="preserve"> = 0; </w:t>
            </w:r>
            <w:proofErr w:type="spellStart"/>
            <w:r w:rsidRPr="00C26694">
              <w:rPr>
                <w:rStyle w:val="Code"/>
                <w:rPrChange w:id="578" w:author="blake grills" w:date="2020-03-19T15:44:00Z">
                  <w:rPr>
                    <w:rFonts w:cs="Times New Roman"/>
                    <w:szCs w:val="24"/>
                  </w:rPr>
                </w:rPrChange>
              </w:rPr>
              <w:t>i</w:t>
            </w:r>
            <w:proofErr w:type="spellEnd"/>
            <w:r w:rsidRPr="00C26694">
              <w:rPr>
                <w:rStyle w:val="Code"/>
                <w:rPrChange w:id="579" w:author="blake grills" w:date="2020-03-19T15:44:00Z">
                  <w:rPr>
                    <w:rFonts w:cs="Times New Roman"/>
                    <w:szCs w:val="24"/>
                  </w:rPr>
                </w:rPrChange>
              </w:rPr>
              <w:t xml:space="preserve"> &lt; 15; ++</w:t>
            </w:r>
            <w:proofErr w:type="spellStart"/>
            <w:r w:rsidRPr="00C26694">
              <w:rPr>
                <w:rStyle w:val="Code"/>
                <w:rPrChange w:id="580" w:author="blake grills" w:date="2020-03-19T15:44:00Z">
                  <w:rPr>
                    <w:rFonts w:cs="Times New Roman"/>
                    <w:szCs w:val="24"/>
                  </w:rPr>
                </w:rPrChange>
              </w:rPr>
              <w:t>i</w:t>
            </w:r>
            <w:proofErr w:type="spellEnd"/>
            <w:r w:rsidRPr="00C26694">
              <w:rPr>
                <w:rStyle w:val="Code"/>
                <w:rPrChange w:id="581" w:author="blake grills" w:date="2020-03-19T15:44:00Z">
                  <w:rPr>
                    <w:rFonts w:cs="Times New Roman"/>
                    <w:szCs w:val="24"/>
                  </w:rPr>
                </w:rPrChange>
              </w:rPr>
              <w:t>){</w:t>
            </w:r>
            <w:commentRangeEnd w:id="573"/>
            <w:r w:rsidR="00282235">
              <w:rPr>
                <w:rStyle w:val="CommentReference"/>
              </w:rPr>
              <w:commentReference w:id="573"/>
            </w:r>
          </w:p>
          <w:p w14:paraId="0ECCABDF" w14:textId="77777777" w:rsidR="00C26694" w:rsidRPr="00C26694" w:rsidRDefault="00C26694">
            <w:pPr>
              <w:spacing w:line="276" w:lineRule="auto"/>
              <w:ind w:firstLine="0"/>
              <w:rPr>
                <w:rStyle w:val="Code"/>
                <w:rPrChange w:id="582" w:author="blake grills" w:date="2020-03-19T15:44:00Z">
                  <w:rPr>
                    <w:rFonts w:cs="Times New Roman"/>
                    <w:szCs w:val="24"/>
                  </w:rPr>
                </w:rPrChange>
              </w:rPr>
              <w:pPrChange w:id="583" w:author="Michael Decker" w:date="2020-03-19T15:44:00Z">
                <w:pPr>
                  <w:ind w:firstLine="0"/>
                </w:pPr>
              </w:pPrChange>
            </w:pPr>
            <w:r w:rsidRPr="00C26694">
              <w:rPr>
                <w:rStyle w:val="Code"/>
                <w:rPrChange w:id="584" w:author="blake grills" w:date="2020-03-19T15:44:00Z">
                  <w:rPr>
                    <w:rFonts w:cs="Times New Roman"/>
                    <w:szCs w:val="24"/>
                  </w:rPr>
                </w:rPrChange>
              </w:rPr>
              <w:t xml:space="preserve">        a += </w:t>
            </w:r>
            <w:proofErr w:type="spellStart"/>
            <w:r w:rsidRPr="00C26694">
              <w:rPr>
                <w:rStyle w:val="Code"/>
                <w:rPrChange w:id="585" w:author="blake grills" w:date="2020-03-19T15:44:00Z">
                  <w:rPr>
                    <w:rFonts w:cs="Times New Roman"/>
                    <w:szCs w:val="24"/>
                  </w:rPr>
                </w:rPrChange>
              </w:rPr>
              <w:t>i</w:t>
            </w:r>
            <w:proofErr w:type="spellEnd"/>
            <w:r w:rsidRPr="00C26694">
              <w:rPr>
                <w:rStyle w:val="Code"/>
                <w:rPrChange w:id="586" w:author="blake grills" w:date="2020-03-19T15:44:00Z">
                  <w:rPr>
                    <w:rFonts w:cs="Times New Roman"/>
                    <w:szCs w:val="24"/>
                  </w:rPr>
                </w:rPrChange>
              </w:rPr>
              <w:t>;</w:t>
            </w:r>
          </w:p>
          <w:p w14:paraId="5CEA54DD" w14:textId="77777777" w:rsidR="00C26694" w:rsidRPr="00C26694" w:rsidRDefault="00C26694">
            <w:pPr>
              <w:spacing w:line="276" w:lineRule="auto"/>
              <w:ind w:firstLine="0"/>
              <w:rPr>
                <w:rStyle w:val="Code"/>
                <w:rPrChange w:id="587" w:author="blake grills" w:date="2020-03-19T15:44:00Z">
                  <w:rPr>
                    <w:rFonts w:cs="Times New Roman"/>
                    <w:szCs w:val="24"/>
                  </w:rPr>
                </w:rPrChange>
              </w:rPr>
              <w:pPrChange w:id="588" w:author="Michael Decker" w:date="2020-03-19T15:44:00Z">
                <w:pPr>
                  <w:ind w:firstLine="0"/>
                </w:pPr>
              </w:pPrChange>
            </w:pPr>
            <w:r w:rsidRPr="00C26694">
              <w:rPr>
                <w:rStyle w:val="Code"/>
                <w:rPrChange w:id="589" w:author="blake grills" w:date="2020-03-19T15:44:00Z">
                  <w:rPr>
                    <w:rFonts w:cs="Times New Roman"/>
                    <w:szCs w:val="24"/>
                  </w:rPr>
                </w:rPrChange>
              </w:rPr>
              <w:t xml:space="preserve">    }</w:t>
            </w:r>
          </w:p>
          <w:p w14:paraId="24C68DBC" w14:textId="77777777" w:rsidR="00C26694" w:rsidRPr="00C26694" w:rsidRDefault="00C26694">
            <w:pPr>
              <w:spacing w:line="276" w:lineRule="auto"/>
              <w:ind w:firstLine="0"/>
              <w:rPr>
                <w:rStyle w:val="Code"/>
                <w:rPrChange w:id="590" w:author="blake grills" w:date="2020-03-19T15:44:00Z">
                  <w:rPr>
                    <w:rFonts w:cs="Times New Roman"/>
                    <w:szCs w:val="24"/>
                  </w:rPr>
                </w:rPrChange>
              </w:rPr>
              <w:pPrChange w:id="591" w:author="Michael Decker" w:date="2020-03-19T15:44:00Z">
                <w:pPr>
                  <w:ind w:firstLine="0"/>
                </w:pPr>
              </w:pPrChange>
            </w:pPr>
          </w:p>
          <w:p w14:paraId="70382AE7" w14:textId="77777777" w:rsidR="00C26694" w:rsidRPr="00C26694" w:rsidRDefault="00C26694">
            <w:pPr>
              <w:spacing w:line="276" w:lineRule="auto"/>
              <w:ind w:firstLine="0"/>
              <w:rPr>
                <w:rStyle w:val="Code"/>
                <w:rPrChange w:id="592" w:author="blake grills" w:date="2020-03-19T15:44:00Z">
                  <w:rPr>
                    <w:rFonts w:cs="Times New Roman"/>
                    <w:szCs w:val="24"/>
                  </w:rPr>
                </w:rPrChange>
              </w:rPr>
              <w:pPrChange w:id="593" w:author="Michael Decker" w:date="2020-03-19T15:44:00Z">
                <w:pPr>
                  <w:ind w:firstLine="0"/>
                </w:pPr>
              </w:pPrChange>
            </w:pPr>
            <w:r w:rsidRPr="00C26694">
              <w:rPr>
                <w:rStyle w:val="Code"/>
                <w:rPrChange w:id="594" w:author="blake grills" w:date="2020-03-19T15:44:00Z">
                  <w:rPr>
                    <w:rFonts w:cs="Times New Roman"/>
                    <w:szCs w:val="24"/>
                  </w:rPr>
                </w:rPrChange>
              </w:rPr>
              <w:t xml:space="preserve">    return 0;</w:t>
            </w:r>
          </w:p>
          <w:p w14:paraId="77D3B4A2" w14:textId="21E37578" w:rsidR="00B26D4D" w:rsidRDefault="005D5075">
            <w:pPr>
              <w:spacing w:line="276" w:lineRule="auto"/>
              <w:ind w:firstLine="0"/>
              <w:rPr>
                <w:rFonts w:cs="Times New Roman"/>
                <w:szCs w:val="24"/>
              </w:rPr>
              <w:pPrChange w:id="595" w:author="Michael Decker" w:date="2020-03-19T15:44:00Z">
                <w:pPr>
                  <w:ind w:firstLine="0"/>
                </w:pPr>
              </w:pPrChange>
            </w:pPr>
            <w:r>
              <w:rPr>
                <w:rFonts w:cs="Times New Roman"/>
                <w:szCs w:val="24"/>
              </w:rPr>
              <w:t>}</w:t>
            </w:r>
          </w:p>
        </w:tc>
      </w:tr>
      <w:tr w:rsidR="00B26D4D" w14:paraId="7944B3AB" w14:textId="77777777" w:rsidTr="00C26694">
        <w:tc>
          <w:tcPr>
            <w:tcW w:w="13675" w:type="dxa"/>
            <w:tcPrChange w:id="596" w:author="blake grills" w:date="2020-03-19T15:56:00Z">
              <w:tcPr>
                <w:tcW w:w="9350" w:type="dxa"/>
              </w:tcPr>
            </w:tcPrChange>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597"/>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C26694" w:rsidRDefault="005D5075">
            <w:pPr>
              <w:spacing w:line="276" w:lineRule="auto"/>
              <w:ind w:firstLine="0"/>
              <w:rPr>
                <w:rStyle w:val="Code"/>
                <w:rPrChange w:id="598" w:author="blake grills" w:date="2020-03-19T15:56:00Z">
                  <w:rPr>
                    <w:rFonts w:cs="Times New Roman"/>
                    <w:szCs w:val="24"/>
                  </w:rPr>
                </w:rPrChange>
              </w:rPr>
              <w:pPrChange w:id="599" w:author="Michael Decker" w:date="2020-03-19T15:56:00Z">
                <w:pPr>
                  <w:ind w:firstLine="0"/>
                </w:pPr>
              </w:pPrChange>
            </w:pPr>
            <w:proofErr w:type="gramStart"/>
            <w:r w:rsidRPr="005D5075">
              <w:rPr>
                <w:rStyle w:val="Code"/>
              </w:rPr>
              <w:t>}&lt;</w:t>
            </w:r>
            <w:proofErr w:type="gramEnd"/>
            <w:r w:rsidRPr="005D5075">
              <w:rPr>
                <w:rStyle w:val="Code"/>
              </w:rPr>
              <w:t>/block&gt;&lt;/function&gt;</w:t>
            </w:r>
            <w:r w:rsidR="007E7142">
              <w:rPr>
                <w:rStyle w:val="Code"/>
              </w:rPr>
              <w:t>&lt;/unit&gt;</w:t>
            </w:r>
            <w:commentRangeEnd w:id="597"/>
            <w:r w:rsidR="00AB4B6B">
              <w:rPr>
                <w:rStyle w:val="CommentReference"/>
              </w:rPr>
              <w:commentReference w:id="597"/>
            </w:r>
          </w:p>
        </w:tc>
      </w:tr>
    </w:tbl>
    <w:p w14:paraId="33D35960" w14:textId="77777777" w:rsidR="00B26D4D" w:rsidRDefault="00B26D4D" w:rsidP="00144CB3">
      <w:pPr>
        <w:rPr>
          <w:rFonts w:cs="Times New Roman"/>
          <w:szCs w:val="24"/>
        </w:rPr>
        <w:sectPr w:rsidR="00B26D4D" w:rsidSect="00B26D4D">
          <w:pgSz w:w="15840" w:h="12240" w:orient="landscape"/>
          <w:pgMar w:top="1440" w:right="1440" w:bottom="1440" w:left="1440" w:header="720" w:footer="720" w:gutter="0"/>
          <w:cols w:space="720"/>
          <w:docGrid w:linePitch="360"/>
          <w:sectPrChange w:id="600" w:author="blake grills" w:date="2020-03-19T14:38:00Z">
            <w:sectPr w:rsidR="00B26D4D" w:rsidSect="00B26D4D">
              <w:pgSz w:w="12240" w:h="15840" w:orient="portrait"/>
              <w:pgMar w:top="1440" w:right="1440" w:bottom="1440" w:left="1440" w:header="720" w:footer="720" w:gutter="0"/>
            </w:sectPr>
          </w:sectPrChange>
        </w:sectPr>
      </w:pPr>
    </w:p>
    <w:p w14:paraId="6581A5F4" w14:textId="603A336A" w:rsidR="00B26D4D" w:rsidRDefault="00B26D4D" w:rsidP="00144CB3">
      <w:pPr>
        <w:rPr>
          <w:rFonts w:cs="Times New Roman"/>
          <w:szCs w:val="24"/>
        </w:rPr>
      </w:pPr>
    </w:p>
    <w:p w14:paraId="14F3D597" w14:textId="4B206565" w:rsidR="007F3325" w:rsidRDefault="00BA4F41" w:rsidP="007F3325">
      <w:pPr>
        <w:rPr>
          <w:ins w:id="601" w:author="blake grills" w:date="2020-03-20T11:34:00Z"/>
          <w:rFonts w:cs="Times New Roman"/>
          <w:szCs w:val="24"/>
        </w:rPr>
      </w:pPr>
      <w:ins w:id="602" w:author="blake grills" w:date="2020-03-20T10:40:00Z">
        <w:r>
          <w:rPr>
            <w:rFonts w:cs="Times New Roman"/>
            <w:szCs w:val="24"/>
          </w:rPr>
          <w:t xml:space="preserve">Another option for </w:t>
        </w:r>
      </w:ins>
      <w:ins w:id="603" w:author="blake grills" w:date="2020-03-20T10:48:00Z">
        <w:r>
          <w:rPr>
            <w:rFonts w:cs="Times New Roman"/>
            <w:szCs w:val="24"/>
          </w:rPr>
          <w:t>running srcML is to run on a full directory of files rather than a single file.</w:t>
        </w:r>
      </w:ins>
      <w:ins w:id="604" w:author="blake grills" w:date="2020-03-20T10:50:00Z">
        <w:r w:rsidR="008B0D80">
          <w:rPr>
            <w:rFonts w:cs="Times New Roman"/>
            <w:szCs w:val="24"/>
          </w:rPr>
          <w:t xml:space="preserve"> When we perform this sort of batch operation using srcML we still create </w:t>
        </w:r>
      </w:ins>
      <w:ins w:id="605" w:author="blake grills" w:date="2020-03-20T10:51:00Z">
        <w:r w:rsidR="008B0D80">
          <w:rPr>
            <w:rFonts w:cs="Times New Roman"/>
            <w:szCs w:val="24"/>
          </w:rPr>
          <w:t>an XML file, however r</w:t>
        </w:r>
      </w:ins>
      <w:ins w:id="606" w:author="blake grills" w:date="2020-03-20T10:52:00Z">
        <w:r w:rsidR="008B0D80">
          <w:rPr>
            <w:rFonts w:cs="Times New Roman"/>
            <w:szCs w:val="24"/>
          </w:rPr>
          <w:t xml:space="preserve">ather than being a standard type of XML file it generates a unique type of XML file known as an XML archive. </w:t>
        </w:r>
      </w:ins>
      <w:ins w:id="607" w:author="blake grills" w:date="2020-03-20T10:53:00Z">
        <w:r w:rsidR="008B0D80">
          <w:rPr>
            <w:rFonts w:cs="Times New Roman"/>
            <w:szCs w:val="24"/>
          </w:rPr>
          <w:t xml:space="preserve">There are a few notable characteristics of archive files that differ from the standard format. </w:t>
        </w:r>
      </w:ins>
      <w:ins w:id="608" w:author="blake grills" w:date="2020-03-20T11:06:00Z">
        <w:r w:rsidR="003353F1">
          <w:rPr>
            <w:rFonts w:cs="Times New Roman"/>
            <w:szCs w:val="24"/>
          </w:rPr>
          <w:t xml:space="preserve">First unit tags </w:t>
        </w:r>
      </w:ins>
      <w:ins w:id="609" w:author="blake grills" w:date="2020-03-20T11:07:00Z">
        <w:r w:rsidR="003353F1">
          <w:rPr>
            <w:rFonts w:cs="Times New Roman"/>
            <w:szCs w:val="24"/>
          </w:rPr>
          <w:t>represent each file within the archive</w:t>
        </w:r>
      </w:ins>
      <w:ins w:id="610" w:author="blake grills" w:date="2020-03-20T11:08:00Z">
        <w:r w:rsidR="003353F1">
          <w:rPr>
            <w:rFonts w:cs="Times New Roman"/>
            <w:szCs w:val="24"/>
          </w:rPr>
          <w:t xml:space="preserve"> and while the format remains largely the same we now include the hash of each file inside the unit tag attributes. </w:t>
        </w:r>
      </w:ins>
      <w:ins w:id="611" w:author="blake grills" w:date="2020-03-20T11:33:00Z">
        <w:r w:rsidR="007F3325">
          <w:rPr>
            <w:rFonts w:cs="Times New Roman"/>
            <w:szCs w:val="24"/>
          </w:rPr>
          <w:t xml:space="preserve"> </w:t>
        </w:r>
      </w:ins>
      <w:ins w:id="612" w:author="blake grills" w:date="2020-03-20T11:34:00Z">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ins>
      <w:r w:rsidR="007F3325">
        <w:rPr>
          <w:rFonts w:cs="Times New Roman"/>
          <w:szCs w:val="24"/>
        </w:rPr>
        <w:fldChar w:fldCharType="separate"/>
      </w:r>
      <w:ins w:id="613" w:author="blake grills" w:date="2020-03-20T11:34:00Z">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ins>
    </w:p>
    <w:p w14:paraId="60EA2717" w14:textId="77777777" w:rsidR="007F3325" w:rsidRDefault="007F3325" w:rsidP="007F3325">
      <w:pPr>
        <w:jc w:val="center"/>
        <w:rPr>
          <w:ins w:id="614" w:author="blake grills" w:date="2020-03-20T11:35:00Z"/>
          <w:rStyle w:val="Code"/>
        </w:rPr>
      </w:pPr>
      <w:proofErr w:type="spellStart"/>
      <w:ins w:id="615" w:author="blake grills" w:date="2020-03-20T11:35:00Z">
        <w:r w:rsidRPr="007F3325">
          <w:rPr>
            <w:rStyle w:val="Code"/>
            <w:rPrChange w:id="616" w:author="blake grills" w:date="2020-03-20T11:35:00Z">
              <w:rPr>
                <w:rFonts w:cs="Times New Roman"/>
                <w:szCs w:val="24"/>
              </w:rPr>
            </w:rPrChange>
          </w:rPr>
          <w:t>srcml</w:t>
        </w:r>
      </w:ins>
      <w:proofErr w:type="spellEnd"/>
      <w:ins w:id="617" w:author="blake grills" w:date="2020-03-20T11:34:00Z">
        <w:r w:rsidRPr="007F3325">
          <w:rPr>
            <w:rStyle w:val="Code"/>
            <w:rPrChange w:id="618" w:author="blake grills" w:date="2020-03-20T11:35:00Z">
              <w:rPr>
                <w:rFonts w:cs="Times New Roman"/>
                <w:szCs w:val="24"/>
              </w:rPr>
            </w:rPrChange>
          </w:rPr>
          <w:t xml:space="preserve"> –verbose </w:t>
        </w:r>
      </w:ins>
      <w:ins w:id="619" w:author="blake grills" w:date="2020-03-20T11:35:00Z">
        <w:r w:rsidRPr="007F3325">
          <w:rPr>
            <w:rStyle w:val="Code"/>
            <w:rPrChange w:id="620" w:author="blake grills" w:date="2020-03-20T11:35:00Z">
              <w:rPr>
                <w:rFonts w:cs="Times New Roman"/>
                <w:szCs w:val="24"/>
              </w:rPr>
            </w:rPrChange>
          </w:rPr>
          <w:t>path -o archivesample.xml</w:t>
        </w:r>
      </w:ins>
    </w:p>
    <w:p w14:paraId="6C72793F" w14:textId="6E704C3F" w:rsidR="007F3325" w:rsidRPr="00E60EA9" w:rsidRDefault="00E60EA9" w:rsidP="00E60EA9">
      <w:pPr>
        <w:rPr>
          <w:ins w:id="621" w:author="blake grills" w:date="2020-03-20T11:35:00Z"/>
          <w:rStyle w:val="Code"/>
          <w:rFonts w:ascii="Times New Roman" w:hAnsi="Times New Roman"/>
          <w:i w:val="0"/>
          <w:iCs w:val="0"/>
          <w:rPrChange w:id="622" w:author="blake grills" w:date="2020-03-20T11:36:00Z">
            <w:rPr>
              <w:ins w:id="623" w:author="blake grills" w:date="2020-03-20T11:35:00Z"/>
              <w:rStyle w:val="Code"/>
            </w:rPr>
          </w:rPrChange>
        </w:rPr>
        <w:pPrChange w:id="624" w:author="blake grills" w:date="2020-03-20T11:36:00Z">
          <w:pPr>
            <w:jc w:val="center"/>
          </w:pPr>
        </w:pPrChange>
      </w:pPr>
      <w:ins w:id="625" w:author="blake grills" w:date="2020-03-20T11:36:00Z">
        <w:r w:rsidRPr="00E60EA9">
          <w:rPr>
            <w:rStyle w:val="Code"/>
            <w:rFonts w:ascii="Times New Roman" w:hAnsi="Times New Roman"/>
            <w:i w:val="0"/>
            <w:iCs w:val="0"/>
            <w:rPrChange w:id="626" w:author="blake grills" w:date="2020-03-20T11:36:00Z">
              <w:rPr>
                <w:rStyle w:val="Code"/>
              </w:rPr>
            </w:rPrChange>
          </w:rPr>
          <w:t xml:space="preserve">The first three lines provide a sample </w:t>
        </w:r>
      </w:ins>
      <w:ins w:id="627" w:author="blake grills" w:date="2020-03-20T12:08:00Z">
        <w:r w:rsidR="002D44C5">
          <w:rPr>
            <w:rStyle w:val="Code"/>
            <w:rFonts w:ascii="Times New Roman" w:hAnsi="Times New Roman"/>
            <w:i w:val="0"/>
            <w:iCs w:val="0"/>
          </w:rPr>
          <w:t>of an archive unit tag with the special hash attribute, this is repeated later on in the sample for another file. The full path for each file is prov</w:t>
        </w:r>
      </w:ins>
      <w:ins w:id="628" w:author="blake grills" w:date="2020-03-20T12:09:00Z">
        <w:r w:rsidR="002D44C5">
          <w:rPr>
            <w:rStyle w:val="Code"/>
            <w:rFonts w:ascii="Times New Roman" w:hAnsi="Times New Roman"/>
            <w:i w:val="0"/>
            <w:iCs w:val="0"/>
          </w:rPr>
          <w:t>ided as well.</w:t>
        </w:r>
      </w:ins>
      <w:ins w:id="629" w:author="blake grills" w:date="2020-03-20T12:12:00Z">
        <w:r w:rsidR="00E9514E">
          <w:rPr>
            <w:rStyle w:val="Code"/>
            <w:rFonts w:ascii="Times New Roman" w:hAnsi="Times New Roman"/>
            <w:i w:val="0"/>
            <w:iCs w:val="0"/>
          </w:rPr>
          <w:t xml:space="preserve"> Other than these changes to the unit tag</w:t>
        </w:r>
      </w:ins>
      <w:ins w:id="630" w:author="blake grills" w:date="2020-03-20T12:14:00Z">
        <w:r w:rsidR="00E9514E">
          <w:rPr>
            <w:rStyle w:val="Code"/>
            <w:rFonts w:ascii="Times New Roman" w:hAnsi="Times New Roman"/>
            <w:i w:val="0"/>
            <w:iCs w:val="0"/>
          </w:rPr>
          <w:t xml:space="preserve"> the remainder of this XML archive file maintain the same convention as </w:t>
        </w:r>
      </w:ins>
      <w:ins w:id="631" w:author="blake grills" w:date="2020-03-20T12:15:00Z">
        <w:r w:rsidR="00E9514E">
          <w:rPr>
            <w:rStyle w:val="Code"/>
            <w:rFonts w:ascii="Times New Roman" w:hAnsi="Times New Roman"/>
            <w:i w:val="0"/>
            <w:iCs w:val="0"/>
          </w:rPr>
          <w:t>a standard xml file created using srcML.</w:t>
        </w:r>
      </w:ins>
    </w:p>
    <w:p w14:paraId="5FF7FAAF" w14:textId="11EA8163" w:rsidR="007F3325" w:rsidRPr="007F3325" w:rsidRDefault="007F3325" w:rsidP="007F3325">
      <w:pPr>
        <w:rPr>
          <w:ins w:id="632" w:author="blake grills" w:date="2020-03-20T11:14:00Z"/>
          <w:rStyle w:val="Code"/>
          <w:rPrChange w:id="633" w:author="blake grills" w:date="2020-03-20T11:35:00Z">
            <w:rPr>
              <w:ins w:id="634" w:author="blake grills" w:date="2020-03-20T11:14:00Z"/>
              <w:rFonts w:cs="Times New Roman"/>
              <w:szCs w:val="24"/>
            </w:rPr>
          </w:rPrChange>
        </w:rPr>
        <w:sectPr w:rsidR="007F3325" w:rsidRPr="007F3325" w:rsidSect="004B145D">
          <w:pgSz w:w="12240" w:h="15840"/>
          <w:pgMar w:top="1440" w:right="1440" w:bottom="1440" w:left="1440" w:header="720" w:footer="720" w:gutter="0"/>
          <w:cols w:space="720"/>
          <w:docGrid w:linePitch="360"/>
        </w:sectPr>
        <w:pPrChange w:id="635" w:author="blake grills" w:date="2020-03-20T11:35:00Z">
          <w:pPr/>
        </w:pPrChange>
      </w:pPr>
    </w:p>
    <w:p w14:paraId="685ECEFC" w14:textId="154C420C" w:rsidR="002E34E0" w:rsidRPr="007F3325" w:rsidRDefault="002E34E0" w:rsidP="007F3325">
      <w:pPr>
        <w:pStyle w:val="Caption"/>
        <w:keepNext/>
        <w:ind w:firstLine="0"/>
        <w:jc w:val="center"/>
        <w:rPr>
          <w:ins w:id="636" w:author="blake grills" w:date="2020-03-20T11:25:00Z"/>
          <w:sz w:val="24"/>
          <w:szCs w:val="24"/>
          <w:rPrChange w:id="637" w:author="blake grills" w:date="2020-03-20T11:30:00Z">
            <w:rPr>
              <w:ins w:id="638" w:author="blake grills" w:date="2020-03-20T11:25:00Z"/>
            </w:rPr>
          </w:rPrChange>
        </w:rPr>
        <w:pPrChange w:id="639" w:author="blake grills" w:date="2020-03-20T11:30:00Z">
          <w:pPr/>
        </w:pPrChange>
      </w:pPr>
      <w:bookmarkStart w:id="640" w:name="_Ref35596463"/>
      <w:ins w:id="641" w:author="blake grills" w:date="2020-03-20T11:25:00Z">
        <w:r w:rsidRPr="007F3325">
          <w:rPr>
            <w:sz w:val="24"/>
            <w:szCs w:val="24"/>
            <w:rPrChange w:id="642" w:author="blake grills" w:date="2020-03-20T11:30:00Z">
              <w:rPr/>
            </w:rPrChange>
          </w:rPr>
          <w:lastRenderedPageBreak/>
          <w:t>T</w:t>
        </w:r>
      </w:ins>
      <w:ins w:id="643" w:author="blake grills" w:date="2020-03-20T11:30:00Z">
        <w:r w:rsidR="007F3325" w:rsidRPr="007F3325">
          <w:rPr>
            <w:sz w:val="24"/>
            <w:szCs w:val="24"/>
            <w:rPrChange w:id="644" w:author="blake grills" w:date="2020-03-20T11:30:00Z">
              <w:rPr/>
            </w:rPrChange>
          </w:rPr>
          <w:t>ABLE</w:t>
        </w:r>
      </w:ins>
      <w:ins w:id="645" w:author="blake grills" w:date="2020-03-20T11:25:00Z">
        <w:r w:rsidRPr="007F3325">
          <w:rPr>
            <w:sz w:val="24"/>
            <w:szCs w:val="24"/>
            <w:rPrChange w:id="646" w:author="blake grills" w:date="2020-03-20T11:30:00Z">
              <w:rPr/>
            </w:rPrChange>
          </w:rPr>
          <w:t xml:space="preserve"> </w:t>
        </w:r>
        <w:r w:rsidRPr="007F3325">
          <w:rPr>
            <w:sz w:val="24"/>
            <w:szCs w:val="24"/>
            <w:rPrChange w:id="647" w:author="blake grills" w:date="2020-03-20T11:30:00Z">
              <w:rPr/>
            </w:rPrChange>
          </w:rPr>
          <w:fldChar w:fldCharType="begin"/>
        </w:r>
        <w:r w:rsidRPr="007F3325">
          <w:rPr>
            <w:sz w:val="24"/>
            <w:szCs w:val="24"/>
            <w:rPrChange w:id="648" w:author="blake grills" w:date="2020-03-20T11:30:00Z">
              <w:rPr/>
            </w:rPrChange>
          </w:rPr>
          <w:instrText xml:space="preserve"> SEQ Table \* ARABIC </w:instrText>
        </w:r>
      </w:ins>
      <w:r w:rsidRPr="007F3325">
        <w:rPr>
          <w:sz w:val="24"/>
          <w:szCs w:val="24"/>
          <w:rPrChange w:id="649" w:author="blake grills" w:date="2020-03-20T11:30:00Z">
            <w:rPr/>
          </w:rPrChange>
        </w:rPr>
        <w:fldChar w:fldCharType="separate"/>
      </w:r>
      <w:ins w:id="650" w:author="blake grills" w:date="2020-03-20T12:20:00Z">
        <w:r w:rsidR="000137EB">
          <w:rPr>
            <w:noProof/>
            <w:sz w:val="24"/>
            <w:szCs w:val="24"/>
          </w:rPr>
          <w:t>7</w:t>
        </w:r>
      </w:ins>
      <w:ins w:id="651" w:author="blake grills" w:date="2020-03-20T11:25:00Z">
        <w:r w:rsidRPr="007F3325">
          <w:rPr>
            <w:sz w:val="24"/>
            <w:szCs w:val="24"/>
            <w:rPrChange w:id="652" w:author="blake grills" w:date="2020-03-20T11:30:00Z">
              <w:rPr/>
            </w:rPrChange>
          </w:rPr>
          <w:fldChar w:fldCharType="end"/>
        </w:r>
        <w:bookmarkEnd w:id="640"/>
        <w:r w:rsidRPr="007F3325">
          <w:rPr>
            <w:sz w:val="24"/>
            <w:szCs w:val="24"/>
            <w:rPrChange w:id="653" w:author="blake grills" w:date="2020-03-20T11:30:00Z">
              <w:rPr/>
            </w:rPrChange>
          </w:rPr>
          <w:t>.</w:t>
        </w:r>
      </w:ins>
      <w:ins w:id="654" w:author="blake grills" w:date="2020-03-20T11:26:00Z">
        <w:r w:rsidR="007F3325" w:rsidRPr="007F3325">
          <w:rPr>
            <w:sz w:val="24"/>
            <w:szCs w:val="24"/>
            <w:rPrChange w:id="655" w:author="blake grills" w:date="2020-03-20T11:30:00Z">
              <w:rPr/>
            </w:rPrChange>
          </w:rPr>
          <w:t xml:space="preserve"> </w:t>
        </w:r>
      </w:ins>
      <w:ins w:id="656" w:author="blake grills" w:date="2020-03-20T11:28:00Z">
        <w:r w:rsidR="007F3325" w:rsidRPr="007F3325">
          <w:rPr>
            <w:smallCaps/>
            <w:sz w:val="24"/>
            <w:szCs w:val="24"/>
            <w:rPrChange w:id="657" w:author="blake grills" w:date="2020-03-20T11:30:00Z">
              <w:rPr/>
            </w:rPrChange>
          </w:rPr>
          <w:t xml:space="preserve">This is a sample of an XML archive file generated using srcML on a directory. The primary difference between this and a standard XML file that is generated by srcML is </w:t>
        </w:r>
      </w:ins>
      <w:ins w:id="658" w:author="blake grills" w:date="2020-03-20T11:29:00Z">
        <w:r w:rsidR="007F3325" w:rsidRPr="007F3325">
          <w:rPr>
            <w:smallCaps/>
            <w:sz w:val="24"/>
            <w:szCs w:val="24"/>
            <w:rPrChange w:id="659" w:author="blake grills" w:date="2020-03-20T11:30:00Z">
              <w:rPr/>
            </w:rPrChange>
          </w:rPr>
          <w:t>that each unit tag represents an entire file, and each unit tag gains an additional hash attribute which can be used to verify file integrity.</w:t>
        </w:r>
      </w:ins>
    </w:p>
    <w:tbl>
      <w:tblPr>
        <w:tblStyle w:val="TableGrid"/>
        <w:tblW w:w="0" w:type="auto"/>
        <w:tblLook w:val="04A0" w:firstRow="1" w:lastRow="0" w:firstColumn="1" w:lastColumn="0" w:noHBand="0" w:noVBand="1"/>
        <w:tblPrChange w:id="660" w:author="blake grills" w:date="2020-03-20T11:25:00Z">
          <w:tblPr>
            <w:tblStyle w:val="TableGrid"/>
            <w:tblW w:w="0" w:type="auto"/>
            <w:tblLook w:val="04A0" w:firstRow="1" w:lastRow="0" w:firstColumn="1" w:lastColumn="0" w:noHBand="0" w:noVBand="1"/>
          </w:tblPr>
        </w:tblPrChange>
      </w:tblPr>
      <w:tblGrid>
        <w:gridCol w:w="12950"/>
        <w:tblGridChange w:id="661">
          <w:tblGrid>
            <w:gridCol w:w="12950"/>
          </w:tblGrid>
        </w:tblGridChange>
      </w:tblGrid>
      <w:tr w:rsidR="003353F1" w14:paraId="5492091C" w14:textId="77777777" w:rsidTr="002E34E0">
        <w:trPr>
          <w:ins w:id="662" w:author="blake grills" w:date="2020-03-20T11:14:00Z"/>
        </w:trPr>
        <w:tc>
          <w:tcPr>
            <w:tcW w:w="12950" w:type="dxa"/>
            <w:tcPrChange w:id="663" w:author="blake grills" w:date="2020-03-20T11:25:00Z">
              <w:tcPr>
                <w:tcW w:w="9350" w:type="dxa"/>
              </w:tcPr>
            </w:tcPrChange>
          </w:tcPr>
          <w:p w14:paraId="77B55C5B" w14:textId="77777777" w:rsidR="003353F1" w:rsidRPr="003353F1" w:rsidRDefault="003353F1" w:rsidP="003353F1">
            <w:pPr>
              <w:spacing w:line="276" w:lineRule="auto"/>
              <w:ind w:firstLine="0"/>
              <w:rPr>
                <w:ins w:id="664" w:author="blake grills" w:date="2020-03-20T11:14:00Z"/>
                <w:rStyle w:val="Code"/>
                <w:rPrChange w:id="665" w:author="blake grills" w:date="2020-03-20T11:15:00Z">
                  <w:rPr>
                    <w:ins w:id="666" w:author="blake grills" w:date="2020-03-20T11:14:00Z"/>
                    <w:rFonts w:cs="Times New Roman"/>
                    <w:szCs w:val="24"/>
                  </w:rPr>
                </w:rPrChange>
              </w:rPr>
              <w:pPrChange w:id="667" w:author="blake grills" w:date="2020-03-20T11:15:00Z">
                <w:pPr>
                  <w:ind w:firstLine="0"/>
                </w:pPr>
              </w:pPrChange>
            </w:pPr>
            <w:ins w:id="668" w:author="blake grills" w:date="2020-03-20T11:14:00Z">
              <w:r w:rsidRPr="003353F1">
                <w:rPr>
                  <w:rStyle w:val="Code"/>
                  <w:rPrChange w:id="669" w:author="blake grills" w:date="2020-03-20T11:15:00Z">
                    <w:rPr>
                      <w:rFonts w:cs="Times New Roman"/>
                      <w:szCs w:val="24"/>
                    </w:rPr>
                  </w:rPrChange>
                </w:rPr>
                <w:t xml:space="preserve">&lt;unit </w:t>
              </w:r>
              <w:proofErr w:type="spellStart"/>
              <w:r w:rsidRPr="003353F1">
                <w:rPr>
                  <w:rStyle w:val="Code"/>
                  <w:rPrChange w:id="670" w:author="blake grills" w:date="2020-03-20T11:15:00Z">
                    <w:rPr>
                      <w:rFonts w:cs="Times New Roman"/>
                      <w:szCs w:val="24"/>
                    </w:rPr>
                  </w:rPrChange>
                </w:rPr>
                <w:t>xmlns:cpp</w:t>
              </w:r>
              <w:proofErr w:type="spellEnd"/>
              <w:r w:rsidRPr="003353F1">
                <w:rPr>
                  <w:rStyle w:val="Code"/>
                  <w:rPrChange w:id="671" w:author="blake grills" w:date="2020-03-20T11:15:00Z">
                    <w:rPr>
                      <w:rFonts w:cs="Times New Roman"/>
                      <w:szCs w:val="24"/>
                    </w:rPr>
                  </w:rPrChange>
                </w:rPr>
                <w:t>="http://www.srcML.org/srcML/cpp" revision="0.9.5" language="C#" filename="E:\Work\school\ThesisProject\ThesisCorpus\~ready\Class1.cs" hash="693d899bc71f2dcd8335fac076940b2b8e1a933e"&gt;&lt;expr_stmt&gt;&lt;expr&gt;&lt;operator&gt;..&lt;/operator&gt;&lt;operator&gt;/&lt;/operator&gt;&lt;operator&gt;..&lt;/operator&gt;&lt;operator&gt;/&lt;/operator&gt;&lt;operator&gt;..&lt;/operator&gt;&lt;operator&gt;/&lt;/operator&gt;&lt;operator&gt;..&lt;/operator&gt;&lt;operator&gt;/&lt;/operator&gt;&lt;operator&gt;..&lt;/operator&gt;&lt;operator&gt;/&lt;/operator&gt;&lt;name&gt;sandbox&lt;/name&gt;&lt;operator&gt;/&lt;/operator&gt;&lt;name&gt;SharedData&lt;/name&gt;&lt;operator&gt;/&lt;/operator&gt;&lt;macro&gt;&lt;name&gt;Class1&lt;/name&gt;&lt;/macro&gt;&lt;operator&gt;.&lt;/operator&gt;&lt;macro&gt;&lt;name&gt;cs&lt;/name&gt;&lt;/macro&gt;&lt;/expr&gt;&lt;/expr_stmt&gt;&lt;/unit&gt;</w:t>
              </w:r>
            </w:ins>
          </w:p>
          <w:p w14:paraId="03A511D0" w14:textId="77777777" w:rsidR="003353F1" w:rsidRPr="003353F1" w:rsidRDefault="003353F1" w:rsidP="003353F1">
            <w:pPr>
              <w:spacing w:line="276" w:lineRule="auto"/>
              <w:ind w:firstLine="0"/>
              <w:rPr>
                <w:ins w:id="672" w:author="blake grills" w:date="2020-03-20T11:14:00Z"/>
                <w:rStyle w:val="Code"/>
                <w:rPrChange w:id="673" w:author="blake grills" w:date="2020-03-20T11:15:00Z">
                  <w:rPr>
                    <w:ins w:id="674" w:author="blake grills" w:date="2020-03-20T11:14:00Z"/>
                    <w:rFonts w:cs="Times New Roman"/>
                    <w:szCs w:val="24"/>
                  </w:rPr>
                </w:rPrChange>
              </w:rPr>
              <w:pPrChange w:id="675" w:author="blake grills" w:date="2020-03-20T11:15:00Z">
                <w:pPr>
                  <w:ind w:firstLine="0"/>
                </w:pPr>
              </w:pPrChange>
            </w:pPr>
          </w:p>
          <w:p w14:paraId="6EA90AB0" w14:textId="77777777" w:rsidR="003353F1" w:rsidRPr="003353F1" w:rsidRDefault="003353F1" w:rsidP="003353F1">
            <w:pPr>
              <w:spacing w:line="276" w:lineRule="auto"/>
              <w:ind w:firstLine="0"/>
              <w:rPr>
                <w:ins w:id="676" w:author="blake grills" w:date="2020-03-20T11:14:00Z"/>
                <w:rStyle w:val="Code"/>
                <w:rPrChange w:id="677" w:author="blake grills" w:date="2020-03-20T11:15:00Z">
                  <w:rPr>
                    <w:ins w:id="678" w:author="blake grills" w:date="2020-03-20T11:14:00Z"/>
                    <w:rFonts w:cs="Times New Roman"/>
                    <w:szCs w:val="24"/>
                  </w:rPr>
                </w:rPrChange>
              </w:rPr>
              <w:pPrChange w:id="679" w:author="blake grills" w:date="2020-03-20T11:15:00Z">
                <w:pPr>
                  <w:ind w:firstLine="0"/>
                </w:pPr>
              </w:pPrChange>
            </w:pPr>
            <w:ins w:id="680" w:author="blake grills" w:date="2020-03-20T11:14:00Z">
              <w:r w:rsidRPr="003353F1">
                <w:rPr>
                  <w:rStyle w:val="Code"/>
                  <w:rPrChange w:id="681" w:author="blake grills" w:date="2020-03-20T11:15:00Z">
                    <w:rPr>
                      <w:rFonts w:cs="Times New Roman"/>
                      <w:szCs w:val="24"/>
                    </w:rPr>
                  </w:rPrChange>
                </w:rPr>
                <w:t xml:space="preserve">&lt;unit </w:t>
              </w:r>
              <w:proofErr w:type="spellStart"/>
              <w:r w:rsidRPr="003353F1">
                <w:rPr>
                  <w:rStyle w:val="Code"/>
                  <w:rPrChange w:id="682" w:author="blake grills" w:date="2020-03-20T11:15:00Z">
                    <w:rPr>
                      <w:rFonts w:cs="Times New Roman"/>
                      <w:szCs w:val="24"/>
                    </w:rPr>
                  </w:rPrChange>
                </w:rPr>
                <w:t>xmlns:cpp</w:t>
              </w:r>
              <w:proofErr w:type="spellEnd"/>
              <w:r w:rsidRPr="003353F1">
                <w:rPr>
                  <w:rStyle w:val="Code"/>
                  <w:rPrChange w:id="683" w:author="blake grills" w:date="2020-03-20T11:15:00Z">
                    <w:rPr>
                      <w:rFonts w:cs="Times New Roman"/>
                      <w:szCs w:val="24"/>
                    </w:rPr>
                  </w:rPrChange>
                </w:rPr>
                <w:t xml:space="preserve">="http://www.srcML.org/srcML/cpp" revision="0.9.5" language="C" filename="E:\Work\school\ThesisProject\ThesisCorpus\~ready\ClassHierarchyJob.h" hash="51abc9d61f337d3cb3410bbbf4cb9cbf7db9a506"&gt;&lt;comment type="block"&gt;/* This file is part of </w:t>
              </w:r>
              <w:proofErr w:type="spellStart"/>
              <w:r w:rsidRPr="003353F1">
                <w:rPr>
                  <w:rStyle w:val="Code"/>
                  <w:rPrChange w:id="684" w:author="blake grills" w:date="2020-03-20T11:15:00Z">
                    <w:rPr>
                      <w:rFonts w:cs="Times New Roman"/>
                      <w:szCs w:val="24"/>
                    </w:rPr>
                  </w:rPrChange>
                </w:rPr>
                <w:t>RTags</w:t>
              </w:r>
              <w:proofErr w:type="spellEnd"/>
              <w:r w:rsidRPr="003353F1">
                <w:rPr>
                  <w:rStyle w:val="Code"/>
                  <w:rPrChange w:id="685" w:author="blake grills" w:date="2020-03-20T11:15:00Z">
                    <w:rPr>
                      <w:rFonts w:cs="Times New Roman"/>
                      <w:szCs w:val="24"/>
                    </w:rPr>
                  </w:rPrChange>
                </w:rPr>
                <w:t xml:space="preserve"> (http://rtags.net).</w:t>
              </w:r>
            </w:ins>
          </w:p>
          <w:p w14:paraId="660BEFA1" w14:textId="77777777" w:rsidR="003353F1" w:rsidRPr="003353F1" w:rsidRDefault="003353F1" w:rsidP="003353F1">
            <w:pPr>
              <w:spacing w:line="276" w:lineRule="auto"/>
              <w:ind w:firstLine="0"/>
              <w:rPr>
                <w:ins w:id="686" w:author="blake grills" w:date="2020-03-20T11:14:00Z"/>
                <w:rStyle w:val="Code"/>
                <w:rPrChange w:id="687" w:author="blake grills" w:date="2020-03-20T11:15:00Z">
                  <w:rPr>
                    <w:ins w:id="688" w:author="blake grills" w:date="2020-03-20T11:14:00Z"/>
                    <w:rFonts w:cs="Times New Roman"/>
                    <w:szCs w:val="24"/>
                  </w:rPr>
                </w:rPrChange>
              </w:rPr>
              <w:pPrChange w:id="689" w:author="blake grills" w:date="2020-03-20T11:15:00Z">
                <w:pPr>
                  <w:ind w:firstLine="0"/>
                </w:pPr>
              </w:pPrChange>
            </w:pPr>
          </w:p>
          <w:p w14:paraId="72F4F0B1" w14:textId="77777777" w:rsidR="003353F1" w:rsidRPr="003353F1" w:rsidRDefault="003353F1" w:rsidP="003353F1">
            <w:pPr>
              <w:spacing w:line="276" w:lineRule="auto"/>
              <w:ind w:firstLine="0"/>
              <w:rPr>
                <w:ins w:id="690" w:author="blake grills" w:date="2020-03-20T11:14:00Z"/>
                <w:rStyle w:val="Code"/>
                <w:rPrChange w:id="691" w:author="blake grills" w:date="2020-03-20T11:15:00Z">
                  <w:rPr>
                    <w:ins w:id="692" w:author="blake grills" w:date="2020-03-20T11:14:00Z"/>
                    <w:rFonts w:cs="Times New Roman"/>
                    <w:szCs w:val="24"/>
                  </w:rPr>
                </w:rPrChange>
              </w:rPr>
              <w:pPrChange w:id="693" w:author="blake grills" w:date="2020-03-20T11:15:00Z">
                <w:pPr>
                  <w:ind w:firstLine="0"/>
                </w:pPr>
              </w:pPrChange>
            </w:pPr>
            <w:ins w:id="694" w:author="blake grills" w:date="2020-03-20T11:14:00Z">
              <w:r w:rsidRPr="003353F1">
                <w:rPr>
                  <w:rStyle w:val="Code"/>
                  <w:rPrChange w:id="695" w:author="blake grills" w:date="2020-03-20T11:15:00Z">
                    <w:rPr>
                      <w:rFonts w:cs="Times New Roman"/>
                      <w:szCs w:val="24"/>
                    </w:rPr>
                  </w:rPrChange>
                </w:rPr>
                <w:t xml:space="preserve">   </w:t>
              </w:r>
              <w:proofErr w:type="spellStart"/>
              <w:r w:rsidRPr="003353F1">
                <w:rPr>
                  <w:rStyle w:val="Code"/>
                  <w:rPrChange w:id="696" w:author="blake grills" w:date="2020-03-20T11:15:00Z">
                    <w:rPr>
                      <w:rFonts w:cs="Times New Roman"/>
                      <w:szCs w:val="24"/>
                    </w:rPr>
                  </w:rPrChange>
                </w:rPr>
                <w:t>RTags</w:t>
              </w:r>
              <w:proofErr w:type="spellEnd"/>
              <w:r w:rsidRPr="003353F1">
                <w:rPr>
                  <w:rStyle w:val="Code"/>
                  <w:rPrChange w:id="697" w:author="blake grills" w:date="2020-03-20T11:15:00Z">
                    <w:rPr>
                      <w:rFonts w:cs="Times New Roman"/>
                      <w:szCs w:val="24"/>
                    </w:rPr>
                  </w:rPrChange>
                </w:rPr>
                <w:t xml:space="preserve"> is free software: you can redistribute it and/or modify</w:t>
              </w:r>
            </w:ins>
          </w:p>
          <w:p w14:paraId="39C2A425" w14:textId="77777777" w:rsidR="003353F1" w:rsidRPr="003353F1" w:rsidRDefault="003353F1" w:rsidP="003353F1">
            <w:pPr>
              <w:spacing w:line="276" w:lineRule="auto"/>
              <w:ind w:firstLine="0"/>
              <w:rPr>
                <w:ins w:id="698" w:author="blake grills" w:date="2020-03-20T11:14:00Z"/>
                <w:rStyle w:val="Code"/>
                <w:rPrChange w:id="699" w:author="blake grills" w:date="2020-03-20T11:15:00Z">
                  <w:rPr>
                    <w:ins w:id="700" w:author="blake grills" w:date="2020-03-20T11:14:00Z"/>
                    <w:rFonts w:cs="Times New Roman"/>
                    <w:szCs w:val="24"/>
                  </w:rPr>
                </w:rPrChange>
              </w:rPr>
              <w:pPrChange w:id="701" w:author="blake grills" w:date="2020-03-20T11:15:00Z">
                <w:pPr>
                  <w:ind w:firstLine="0"/>
                </w:pPr>
              </w:pPrChange>
            </w:pPr>
            <w:ins w:id="702" w:author="blake grills" w:date="2020-03-20T11:14:00Z">
              <w:r w:rsidRPr="003353F1">
                <w:rPr>
                  <w:rStyle w:val="Code"/>
                  <w:rPrChange w:id="703" w:author="blake grills" w:date="2020-03-20T11:15:00Z">
                    <w:rPr>
                      <w:rFonts w:cs="Times New Roman"/>
                      <w:szCs w:val="24"/>
                    </w:rPr>
                  </w:rPrChange>
                </w:rPr>
                <w:t xml:space="preserve">   it under the terms of the GNU General Public License as published by</w:t>
              </w:r>
            </w:ins>
          </w:p>
          <w:p w14:paraId="7B20045E" w14:textId="77777777" w:rsidR="003353F1" w:rsidRPr="003353F1" w:rsidRDefault="003353F1" w:rsidP="003353F1">
            <w:pPr>
              <w:spacing w:line="276" w:lineRule="auto"/>
              <w:ind w:firstLine="0"/>
              <w:rPr>
                <w:ins w:id="704" w:author="blake grills" w:date="2020-03-20T11:14:00Z"/>
                <w:rStyle w:val="Code"/>
                <w:rPrChange w:id="705" w:author="blake grills" w:date="2020-03-20T11:15:00Z">
                  <w:rPr>
                    <w:ins w:id="706" w:author="blake grills" w:date="2020-03-20T11:14:00Z"/>
                    <w:rFonts w:cs="Times New Roman"/>
                    <w:szCs w:val="24"/>
                  </w:rPr>
                </w:rPrChange>
              </w:rPr>
              <w:pPrChange w:id="707" w:author="blake grills" w:date="2020-03-20T11:15:00Z">
                <w:pPr>
                  <w:ind w:firstLine="0"/>
                </w:pPr>
              </w:pPrChange>
            </w:pPr>
            <w:ins w:id="708" w:author="blake grills" w:date="2020-03-20T11:14:00Z">
              <w:r w:rsidRPr="003353F1">
                <w:rPr>
                  <w:rStyle w:val="Code"/>
                  <w:rPrChange w:id="709" w:author="blake grills" w:date="2020-03-20T11:15:00Z">
                    <w:rPr>
                      <w:rFonts w:cs="Times New Roman"/>
                      <w:szCs w:val="24"/>
                    </w:rPr>
                  </w:rPrChange>
                </w:rPr>
                <w:t xml:space="preserve">   the Free Software Foundation, either version 3 of the License, or</w:t>
              </w:r>
            </w:ins>
          </w:p>
          <w:p w14:paraId="16547DB1" w14:textId="77777777" w:rsidR="003353F1" w:rsidRPr="003353F1" w:rsidRDefault="003353F1" w:rsidP="003353F1">
            <w:pPr>
              <w:spacing w:line="276" w:lineRule="auto"/>
              <w:ind w:firstLine="0"/>
              <w:rPr>
                <w:ins w:id="710" w:author="blake grills" w:date="2020-03-20T11:14:00Z"/>
                <w:rStyle w:val="Code"/>
                <w:rPrChange w:id="711" w:author="blake grills" w:date="2020-03-20T11:15:00Z">
                  <w:rPr>
                    <w:ins w:id="712" w:author="blake grills" w:date="2020-03-20T11:14:00Z"/>
                    <w:rFonts w:cs="Times New Roman"/>
                    <w:szCs w:val="24"/>
                  </w:rPr>
                </w:rPrChange>
              </w:rPr>
              <w:pPrChange w:id="713" w:author="blake grills" w:date="2020-03-20T11:15:00Z">
                <w:pPr>
                  <w:ind w:firstLine="0"/>
                </w:pPr>
              </w:pPrChange>
            </w:pPr>
            <w:ins w:id="714" w:author="blake grills" w:date="2020-03-20T11:14:00Z">
              <w:r w:rsidRPr="003353F1">
                <w:rPr>
                  <w:rStyle w:val="Code"/>
                  <w:rPrChange w:id="715" w:author="blake grills" w:date="2020-03-20T11:15:00Z">
                    <w:rPr>
                      <w:rFonts w:cs="Times New Roman"/>
                      <w:szCs w:val="24"/>
                    </w:rPr>
                  </w:rPrChange>
                </w:rPr>
                <w:t xml:space="preserve">   (at your option) any later version.</w:t>
              </w:r>
            </w:ins>
          </w:p>
          <w:p w14:paraId="4266A660" w14:textId="77777777" w:rsidR="003353F1" w:rsidRPr="003353F1" w:rsidRDefault="003353F1" w:rsidP="003353F1">
            <w:pPr>
              <w:spacing w:line="276" w:lineRule="auto"/>
              <w:ind w:firstLine="0"/>
              <w:rPr>
                <w:ins w:id="716" w:author="blake grills" w:date="2020-03-20T11:14:00Z"/>
                <w:rStyle w:val="Code"/>
                <w:rPrChange w:id="717" w:author="blake grills" w:date="2020-03-20T11:15:00Z">
                  <w:rPr>
                    <w:ins w:id="718" w:author="blake grills" w:date="2020-03-20T11:14:00Z"/>
                    <w:rFonts w:cs="Times New Roman"/>
                    <w:szCs w:val="24"/>
                  </w:rPr>
                </w:rPrChange>
              </w:rPr>
              <w:pPrChange w:id="719" w:author="blake grills" w:date="2020-03-20T11:15:00Z">
                <w:pPr>
                  <w:ind w:firstLine="0"/>
                </w:pPr>
              </w:pPrChange>
            </w:pPr>
          </w:p>
          <w:p w14:paraId="770977C1" w14:textId="77777777" w:rsidR="003353F1" w:rsidRPr="003353F1" w:rsidRDefault="003353F1" w:rsidP="003353F1">
            <w:pPr>
              <w:spacing w:line="276" w:lineRule="auto"/>
              <w:ind w:firstLine="0"/>
              <w:rPr>
                <w:ins w:id="720" w:author="blake grills" w:date="2020-03-20T11:14:00Z"/>
                <w:rStyle w:val="Code"/>
                <w:rPrChange w:id="721" w:author="blake grills" w:date="2020-03-20T11:15:00Z">
                  <w:rPr>
                    <w:ins w:id="722" w:author="blake grills" w:date="2020-03-20T11:14:00Z"/>
                    <w:rFonts w:cs="Times New Roman"/>
                    <w:szCs w:val="24"/>
                  </w:rPr>
                </w:rPrChange>
              </w:rPr>
              <w:pPrChange w:id="723" w:author="blake grills" w:date="2020-03-20T11:15:00Z">
                <w:pPr>
                  <w:ind w:firstLine="0"/>
                </w:pPr>
              </w:pPrChange>
            </w:pPr>
            <w:ins w:id="724" w:author="blake grills" w:date="2020-03-20T11:14:00Z">
              <w:r w:rsidRPr="003353F1">
                <w:rPr>
                  <w:rStyle w:val="Code"/>
                  <w:rPrChange w:id="725" w:author="blake grills" w:date="2020-03-20T11:15:00Z">
                    <w:rPr>
                      <w:rFonts w:cs="Times New Roman"/>
                      <w:szCs w:val="24"/>
                    </w:rPr>
                  </w:rPrChange>
                </w:rPr>
                <w:t xml:space="preserve">   </w:t>
              </w:r>
              <w:proofErr w:type="spellStart"/>
              <w:r w:rsidRPr="003353F1">
                <w:rPr>
                  <w:rStyle w:val="Code"/>
                  <w:rPrChange w:id="726" w:author="blake grills" w:date="2020-03-20T11:15:00Z">
                    <w:rPr>
                      <w:rFonts w:cs="Times New Roman"/>
                      <w:szCs w:val="24"/>
                    </w:rPr>
                  </w:rPrChange>
                </w:rPr>
                <w:t>RTags</w:t>
              </w:r>
              <w:proofErr w:type="spellEnd"/>
              <w:r w:rsidRPr="003353F1">
                <w:rPr>
                  <w:rStyle w:val="Code"/>
                  <w:rPrChange w:id="727" w:author="blake grills" w:date="2020-03-20T11:15:00Z">
                    <w:rPr>
                      <w:rFonts w:cs="Times New Roman"/>
                      <w:szCs w:val="24"/>
                    </w:rPr>
                  </w:rPrChange>
                </w:rPr>
                <w:t xml:space="preserve"> is distributed in the hope that it will be useful,</w:t>
              </w:r>
            </w:ins>
          </w:p>
          <w:p w14:paraId="414420DF" w14:textId="77777777" w:rsidR="003353F1" w:rsidRPr="003353F1" w:rsidRDefault="003353F1" w:rsidP="003353F1">
            <w:pPr>
              <w:spacing w:line="276" w:lineRule="auto"/>
              <w:ind w:firstLine="0"/>
              <w:rPr>
                <w:ins w:id="728" w:author="blake grills" w:date="2020-03-20T11:14:00Z"/>
                <w:rStyle w:val="Code"/>
                <w:rPrChange w:id="729" w:author="blake grills" w:date="2020-03-20T11:15:00Z">
                  <w:rPr>
                    <w:ins w:id="730" w:author="blake grills" w:date="2020-03-20T11:14:00Z"/>
                    <w:rFonts w:cs="Times New Roman"/>
                    <w:szCs w:val="24"/>
                  </w:rPr>
                </w:rPrChange>
              </w:rPr>
              <w:pPrChange w:id="731" w:author="blake grills" w:date="2020-03-20T11:15:00Z">
                <w:pPr>
                  <w:ind w:firstLine="0"/>
                </w:pPr>
              </w:pPrChange>
            </w:pPr>
            <w:ins w:id="732" w:author="blake grills" w:date="2020-03-20T11:14:00Z">
              <w:r w:rsidRPr="003353F1">
                <w:rPr>
                  <w:rStyle w:val="Code"/>
                  <w:rPrChange w:id="733" w:author="blake grills" w:date="2020-03-20T11:15:00Z">
                    <w:rPr>
                      <w:rFonts w:cs="Times New Roman"/>
                      <w:szCs w:val="24"/>
                    </w:rPr>
                  </w:rPrChange>
                </w:rPr>
                <w:t xml:space="preserve">   but WITHOUT ANY WARRANTY; without even the implied warranty of</w:t>
              </w:r>
            </w:ins>
          </w:p>
          <w:p w14:paraId="6DADEB4B" w14:textId="77777777" w:rsidR="003353F1" w:rsidRPr="003353F1" w:rsidRDefault="003353F1" w:rsidP="003353F1">
            <w:pPr>
              <w:spacing w:line="276" w:lineRule="auto"/>
              <w:ind w:firstLine="0"/>
              <w:rPr>
                <w:ins w:id="734" w:author="blake grills" w:date="2020-03-20T11:14:00Z"/>
                <w:rStyle w:val="Code"/>
                <w:rPrChange w:id="735" w:author="blake grills" w:date="2020-03-20T11:15:00Z">
                  <w:rPr>
                    <w:ins w:id="736" w:author="blake grills" w:date="2020-03-20T11:14:00Z"/>
                    <w:rFonts w:cs="Times New Roman"/>
                    <w:szCs w:val="24"/>
                  </w:rPr>
                </w:rPrChange>
              </w:rPr>
              <w:pPrChange w:id="737" w:author="blake grills" w:date="2020-03-20T11:15:00Z">
                <w:pPr>
                  <w:ind w:firstLine="0"/>
                </w:pPr>
              </w:pPrChange>
            </w:pPr>
            <w:ins w:id="738" w:author="blake grills" w:date="2020-03-20T11:14:00Z">
              <w:r w:rsidRPr="003353F1">
                <w:rPr>
                  <w:rStyle w:val="Code"/>
                  <w:rPrChange w:id="739" w:author="blake grills" w:date="2020-03-20T11:15:00Z">
                    <w:rPr>
                      <w:rFonts w:cs="Times New Roman"/>
                      <w:szCs w:val="24"/>
                    </w:rPr>
                  </w:rPrChange>
                </w:rPr>
                <w:t xml:space="preserve">   MERCHANTABILITY or FITNESS FOR A PARTICULAR PURPOSE.  See the</w:t>
              </w:r>
            </w:ins>
          </w:p>
          <w:p w14:paraId="442885BF" w14:textId="77777777" w:rsidR="003353F1" w:rsidRPr="003353F1" w:rsidRDefault="003353F1" w:rsidP="003353F1">
            <w:pPr>
              <w:spacing w:line="276" w:lineRule="auto"/>
              <w:ind w:firstLine="0"/>
              <w:rPr>
                <w:ins w:id="740" w:author="blake grills" w:date="2020-03-20T11:14:00Z"/>
                <w:rStyle w:val="Code"/>
                <w:rPrChange w:id="741" w:author="blake grills" w:date="2020-03-20T11:15:00Z">
                  <w:rPr>
                    <w:ins w:id="742" w:author="blake grills" w:date="2020-03-20T11:14:00Z"/>
                    <w:rFonts w:cs="Times New Roman"/>
                    <w:szCs w:val="24"/>
                  </w:rPr>
                </w:rPrChange>
              </w:rPr>
              <w:pPrChange w:id="743" w:author="blake grills" w:date="2020-03-20T11:15:00Z">
                <w:pPr>
                  <w:ind w:firstLine="0"/>
                </w:pPr>
              </w:pPrChange>
            </w:pPr>
            <w:ins w:id="744" w:author="blake grills" w:date="2020-03-20T11:14:00Z">
              <w:r w:rsidRPr="003353F1">
                <w:rPr>
                  <w:rStyle w:val="Code"/>
                  <w:rPrChange w:id="745" w:author="blake grills" w:date="2020-03-20T11:15:00Z">
                    <w:rPr>
                      <w:rFonts w:cs="Times New Roman"/>
                      <w:szCs w:val="24"/>
                    </w:rPr>
                  </w:rPrChange>
                </w:rPr>
                <w:t xml:space="preserve">   GNU General Public License for more details.</w:t>
              </w:r>
            </w:ins>
          </w:p>
          <w:p w14:paraId="619FC0A2" w14:textId="77777777" w:rsidR="003353F1" w:rsidRPr="003353F1" w:rsidRDefault="003353F1" w:rsidP="003353F1">
            <w:pPr>
              <w:spacing w:line="276" w:lineRule="auto"/>
              <w:ind w:firstLine="0"/>
              <w:rPr>
                <w:ins w:id="746" w:author="blake grills" w:date="2020-03-20T11:14:00Z"/>
                <w:rStyle w:val="Code"/>
                <w:rPrChange w:id="747" w:author="blake grills" w:date="2020-03-20T11:15:00Z">
                  <w:rPr>
                    <w:ins w:id="748" w:author="blake grills" w:date="2020-03-20T11:14:00Z"/>
                    <w:rFonts w:cs="Times New Roman"/>
                    <w:szCs w:val="24"/>
                  </w:rPr>
                </w:rPrChange>
              </w:rPr>
              <w:pPrChange w:id="749" w:author="blake grills" w:date="2020-03-20T11:15:00Z">
                <w:pPr>
                  <w:ind w:firstLine="0"/>
                </w:pPr>
              </w:pPrChange>
            </w:pPr>
          </w:p>
          <w:p w14:paraId="48ADF54C" w14:textId="77777777" w:rsidR="003353F1" w:rsidRPr="003353F1" w:rsidRDefault="003353F1" w:rsidP="003353F1">
            <w:pPr>
              <w:spacing w:line="276" w:lineRule="auto"/>
              <w:ind w:firstLine="0"/>
              <w:rPr>
                <w:ins w:id="750" w:author="blake grills" w:date="2020-03-20T11:14:00Z"/>
                <w:rStyle w:val="Code"/>
                <w:rPrChange w:id="751" w:author="blake grills" w:date="2020-03-20T11:15:00Z">
                  <w:rPr>
                    <w:ins w:id="752" w:author="blake grills" w:date="2020-03-20T11:14:00Z"/>
                    <w:rFonts w:cs="Times New Roman"/>
                    <w:szCs w:val="24"/>
                  </w:rPr>
                </w:rPrChange>
              </w:rPr>
              <w:pPrChange w:id="753" w:author="blake grills" w:date="2020-03-20T11:15:00Z">
                <w:pPr>
                  <w:ind w:firstLine="0"/>
                </w:pPr>
              </w:pPrChange>
            </w:pPr>
            <w:ins w:id="754" w:author="blake grills" w:date="2020-03-20T11:14:00Z">
              <w:r w:rsidRPr="003353F1">
                <w:rPr>
                  <w:rStyle w:val="Code"/>
                  <w:rPrChange w:id="755" w:author="blake grills" w:date="2020-03-20T11:15:00Z">
                    <w:rPr>
                      <w:rFonts w:cs="Times New Roman"/>
                      <w:szCs w:val="24"/>
                    </w:rPr>
                  </w:rPrChange>
                </w:rPr>
                <w:t xml:space="preserve">   You should have received a copy of the GNU General Public License</w:t>
              </w:r>
            </w:ins>
          </w:p>
          <w:p w14:paraId="54A83468" w14:textId="77777777" w:rsidR="003353F1" w:rsidRPr="003353F1" w:rsidRDefault="003353F1" w:rsidP="003353F1">
            <w:pPr>
              <w:spacing w:line="276" w:lineRule="auto"/>
              <w:ind w:firstLine="0"/>
              <w:rPr>
                <w:ins w:id="756" w:author="blake grills" w:date="2020-03-20T11:14:00Z"/>
                <w:rStyle w:val="Code"/>
                <w:rPrChange w:id="757" w:author="blake grills" w:date="2020-03-20T11:15:00Z">
                  <w:rPr>
                    <w:ins w:id="758" w:author="blake grills" w:date="2020-03-20T11:14:00Z"/>
                    <w:rFonts w:cs="Times New Roman"/>
                    <w:szCs w:val="24"/>
                  </w:rPr>
                </w:rPrChange>
              </w:rPr>
              <w:pPrChange w:id="759" w:author="blake grills" w:date="2020-03-20T11:15:00Z">
                <w:pPr>
                  <w:ind w:firstLine="0"/>
                </w:pPr>
              </w:pPrChange>
            </w:pPr>
            <w:ins w:id="760" w:author="blake grills" w:date="2020-03-20T11:14:00Z">
              <w:r w:rsidRPr="003353F1">
                <w:rPr>
                  <w:rStyle w:val="Code"/>
                  <w:rPrChange w:id="761" w:author="blake grills" w:date="2020-03-20T11:15:00Z">
                    <w:rPr>
                      <w:rFonts w:cs="Times New Roman"/>
                      <w:szCs w:val="24"/>
                    </w:rPr>
                  </w:rPrChange>
                </w:rPr>
                <w:t xml:space="preserve">   along with </w:t>
              </w:r>
              <w:proofErr w:type="spellStart"/>
              <w:r w:rsidRPr="003353F1">
                <w:rPr>
                  <w:rStyle w:val="Code"/>
                  <w:rPrChange w:id="762" w:author="blake grills" w:date="2020-03-20T11:15:00Z">
                    <w:rPr>
                      <w:rFonts w:cs="Times New Roman"/>
                      <w:szCs w:val="24"/>
                    </w:rPr>
                  </w:rPrChange>
                </w:rPr>
                <w:t>RTags</w:t>
              </w:r>
              <w:proofErr w:type="spellEnd"/>
              <w:r w:rsidRPr="003353F1">
                <w:rPr>
                  <w:rStyle w:val="Code"/>
                  <w:rPrChange w:id="763" w:author="blake grills" w:date="2020-03-20T11:15:00Z">
                    <w:rPr>
                      <w:rFonts w:cs="Times New Roman"/>
                      <w:szCs w:val="24"/>
                    </w:rPr>
                  </w:rPrChange>
                </w:rPr>
                <w:t>.  If not, see &amp;</w:t>
              </w:r>
              <w:proofErr w:type="spellStart"/>
              <w:proofErr w:type="gramStart"/>
              <w:r w:rsidRPr="003353F1">
                <w:rPr>
                  <w:rStyle w:val="Code"/>
                  <w:rPrChange w:id="764" w:author="blake grills" w:date="2020-03-20T11:15:00Z">
                    <w:rPr>
                      <w:rFonts w:cs="Times New Roman"/>
                      <w:szCs w:val="24"/>
                    </w:rPr>
                  </w:rPrChange>
                </w:rPr>
                <w:t>lt;http</w:t>
              </w:r>
              <w:proofErr w:type="spellEnd"/>
              <w:r w:rsidRPr="003353F1">
                <w:rPr>
                  <w:rStyle w:val="Code"/>
                  <w:rPrChange w:id="765" w:author="blake grills" w:date="2020-03-20T11:15:00Z">
                    <w:rPr>
                      <w:rFonts w:cs="Times New Roman"/>
                      <w:szCs w:val="24"/>
                    </w:rPr>
                  </w:rPrChange>
                </w:rPr>
                <w:t>://www.gnu.org/licenses/&amp;gt;.</w:t>
              </w:r>
              <w:proofErr w:type="gramEnd"/>
              <w:r w:rsidRPr="003353F1">
                <w:rPr>
                  <w:rStyle w:val="Code"/>
                  <w:rPrChange w:id="766" w:author="blake grills" w:date="2020-03-20T11:15:00Z">
                    <w:rPr>
                      <w:rFonts w:cs="Times New Roman"/>
                      <w:szCs w:val="24"/>
                    </w:rPr>
                  </w:rPrChange>
                </w:rPr>
                <w:t xml:space="preserve"> */&lt;/comment&gt;</w:t>
              </w:r>
            </w:ins>
          </w:p>
          <w:p w14:paraId="53EF64C7" w14:textId="77777777" w:rsidR="003353F1" w:rsidRPr="003353F1" w:rsidRDefault="003353F1" w:rsidP="003353F1">
            <w:pPr>
              <w:spacing w:line="276" w:lineRule="auto"/>
              <w:ind w:firstLine="0"/>
              <w:rPr>
                <w:ins w:id="767" w:author="blake grills" w:date="2020-03-20T11:14:00Z"/>
                <w:rStyle w:val="Code"/>
                <w:rPrChange w:id="768" w:author="blake grills" w:date="2020-03-20T11:15:00Z">
                  <w:rPr>
                    <w:ins w:id="769" w:author="blake grills" w:date="2020-03-20T11:14:00Z"/>
                    <w:rFonts w:cs="Times New Roman"/>
                    <w:szCs w:val="24"/>
                  </w:rPr>
                </w:rPrChange>
              </w:rPr>
              <w:pPrChange w:id="770" w:author="blake grills" w:date="2020-03-20T11:15:00Z">
                <w:pPr>
                  <w:ind w:firstLine="0"/>
                </w:pPr>
              </w:pPrChange>
            </w:pPr>
          </w:p>
          <w:p w14:paraId="21FA0ED2" w14:textId="77777777" w:rsidR="003353F1" w:rsidRPr="003353F1" w:rsidRDefault="003353F1" w:rsidP="003353F1">
            <w:pPr>
              <w:spacing w:line="276" w:lineRule="auto"/>
              <w:ind w:firstLine="0"/>
              <w:rPr>
                <w:ins w:id="771" w:author="blake grills" w:date="2020-03-20T11:14:00Z"/>
                <w:rStyle w:val="Code"/>
                <w:rPrChange w:id="772" w:author="blake grills" w:date="2020-03-20T11:15:00Z">
                  <w:rPr>
                    <w:ins w:id="773" w:author="blake grills" w:date="2020-03-20T11:14:00Z"/>
                    <w:rFonts w:cs="Times New Roman"/>
                    <w:szCs w:val="24"/>
                  </w:rPr>
                </w:rPrChange>
              </w:rPr>
              <w:pPrChange w:id="774" w:author="blake grills" w:date="2020-03-20T11:15:00Z">
                <w:pPr>
                  <w:ind w:firstLine="0"/>
                </w:pPr>
              </w:pPrChange>
            </w:pPr>
            <w:ins w:id="775" w:author="blake grills" w:date="2020-03-20T11:14:00Z">
              <w:r w:rsidRPr="003353F1">
                <w:rPr>
                  <w:rStyle w:val="Code"/>
                  <w:rPrChange w:id="776" w:author="blake grills" w:date="2020-03-20T11:15:00Z">
                    <w:rPr>
                      <w:rFonts w:cs="Times New Roman"/>
                      <w:szCs w:val="24"/>
                    </w:rPr>
                  </w:rPrChange>
                </w:rPr>
                <w:t>&lt;</w:t>
              </w:r>
              <w:proofErr w:type="spellStart"/>
              <w:proofErr w:type="gramStart"/>
              <w:r w:rsidRPr="003353F1">
                <w:rPr>
                  <w:rStyle w:val="Code"/>
                  <w:rPrChange w:id="777" w:author="blake grills" w:date="2020-03-20T11:15:00Z">
                    <w:rPr>
                      <w:rFonts w:cs="Times New Roman"/>
                      <w:szCs w:val="24"/>
                    </w:rPr>
                  </w:rPrChange>
                </w:rPr>
                <w:t>cpp:ifndef</w:t>
              </w:r>
              <w:proofErr w:type="spellEnd"/>
              <w:proofErr w:type="gramEnd"/>
              <w:r w:rsidRPr="003353F1">
                <w:rPr>
                  <w:rStyle w:val="Code"/>
                  <w:rPrChange w:id="778" w:author="blake grills" w:date="2020-03-20T11:15:00Z">
                    <w:rPr>
                      <w:rFonts w:cs="Times New Roman"/>
                      <w:szCs w:val="24"/>
                    </w:rPr>
                  </w:rPrChange>
                </w:rPr>
                <w:t>&gt;#&lt;</w:t>
              </w:r>
              <w:proofErr w:type="spellStart"/>
              <w:r w:rsidRPr="003353F1">
                <w:rPr>
                  <w:rStyle w:val="Code"/>
                  <w:rPrChange w:id="779" w:author="blake grills" w:date="2020-03-20T11:15:00Z">
                    <w:rPr>
                      <w:rFonts w:cs="Times New Roman"/>
                      <w:szCs w:val="24"/>
                    </w:rPr>
                  </w:rPrChange>
                </w:rPr>
                <w:t>cpp:directive</w:t>
              </w:r>
              <w:proofErr w:type="spellEnd"/>
              <w:r w:rsidRPr="003353F1">
                <w:rPr>
                  <w:rStyle w:val="Code"/>
                  <w:rPrChange w:id="780" w:author="blake grills" w:date="2020-03-20T11:15:00Z">
                    <w:rPr>
                      <w:rFonts w:cs="Times New Roman"/>
                      <w:szCs w:val="24"/>
                    </w:rPr>
                  </w:rPrChange>
                </w:rPr>
                <w:t>&gt;</w:t>
              </w:r>
              <w:proofErr w:type="spellStart"/>
              <w:r w:rsidRPr="003353F1">
                <w:rPr>
                  <w:rStyle w:val="Code"/>
                  <w:rPrChange w:id="781" w:author="blake grills" w:date="2020-03-20T11:15:00Z">
                    <w:rPr>
                      <w:rFonts w:cs="Times New Roman"/>
                      <w:szCs w:val="24"/>
                    </w:rPr>
                  </w:rPrChange>
                </w:rPr>
                <w:t>ifndef</w:t>
              </w:r>
              <w:proofErr w:type="spellEnd"/>
              <w:r w:rsidRPr="003353F1">
                <w:rPr>
                  <w:rStyle w:val="Code"/>
                  <w:rPrChange w:id="782" w:author="blake grills" w:date="2020-03-20T11:15:00Z">
                    <w:rPr>
                      <w:rFonts w:cs="Times New Roman"/>
                      <w:szCs w:val="24"/>
                    </w:rPr>
                  </w:rPrChange>
                </w:rPr>
                <w:t>&lt;/</w:t>
              </w:r>
              <w:proofErr w:type="spellStart"/>
              <w:r w:rsidRPr="003353F1">
                <w:rPr>
                  <w:rStyle w:val="Code"/>
                  <w:rPrChange w:id="783" w:author="blake grills" w:date="2020-03-20T11:15:00Z">
                    <w:rPr>
                      <w:rFonts w:cs="Times New Roman"/>
                      <w:szCs w:val="24"/>
                    </w:rPr>
                  </w:rPrChange>
                </w:rPr>
                <w:t>cpp:directive</w:t>
              </w:r>
              <w:proofErr w:type="spellEnd"/>
              <w:r w:rsidRPr="003353F1">
                <w:rPr>
                  <w:rStyle w:val="Code"/>
                  <w:rPrChange w:id="784" w:author="blake grills" w:date="2020-03-20T11:15:00Z">
                    <w:rPr>
                      <w:rFonts w:cs="Times New Roman"/>
                      <w:szCs w:val="24"/>
                    </w:rPr>
                  </w:rPrChange>
                </w:rPr>
                <w:t>&gt; &lt;name&gt;</w:t>
              </w:r>
              <w:proofErr w:type="spellStart"/>
              <w:r w:rsidRPr="003353F1">
                <w:rPr>
                  <w:rStyle w:val="Code"/>
                  <w:rPrChange w:id="785" w:author="blake grills" w:date="2020-03-20T11:15:00Z">
                    <w:rPr>
                      <w:rFonts w:cs="Times New Roman"/>
                      <w:szCs w:val="24"/>
                    </w:rPr>
                  </w:rPrChange>
                </w:rPr>
                <w:t>ClassHierarchyJob_h</w:t>
              </w:r>
              <w:proofErr w:type="spellEnd"/>
              <w:r w:rsidRPr="003353F1">
                <w:rPr>
                  <w:rStyle w:val="Code"/>
                  <w:rPrChange w:id="786" w:author="blake grills" w:date="2020-03-20T11:15:00Z">
                    <w:rPr>
                      <w:rFonts w:cs="Times New Roman"/>
                      <w:szCs w:val="24"/>
                    </w:rPr>
                  </w:rPrChange>
                </w:rPr>
                <w:t>&lt;/name&gt;&lt;/</w:t>
              </w:r>
              <w:proofErr w:type="spellStart"/>
              <w:r w:rsidRPr="003353F1">
                <w:rPr>
                  <w:rStyle w:val="Code"/>
                  <w:rPrChange w:id="787" w:author="blake grills" w:date="2020-03-20T11:15:00Z">
                    <w:rPr>
                      <w:rFonts w:cs="Times New Roman"/>
                      <w:szCs w:val="24"/>
                    </w:rPr>
                  </w:rPrChange>
                </w:rPr>
                <w:t>cpp:ifndef</w:t>
              </w:r>
              <w:proofErr w:type="spellEnd"/>
              <w:r w:rsidRPr="003353F1">
                <w:rPr>
                  <w:rStyle w:val="Code"/>
                  <w:rPrChange w:id="788" w:author="blake grills" w:date="2020-03-20T11:15:00Z">
                    <w:rPr>
                      <w:rFonts w:cs="Times New Roman"/>
                      <w:szCs w:val="24"/>
                    </w:rPr>
                  </w:rPrChange>
                </w:rPr>
                <w:t>&gt;</w:t>
              </w:r>
            </w:ins>
          </w:p>
          <w:p w14:paraId="111750AE" w14:textId="77777777" w:rsidR="003353F1" w:rsidRPr="003353F1" w:rsidRDefault="003353F1" w:rsidP="003353F1">
            <w:pPr>
              <w:spacing w:line="276" w:lineRule="auto"/>
              <w:ind w:firstLine="0"/>
              <w:rPr>
                <w:ins w:id="789" w:author="blake grills" w:date="2020-03-20T11:14:00Z"/>
                <w:rStyle w:val="Code"/>
                <w:rPrChange w:id="790" w:author="blake grills" w:date="2020-03-20T11:15:00Z">
                  <w:rPr>
                    <w:ins w:id="791" w:author="blake grills" w:date="2020-03-20T11:14:00Z"/>
                    <w:rFonts w:cs="Times New Roman"/>
                    <w:szCs w:val="24"/>
                  </w:rPr>
                </w:rPrChange>
              </w:rPr>
              <w:pPrChange w:id="792" w:author="blake grills" w:date="2020-03-20T11:15:00Z">
                <w:pPr>
                  <w:ind w:firstLine="0"/>
                </w:pPr>
              </w:pPrChange>
            </w:pPr>
            <w:ins w:id="793" w:author="blake grills" w:date="2020-03-20T11:14:00Z">
              <w:r w:rsidRPr="003353F1">
                <w:rPr>
                  <w:rStyle w:val="Code"/>
                  <w:rPrChange w:id="794" w:author="blake grills" w:date="2020-03-20T11:15:00Z">
                    <w:rPr>
                      <w:rFonts w:cs="Times New Roman"/>
                      <w:szCs w:val="24"/>
                    </w:rPr>
                  </w:rPrChange>
                </w:rPr>
                <w:t>&lt;</w:t>
              </w:r>
              <w:proofErr w:type="spellStart"/>
              <w:proofErr w:type="gramStart"/>
              <w:r w:rsidRPr="003353F1">
                <w:rPr>
                  <w:rStyle w:val="Code"/>
                  <w:rPrChange w:id="795" w:author="blake grills" w:date="2020-03-20T11:15:00Z">
                    <w:rPr>
                      <w:rFonts w:cs="Times New Roman"/>
                      <w:szCs w:val="24"/>
                    </w:rPr>
                  </w:rPrChange>
                </w:rPr>
                <w:t>cpp:define</w:t>
              </w:r>
              <w:proofErr w:type="spellEnd"/>
              <w:proofErr w:type="gramEnd"/>
              <w:r w:rsidRPr="003353F1">
                <w:rPr>
                  <w:rStyle w:val="Code"/>
                  <w:rPrChange w:id="796" w:author="blake grills" w:date="2020-03-20T11:15:00Z">
                    <w:rPr>
                      <w:rFonts w:cs="Times New Roman"/>
                      <w:szCs w:val="24"/>
                    </w:rPr>
                  </w:rPrChange>
                </w:rPr>
                <w:t>&gt;#&lt;</w:t>
              </w:r>
              <w:proofErr w:type="spellStart"/>
              <w:r w:rsidRPr="003353F1">
                <w:rPr>
                  <w:rStyle w:val="Code"/>
                  <w:rPrChange w:id="797" w:author="blake grills" w:date="2020-03-20T11:15:00Z">
                    <w:rPr>
                      <w:rFonts w:cs="Times New Roman"/>
                      <w:szCs w:val="24"/>
                    </w:rPr>
                  </w:rPrChange>
                </w:rPr>
                <w:t>cpp:directive</w:t>
              </w:r>
              <w:proofErr w:type="spellEnd"/>
              <w:r w:rsidRPr="003353F1">
                <w:rPr>
                  <w:rStyle w:val="Code"/>
                  <w:rPrChange w:id="798" w:author="blake grills" w:date="2020-03-20T11:15:00Z">
                    <w:rPr>
                      <w:rFonts w:cs="Times New Roman"/>
                      <w:szCs w:val="24"/>
                    </w:rPr>
                  </w:rPrChange>
                </w:rPr>
                <w:t>&gt;define&lt;/</w:t>
              </w:r>
              <w:proofErr w:type="spellStart"/>
              <w:r w:rsidRPr="003353F1">
                <w:rPr>
                  <w:rStyle w:val="Code"/>
                  <w:rPrChange w:id="799" w:author="blake grills" w:date="2020-03-20T11:15:00Z">
                    <w:rPr>
                      <w:rFonts w:cs="Times New Roman"/>
                      <w:szCs w:val="24"/>
                    </w:rPr>
                  </w:rPrChange>
                </w:rPr>
                <w:t>cpp:directive</w:t>
              </w:r>
              <w:proofErr w:type="spellEnd"/>
              <w:r w:rsidRPr="003353F1">
                <w:rPr>
                  <w:rStyle w:val="Code"/>
                  <w:rPrChange w:id="800" w:author="blake grills" w:date="2020-03-20T11:15:00Z">
                    <w:rPr>
                      <w:rFonts w:cs="Times New Roman"/>
                      <w:szCs w:val="24"/>
                    </w:rPr>
                  </w:rPrChange>
                </w:rPr>
                <w:t>&gt; &lt;cpp:macro&gt;&lt;name&gt;ClassHierarchyJob_h&lt;/name&gt;&lt;/cpp:macro&gt;&lt;/cpp:define&gt;</w:t>
              </w:r>
            </w:ins>
          </w:p>
          <w:p w14:paraId="467ED424" w14:textId="77777777" w:rsidR="003353F1" w:rsidRPr="003353F1" w:rsidRDefault="003353F1" w:rsidP="003353F1">
            <w:pPr>
              <w:spacing w:line="276" w:lineRule="auto"/>
              <w:ind w:firstLine="0"/>
              <w:rPr>
                <w:ins w:id="801" w:author="blake grills" w:date="2020-03-20T11:14:00Z"/>
                <w:rStyle w:val="Code"/>
                <w:rPrChange w:id="802" w:author="blake grills" w:date="2020-03-20T11:15:00Z">
                  <w:rPr>
                    <w:ins w:id="803" w:author="blake grills" w:date="2020-03-20T11:14:00Z"/>
                    <w:rFonts w:cs="Times New Roman"/>
                    <w:szCs w:val="24"/>
                  </w:rPr>
                </w:rPrChange>
              </w:rPr>
              <w:pPrChange w:id="804" w:author="blake grills" w:date="2020-03-20T11:15:00Z">
                <w:pPr>
                  <w:ind w:firstLine="0"/>
                </w:pPr>
              </w:pPrChange>
            </w:pPr>
          </w:p>
          <w:p w14:paraId="0A9D3403" w14:textId="77777777" w:rsidR="003353F1" w:rsidRPr="003353F1" w:rsidRDefault="003353F1" w:rsidP="003353F1">
            <w:pPr>
              <w:spacing w:line="276" w:lineRule="auto"/>
              <w:ind w:firstLine="0"/>
              <w:rPr>
                <w:ins w:id="805" w:author="blake grills" w:date="2020-03-20T11:14:00Z"/>
                <w:rStyle w:val="Code"/>
                <w:rPrChange w:id="806" w:author="blake grills" w:date="2020-03-20T11:15:00Z">
                  <w:rPr>
                    <w:ins w:id="807" w:author="blake grills" w:date="2020-03-20T11:14:00Z"/>
                    <w:rFonts w:cs="Times New Roman"/>
                    <w:szCs w:val="24"/>
                  </w:rPr>
                </w:rPrChange>
              </w:rPr>
              <w:pPrChange w:id="808" w:author="blake grills" w:date="2020-03-20T11:15:00Z">
                <w:pPr>
                  <w:ind w:firstLine="0"/>
                </w:pPr>
              </w:pPrChange>
            </w:pPr>
            <w:ins w:id="809" w:author="blake grills" w:date="2020-03-20T11:14:00Z">
              <w:r w:rsidRPr="003353F1">
                <w:rPr>
                  <w:rStyle w:val="Code"/>
                  <w:rPrChange w:id="810" w:author="blake grills" w:date="2020-03-20T11:15:00Z">
                    <w:rPr>
                      <w:rFonts w:cs="Times New Roman"/>
                      <w:szCs w:val="24"/>
                    </w:rPr>
                  </w:rPrChange>
                </w:rPr>
                <w:t>&lt;</w:t>
              </w:r>
              <w:proofErr w:type="spellStart"/>
              <w:proofErr w:type="gramStart"/>
              <w:r w:rsidRPr="003353F1">
                <w:rPr>
                  <w:rStyle w:val="Code"/>
                  <w:rPrChange w:id="811" w:author="blake grills" w:date="2020-03-20T11:15:00Z">
                    <w:rPr>
                      <w:rFonts w:cs="Times New Roman"/>
                      <w:szCs w:val="24"/>
                    </w:rPr>
                  </w:rPrChange>
                </w:rPr>
                <w:t>cpp:include</w:t>
              </w:r>
              <w:proofErr w:type="spellEnd"/>
              <w:proofErr w:type="gramEnd"/>
              <w:r w:rsidRPr="003353F1">
                <w:rPr>
                  <w:rStyle w:val="Code"/>
                  <w:rPrChange w:id="812" w:author="blake grills" w:date="2020-03-20T11:15:00Z">
                    <w:rPr>
                      <w:rFonts w:cs="Times New Roman"/>
                      <w:szCs w:val="24"/>
                    </w:rPr>
                  </w:rPrChange>
                </w:rPr>
                <w:t>&gt;#&lt;</w:t>
              </w:r>
              <w:proofErr w:type="spellStart"/>
              <w:r w:rsidRPr="003353F1">
                <w:rPr>
                  <w:rStyle w:val="Code"/>
                  <w:rPrChange w:id="813" w:author="blake grills" w:date="2020-03-20T11:15:00Z">
                    <w:rPr>
                      <w:rFonts w:cs="Times New Roman"/>
                      <w:szCs w:val="24"/>
                    </w:rPr>
                  </w:rPrChange>
                </w:rPr>
                <w:t>cpp:directive</w:t>
              </w:r>
              <w:proofErr w:type="spellEnd"/>
              <w:r w:rsidRPr="003353F1">
                <w:rPr>
                  <w:rStyle w:val="Code"/>
                  <w:rPrChange w:id="814" w:author="blake grills" w:date="2020-03-20T11:15:00Z">
                    <w:rPr>
                      <w:rFonts w:cs="Times New Roman"/>
                      <w:szCs w:val="24"/>
                    </w:rPr>
                  </w:rPrChange>
                </w:rPr>
                <w:t>&gt;include&lt;/</w:t>
              </w:r>
              <w:proofErr w:type="spellStart"/>
              <w:r w:rsidRPr="003353F1">
                <w:rPr>
                  <w:rStyle w:val="Code"/>
                  <w:rPrChange w:id="815" w:author="blake grills" w:date="2020-03-20T11:15:00Z">
                    <w:rPr>
                      <w:rFonts w:cs="Times New Roman"/>
                      <w:szCs w:val="24"/>
                    </w:rPr>
                  </w:rPrChange>
                </w:rPr>
                <w:t>cpp:directive</w:t>
              </w:r>
              <w:proofErr w:type="spellEnd"/>
              <w:r w:rsidRPr="003353F1">
                <w:rPr>
                  <w:rStyle w:val="Code"/>
                  <w:rPrChange w:id="816" w:author="blake grills" w:date="2020-03-20T11:15:00Z">
                    <w:rPr>
                      <w:rFonts w:cs="Times New Roman"/>
                      <w:szCs w:val="24"/>
                    </w:rPr>
                  </w:rPrChange>
                </w:rPr>
                <w:t>&gt; &lt;</w:t>
              </w:r>
              <w:proofErr w:type="spellStart"/>
              <w:r w:rsidRPr="003353F1">
                <w:rPr>
                  <w:rStyle w:val="Code"/>
                  <w:rPrChange w:id="817" w:author="blake grills" w:date="2020-03-20T11:15:00Z">
                    <w:rPr>
                      <w:rFonts w:cs="Times New Roman"/>
                      <w:szCs w:val="24"/>
                    </w:rPr>
                  </w:rPrChange>
                </w:rPr>
                <w:t>cpp:file</w:t>
              </w:r>
              <w:proofErr w:type="spellEnd"/>
              <w:r w:rsidRPr="003353F1">
                <w:rPr>
                  <w:rStyle w:val="Code"/>
                  <w:rPrChange w:id="818" w:author="blake grills" w:date="2020-03-20T11:15:00Z">
                    <w:rPr>
                      <w:rFonts w:cs="Times New Roman"/>
                      <w:szCs w:val="24"/>
                    </w:rPr>
                  </w:rPrChange>
                </w:rPr>
                <w:t>&gt;"</w:t>
              </w:r>
              <w:proofErr w:type="spellStart"/>
              <w:r w:rsidRPr="003353F1">
                <w:rPr>
                  <w:rStyle w:val="Code"/>
                  <w:rPrChange w:id="819" w:author="blake grills" w:date="2020-03-20T11:15:00Z">
                    <w:rPr>
                      <w:rFonts w:cs="Times New Roman"/>
                      <w:szCs w:val="24"/>
                    </w:rPr>
                  </w:rPrChange>
                </w:rPr>
                <w:t>Location.h</w:t>
              </w:r>
              <w:proofErr w:type="spellEnd"/>
              <w:r w:rsidRPr="003353F1">
                <w:rPr>
                  <w:rStyle w:val="Code"/>
                  <w:rPrChange w:id="820" w:author="blake grills" w:date="2020-03-20T11:15:00Z">
                    <w:rPr>
                      <w:rFonts w:cs="Times New Roman"/>
                      <w:szCs w:val="24"/>
                    </w:rPr>
                  </w:rPrChange>
                </w:rPr>
                <w:t>"&lt;/</w:t>
              </w:r>
              <w:proofErr w:type="spellStart"/>
              <w:r w:rsidRPr="003353F1">
                <w:rPr>
                  <w:rStyle w:val="Code"/>
                  <w:rPrChange w:id="821" w:author="blake grills" w:date="2020-03-20T11:15:00Z">
                    <w:rPr>
                      <w:rFonts w:cs="Times New Roman"/>
                      <w:szCs w:val="24"/>
                    </w:rPr>
                  </w:rPrChange>
                </w:rPr>
                <w:t>cpp:file</w:t>
              </w:r>
              <w:proofErr w:type="spellEnd"/>
              <w:r w:rsidRPr="003353F1">
                <w:rPr>
                  <w:rStyle w:val="Code"/>
                  <w:rPrChange w:id="822" w:author="blake grills" w:date="2020-03-20T11:15:00Z">
                    <w:rPr>
                      <w:rFonts w:cs="Times New Roman"/>
                      <w:szCs w:val="24"/>
                    </w:rPr>
                  </w:rPrChange>
                </w:rPr>
                <w:t>&gt;&lt;/</w:t>
              </w:r>
              <w:proofErr w:type="spellStart"/>
              <w:r w:rsidRPr="003353F1">
                <w:rPr>
                  <w:rStyle w:val="Code"/>
                  <w:rPrChange w:id="823" w:author="blake grills" w:date="2020-03-20T11:15:00Z">
                    <w:rPr>
                      <w:rFonts w:cs="Times New Roman"/>
                      <w:szCs w:val="24"/>
                    </w:rPr>
                  </w:rPrChange>
                </w:rPr>
                <w:t>cpp:include</w:t>
              </w:r>
              <w:proofErr w:type="spellEnd"/>
              <w:r w:rsidRPr="003353F1">
                <w:rPr>
                  <w:rStyle w:val="Code"/>
                  <w:rPrChange w:id="824" w:author="blake grills" w:date="2020-03-20T11:15:00Z">
                    <w:rPr>
                      <w:rFonts w:cs="Times New Roman"/>
                      <w:szCs w:val="24"/>
                    </w:rPr>
                  </w:rPrChange>
                </w:rPr>
                <w:t>&gt;</w:t>
              </w:r>
            </w:ins>
          </w:p>
          <w:p w14:paraId="4BE0FCC7" w14:textId="77777777" w:rsidR="003353F1" w:rsidRPr="003353F1" w:rsidRDefault="003353F1" w:rsidP="003353F1">
            <w:pPr>
              <w:spacing w:line="276" w:lineRule="auto"/>
              <w:ind w:firstLine="0"/>
              <w:rPr>
                <w:ins w:id="825" w:author="blake grills" w:date="2020-03-20T11:14:00Z"/>
                <w:rStyle w:val="Code"/>
                <w:rPrChange w:id="826" w:author="blake grills" w:date="2020-03-20T11:15:00Z">
                  <w:rPr>
                    <w:ins w:id="827" w:author="blake grills" w:date="2020-03-20T11:14:00Z"/>
                    <w:rFonts w:cs="Times New Roman"/>
                    <w:szCs w:val="24"/>
                  </w:rPr>
                </w:rPrChange>
              </w:rPr>
              <w:pPrChange w:id="828" w:author="blake grills" w:date="2020-03-20T11:15:00Z">
                <w:pPr>
                  <w:ind w:firstLine="0"/>
                </w:pPr>
              </w:pPrChange>
            </w:pPr>
            <w:ins w:id="829" w:author="blake grills" w:date="2020-03-20T11:14:00Z">
              <w:r w:rsidRPr="003353F1">
                <w:rPr>
                  <w:rStyle w:val="Code"/>
                  <w:rPrChange w:id="830" w:author="blake grills" w:date="2020-03-20T11:15:00Z">
                    <w:rPr>
                      <w:rFonts w:cs="Times New Roman"/>
                      <w:szCs w:val="24"/>
                    </w:rPr>
                  </w:rPrChange>
                </w:rPr>
                <w:t>&lt;</w:t>
              </w:r>
              <w:proofErr w:type="spellStart"/>
              <w:proofErr w:type="gramStart"/>
              <w:r w:rsidRPr="003353F1">
                <w:rPr>
                  <w:rStyle w:val="Code"/>
                  <w:rPrChange w:id="831" w:author="blake grills" w:date="2020-03-20T11:15:00Z">
                    <w:rPr>
                      <w:rFonts w:cs="Times New Roman"/>
                      <w:szCs w:val="24"/>
                    </w:rPr>
                  </w:rPrChange>
                </w:rPr>
                <w:t>cpp:include</w:t>
              </w:r>
              <w:proofErr w:type="spellEnd"/>
              <w:proofErr w:type="gramEnd"/>
              <w:r w:rsidRPr="003353F1">
                <w:rPr>
                  <w:rStyle w:val="Code"/>
                  <w:rPrChange w:id="832" w:author="blake grills" w:date="2020-03-20T11:15:00Z">
                    <w:rPr>
                      <w:rFonts w:cs="Times New Roman"/>
                      <w:szCs w:val="24"/>
                    </w:rPr>
                  </w:rPrChange>
                </w:rPr>
                <w:t>&gt;#&lt;</w:t>
              </w:r>
              <w:proofErr w:type="spellStart"/>
              <w:r w:rsidRPr="003353F1">
                <w:rPr>
                  <w:rStyle w:val="Code"/>
                  <w:rPrChange w:id="833" w:author="blake grills" w:date="2020-03-20T11:15:00Z">
                    <w:rPr>
                      <w:rFonts w:cs="Times New Roman"/>
                      <w:szCs w:val="24"/>
                    </w:rPr>
                  </w:rPrChange>
                </w:rPr>
                <w:t>cpp:directive</w:t>
              </w:r>
              <w:proofErr w:type="spellEnd"/>
              <w:r w:rsidRPr="003353F1">
                <w:rPr>
                  <w:rStyle w:val="Code"/>
                  <w:rPrChange w:id="834" w:author="blake grills" w:date="2020-03-20T11:15:00Z">
                    <w:rPr>
                      <w:rFonts w:cs="Times New Roman"/>
                      <w:szCs w:val="24"/>
                    </w:rPr>
                  </w:rPrChange>
                </w:rPr>
                <w:t>&gt;include&lt;/</w:t>
              </w:r>
              <w:proofErr w:type="spellStart"/>
              <w:r w:rsidRPr="003353F1">
                <w:rPr>
                  <w:rStyle w:val="Code"/>
                  <w:rPrChange w:id="835" w:author="blake grills" w:date="2020-03-20T11:15:00Z">
                    <w:rPr>
                      <w:rFonts w:cs="Times New Roman"/>
                      <w:szCs w:val="24"/>
                    </w:rPr>
                  </w:rPrChange>
                </w:rPr>
                <w:t>cpp:directive</w:t>
              </w:r>
              <w:proofErr w:type="spellEnd"/>
              <w:r w:rsidRPr="003353F1">
                <w:rPr>
                  <w:rStyle w:val="Code"/>
                  <w:rPrChange w:id="836" w:author="blake grills" w:date="2020-03-20T11:15:00Z">
                    <w:rPr>
                      <w:rFonts w:cs="Times New Roman"/>
                      <w:szCs w:val="24"/>
                    </w:rPr>
                  </w:rPrChange>
                </w:rPr>
                <w:t>&gt; &lt;</w:t>
              </w:r>
              <w:proofErr w:type="spellStart"/>
              <w:r w:rsidRPr="003353F1">
                <w:rPr>
                  <w:rStyle w:val="Code"/>
                  <w:rPrChange w:id="837" w:author="blake grills" w:date="2020-03-20T11:15:00Z">
                    <w:rPr>
                      <w:rFonts w:cs="Times New Roman"/>
                      <w:szCs w:val="24"/>
                    </w:rPr>
                  </w:rPrChange>
                </w:rPr>
                <w:t>cpp:file</w:t>
              </w:r>
              <w:proofErr w:type="spellEnd"/>
              <w:r w:rsidRPr="003353F1">
                <w:rPr>
                  <w:rStyle w:val="Code"/>
                  <w:rPrChange w:id="838" w:author="blake grills" w:date="2020-03-20T11:15:00Z">
                    <w:rPr>
                      <w:rFonts w:cs="Times New Roman"/>
                      <w:szCs w:val="24"/>
                    </w:rPr>
                  </w:rPrChange>
                </w:rPr>
                <w:t>&gt;"</w:t>
              </w:r>
              <w:proofErr w:type="spellStart"/>
              <w:r w:rsidRPr="003353F1">
                <w:rPr>
                  <w:rStyle w:val="Code"/>
                  <w:rPrChange w:id="839" w:author="blake grills" w:date="2020-03-20T11:15:00Z">
                    <w:rPr>
                      <w:rFonts w:cs="Times New Roman"/>
                      <w:szCs w:val="24"/>
                    </w:rPr>
                  </w:rPrChange>
                </w:rPr>
                <w:t>QueryJob.h</w:t>
              </w:r>
              <w:proofErr w:type="spellEnd"/>
              <w:r w:rsidRPr="003353F1">
                <w:rPr>
                  <w:rStyle w:val="Code"/>
                  <w:rPrChange w:id="840" w:author="blake grills" w:date="2020-03-20T11:15:00Z">
                    <w:rPr>
                      <w:rFonts w:cs="Times New Roman"/>
                      <w:szCs w:val="24"/>
                    </w:rPr>
                  </w:rPrChange>
                </w:rPr>
                <w:t>"&lt;/</w:t>
              </w:r>
              <w:proofErr w:type="spellStart"/>
              <w:r w:rsidRPr="003353F1">
                <w:rPr>
                  <w:rStyle w:val="Code"/>
                  <w:rPrChange w:id="841" w:author="blake grills" w:date="2020-03-20T11:15:00Z">
                    <w:rPr>
                      <w:rFonts w:cs="Times New Roman"/>
                      <w:szCs w:val="24"/>
                    </w:rPr>
                  </w:rPrChange>
                </w:rPr>
                <w:t>cpp:file</w:t>
              </w:r>
              <w:proofErr w:type="spellEnd"/>
              <w:r w:rsidRPr="003353F1">
                <w:rPr>
                  <w:rStyle w:val="Code"/>
                  <w:rPrChange w:id="842" w:author="blake grills" w:date="2020-03-20T11:15:00Z">
                    <w:rPr>
                      <w:rFonts w:cs="Times New Roman"/>
                      <w:szCs w:val="24"/>
                    </w:rPr>
                  </w:rPrChange>
                </w:rPr>
                <w:t>&gt;&lt;/</w:t>
              </w:r>
              <w:proofErr w:type="spellStart"/>
              <w:r w:rsidRPr="003353F1">
                <w:rPr>
                  <w:rStyle w:val="Code"/>
                  <w:rPrChange w:id="843" w:author="blake grills" w:date="2020-03-20T11:15:00Z">
                    <w:rPr>
                      <w:rFonts w:cs="Times New Roman"/>
                      <w:szCs w:val="24"/>
                    </w:rPr>
                  </w:rPrChange>
                </w:rPr>
                <w:t>cpp:include</w:t>
              </w:r>
              <w:proofErr w:type="spellEnd"/>
              <w:r w:rsidRPr="003353F1">
                <w:rPr>
                  <w:rStyle w:val="Code"/>
                  <w:rPrChange w:id="844" w:author="blake grills" w:date="2020-03-20T11:15:00Z">
                    <w:rPr>
                      <w:rFonts w:cs="Times New Roman"/>
                      <w:szCs w:val="24"/>
                    </w:rPr>
                  </w:rPrChange>
                </w:rPr>
                <w:t>&gt;</w:t>
              </w:r>
            </w:ins>
          </w:p>
          <w:p w14:paraId="114E4626" w14:textId="77777777" w:rsidR="003353F1" w:rsidRPr="003353F1" w:rsidRDefault="003353F1" w:rsidP="003353F1">
            <w:pPr>
              <w:spacing w:line="276" w:lineRule="auto"/>
              <w:ind w:firstLine="0"/>
              <w:rPr>
                <w:ins w:id="845" w:author="blake grills" w:date="2020-03-20T11:14:00Z"/>
                <w:rStyle w:val="Code"/>
                <w:rPrChange w:id="846" w:author="blake grills" w:date="2020-03-20T11:15:00Z">
                  <w:rPr>
                    <w:ins w:id="847" w:author="blake grills" w:date="2020-03-20T11:14:00Z"/>
                    <w:rFonts w:cs="Times New Roman"/>
                    <w:szCs w:val="24"/>
                  </w:rPr>
                </w:rPrChange>
              </w:rPr>
              <w:pPrChange w:id="848" w:author="blake grills" w:date="2020-03-20T11:15:00Z">
                <w:pPr>
                  <w:ind w:firstLine="0"/>
                </w:pPr>
              </w:pPrChange>
            </w:pPr>
          </w:p>
          <w:p w14:paraId="02E5C9D8" w14:textId="77777777" w:rsidR="003353F1" w:rsidRPr="003353F1" w:rsidRDefault="003353F1" w:rsidP="003353F1">
            <w:pPr>
              <w:spacing w:line="276" w:lineRule="auto"/>
              <w:ind w:firstLine="0"/>
              <w:rPr>
                <w:ins w:id="849" w:author="blake grills" w:date="2020-03-20T11:14:00Z"/>
                <w:rStyle w:val="Code"/>
                <w:rPrChange w:id="850" w:author="blake grills" w:date="2020-03-20T11:15:00Z">
                  <w:rPr>
                    <w:ins w:id="851" w:author="blake grills" w:date="2020-03-20T11:14:00Z"/>
                    <w:rFonts w:cs="Times New Roman"/>
                    <w:szCs w:val="24"/>
                  </w:rPr>
                </w:rPrChange>
              </w:rPr>
              <w:pPrChange w:id="852" w:author="blake grills" w:date="2020-03-20T11:15:00Z">
                <w:pPr>
                  <w:ind w:firstLine="0"/>
                </w:pPr>
              </w:pPrChange>
            </w:pPr>
            <w:ins w:id="853" w:author="blake grills" w:date="2020-03-20T11:14:00Z">
              <w:r w:rsidRPr="003353F1">
                <w:rPr>
                  <w:rStyle w:val="Code"/>
                  <w:rPrChange w:id="854" w:author="blake grills" w:date="2020-03-20T11:15:00Z">
                    <w:rPr>
                      <w:rFonts w:cs="Times New Roman"/>
                      <w:szCs w:val="24"/>
                    </w:rPr>
                  </w:rPrChange>
                </w:rPr>
                <w:t>&lt;</w:t>
              </w:r>
              <w:proofErr w:type="spellStart"/>
              <w:r w:rsidRPr="003353F1">
                <w:rPr>
                  <w:rStyle w:val="Code"/>
                  <w:rPrChange w:id="855" w:author="blake grills" w:date="2020-03-20T11:15:00Z">
                    <w:rPr>
                      <w:rFonts w:cs="Times New Roman"/>
                      <w:szCs w:val="24"/>
                    </w:rPr>
                  </w:rPrChange>
                </w:rPr>
                <w:t>decl_stmt</w:t>
              </w:r>
              <w:proofErr w:type="spellEnd"/>
              <w:r w:rsidRPr="003353F1">
                <w:rPr>
                  <w:rStyle w:val="Code"/>
                  <w:rPrChange w:id="856" w:author="blake grills" w:date="2020-03-20T11:15:00Z">
                    <w:rPr>
                      <w:rFonts w:cs="Times New Roman"/>
                      <w:szCs w:val="24"/>
                    </w:rPr>
                  </w:rPrChange>
                </w:rPr>
                <w:t>&gt;&lt;</w:t>
              </w:r>
              <w:proofErr w:type="spellStart"/>
              <w:r w:rsidRPr="003353F1">
                <w:rPr>
                  <w:rStyle w:val="Code"/>
                  <w:rPrChange w:id="857" w:author="blake grills" w:date="2020-03-20T11:15:00Z">
                    <w:rPr>
                      <w:rFonts w:cs="Times New Roman"/>
                      <w:szCs w:val="24"/>
                    </w:rPr>
                  </w:rPrChange>
                </w:rPr>
                <w:t>decl</w:t>
              </w:r>
              <w:proofErr w:type="spellEnd"/>
              <w:r w:rsidRPr="003353F1">
                <w:rPr>
                  <w:rStyle w:val="Code"/>
                  <w:rPrChange w:id="858" w:author="blake grills" w:date="2020-03-20T11:15:00Z">
                    <w:rPr>
                      <w:rFonts w:cs="Times New Roman"/>
                      <w:szCs w:val="24"/>
                    </w:rPr>
                  </w:rPrChange>
                </w:rPr>
                <w:t>&gt;&lt;type&gt;&lt;name&gt;class&lt;/name&gt;&lt;/type&gt; &lt;name&gt;</w:t>
              </w:r>
              <w:proofErr w:type="spellStart"/>
              <w:r w:rsidRPr="003353F1">
                <w:rPr>
                  <w:rStyle w:val="Code"/>
                  <w:rPrChange w:id="859" w:author="blake grills" w:date="2020-03-20T11:15:00Z">
                    <w:rPr>
                      <w:rFonts w:cs="Times New Roman"/>
                      <w:szCs w:val="24"/>
                    </w:rPr>
                  </w:rPrChange>
                </w:rPr>
                <w:t>ClassHierarchyJob</w:t>
              </w:r>
              <w:proofErr w:type="spellEnd"/>
              <w:r w:rsidRPr="003353F1">
                <w:rPr>
                  <w:rStyle w:val="Code"/>
                  <w:rPrChange w:id="860" w:author="blake grills" w:date="2020-03-20T11:15:00Z">
                    <w:rPr>
                      <w:rFonts w:cs="Times New Roman"/>
                      <w:szCs w:val="24"/>
                    </w:rPr>
                  </w:rPrChange>
                </w:rPr>
                <w:t>&lt;/name&gt; &lt;range&gt;: &lt;expr&gt;&lt;name&gt;public&lt;/name&gt; &lt;name&gt;</w:t>
              </w:r>
              <w:proofErr w:type="spellStart"/>
              <w:r w:rsidRPr="003353F1">
                <w:rPr>
                  <w:rStyle w:val="Code"/>
                  <w:rPrChange w:id="861" w:author="blake grills" w:date="2020-03-20T11:15:00Z">
                    <w:rPr>
                      <w:rFonts w:cs="Times New Roman"/>
                      <w:szCs w:val="24"/>
                    </w:rPr>
                  </w:rPrChange>
                </w:rPr>
                <w:t>QueryJob</w:t>
              </w:r>
              <w:proofErr w:type="spellEnd"/>
              <w:r w:rsidRPr="003353F1">
                <w:rPr>
                  <w:rStyle w:val="Code"/>
                  <w:rPrChange w:id="862" w:author="blake grills" w:date="2020-03-20T11:15:00Z">
                    <w:rPr>
                      <w:rFonts w:cs="Times New Roman"/>
                      <w:szCs w:val="24"/>
                    </w:rPr>
                  </w:rPrChange>
                </w:rPr>
                <w:t>&lt;/name&gt;</w:t>
              </w:r>
            </w:ins>
          </w:p>
          <w:p w14:paraId="447D1320" w14:textId="77777777" w:rsidR="003353F1" w:rsidRPr="003353F1" w:rsidRDefault="003353F1" w:rsidP="003353F1">
            <w:pPr>
              <w:spacing w:line="276" w:lineRule="auto"/>
              <w:ind w:firstLine="0"/>
              <w:rPr>
                <w:ins w:id="863" w:author="blake grills" w:date="2020-03-20T11:14:00Z"/>
                <w:rStyle w:val="Code"/>
                <w:rPrChange w:id="864" w:author="blake grills" w:date="2020-03-20T11:15:00Z">
                  <w:rPr>
                    <w:ins w:id="865" w:author="blake grills" w:date="2020-03-20T11:14:00Z"/>
                    <w:rFonts w:cs="Times New Roman"/>
                    <w:szCs w:val="24"/>
                  </w:rPr>
                </w:rPrChange>
              </w:rPr>
              <w:pPrChange w:id="866" w:author="blake grills" w:date="2020-03-20T11:15:00Z">
                <w:pPr>
                  <w:ind w:firstLine="0"/>
                </w:pPr>
              </w:pPrChange>
            </w:pPr>
            <w:ins w:id="867" w:author="blake grills" w:date="2020-03-20T11:14:00Z">
              <w:r w:rsidRPr="003353F1">
                <w:rPr>
                  <w:rStyle w:val="Code"/>
                  <w:rPrChange w:id="868" w:author="blake grills" w:date="2020-03-20T11:15:00Z">
                    <w:rPr>
                      <w:rFonts w:cs="Times New Roman"/>
                      <w:szCs w:val="24"/>
                    </w:rPr>
                  </w:rPrChange>
                </w:rPr>
                <w:t>&lt;block</w:t>
              </w:r>
              <w:proofErr w:type="gramStart"/>
              <w:r w:rsidRPr="003353F1">
                <w:rPr>
                  <w:rStyle w:val="Code"/>
                  <w:rPrChange w:id="869" w:author="blake grills" w:date="2020-03-20T11:15:00Z">
                    <w:rPr>
                      <w:rFonts w:cs="Times New Roman"/>
                      <w:szCs w:val="24"/>
                    </w:rPr>
                  </w:rPrChange>
                </w:rPr>
                <w:t>&gt;{</w:t>
              </w:r>
              <w:proofErr w:type="gramEnd"/>
            </w:ins>
          </w:p>
          <w:p w14:paraId="0D537A30" w14:textId="77777777" w:rsidR="003353F1" w:rsidRPr="003353F1" w:rsidRDefault="003353F1" w:rsidP="003353F1">
            <w:pPr>
              <w:spacing w:line="276" w:lineRule="auto"/>
              <w:ind w:firstLine="0"/>
              <w:rPr>
                <w:ins w:id="870" w:author="blake grills" w:date="2020-03-20T11:14:00Z"/>
                <w:rStyle w:val="Code"/>
                <w:rPrChange w:id="871" w:author="blake grills" w:date="2020-03-20T11:15:00Z">
                  <w:rPr>
                    <w:ins w:id="872" w:author="blake grills" w:date="2020-03-20T11:14:00Z"/>
                    <w:rFonts w:cs="Times New Roman"/>
                    <w:szCs w:val="24"/>
                  </w:rPr>
                </w:rPrChange>
              </w:rPr>
              <w:pPrChange w:id="873" w:author="blake grills" w:date="2020-03-20T11:15:00Z">
                <w:pPr>
                  <w:ind w:firstLine="0"/>
                </w:pPr>
              </w:pPrChange>
            </w:pPr>
            <w:ins w:id="874" w:author="blake grills" w:date="2020-03-20T11:14:00Z">
              <w:r w:rsidRPr="003353F1">
                <w:rPr>
                  <w:rStyle w:val="Code"/>
                  <w:rPrChange w:id="875" w:author="blake grills" w:date="2020-03-20T11:15:00Z">
                    <w:rPr>
                      <w:rFonts w:cs="Times New Roman"/>
                      <w:szCs w:val="24"/>
                    </w:rPr>
                  </w:rPrChange>
                </w:rPr>
                <w:t>&lt;expr&gt;&lt;name&gt;public&lt;/name&gt;&lt;operator&gt;:&lt;/operator&gt;</w:t>
              </w:r>
            </w:ins>
          </w:p>
          <w:p w14:paraId="56833976" w14:textId="77777777" w:rsidR="003353F1" w:rsidRPr="003353F1" w:rsidRDefault="003353F1" w:rsidP="003353F1">
            <w:pPr>
              <w:spacing w:line="276" w:lineRule="auto"/>
              <w:ind w:firstLine="0"/>
              <w:rPr>
                <w:ins w:id="876" w:author="blake grills" w:date="2020-03-20T11:14:00Z"/>
                <w:rStyle w:val="Code"/>
                <w:rPrChange w:id="877" w:author="blake grills" w:date="2020-03-20T11:15:00Z">
                  <w:rPr>
                    <w:ins w:id="878" w:author="blake grills" w:date="2020-03-20T11:14:00Z"/>
                    <w:rFonts w:cs="Times New Roman"/>
                    <w:szCs w:val="24"/>
                  </w:rPr>
                </w:rPrChange>
              </w:rPr>
              <w:pPrChange w:id="879" w:author="blake grills" w:date="2020-03-20T11:15:00Z">
                <w:pPr>
                  <w:ind w:firstLine="0"/>
                </w:pPr>
              </w:pPrChange>
            </w:pPr>
            <w:ins w:id="880" w:author="blake grills" w:date="2020-03-20T11:14:00Z">
              <w:r w:rsidRPr="003353F1">
                <w:rPr>
                  <w:rStyle w:val="Code"/>
                  <w:rPrChange w:id="881" w:author="blake grills" w:date="2020-03-20T11:15:00Z">
                    <w:rPr>
                      <w:rFonts w:cs="Times New Roman"/>
                      <w:szCs w:val="24"/>
                    </w:rPr>
                  </w:rPrChange>
                </w:rPr>
                <w:t xml:space="preserve">    &lt;macro&gt;&lt;name&gt;ClassHierarchyJob&lt;/name&gt;&lt;argument_list&gt;(&lt;argument&gt;Location loc&lt;/argument&gt;, &lt;argument&gt;const std::</w:t>
              </w:r>
              <w:proofErr w:type="spellStart"/>
              <w:r w:rsidRPr="003353F1">
                <w:rPr>
                  <w:rStyle w:val="Code"/>
                  <w:rPrChange w:id="882" w:author="blake grills" w:date="2020-03-20T11:15:00Z">
                    <w:rPr>
                      <w:rFonts w:cs="Times New Roman"/>
                      <w:szCs w:val="24"/>
                    </w:rPr>
                  </w:rPrChange>
                </w:rPr>
                <w:t>shared_ptr&amp;lt;QueryMessage&amp;gt</w:t>
              </w:r>
              <w:proofErr w:type="spellEnd"/>
              <w:r w:rsidRPr="003353F1">
                <w:rPr>
                  <w:rStyle w:val="Code"/>
                  <w:rPrChange w:id="883" w:author="blake grills" w:date="2020-03-20T11:15:00Z">
                    <w:rPr>
                      <w:rFonts w:cs="Times New Roman"/>
                      <w:szCs w:val="24"/>
                    </w:rPr>
                  </w:rPrChange>
                </w:rPr>
                <w:t>; &amp;</w:t>
              </w:r>
              <w:proofErr w:type="spellStart"/>
              <w:r w:rsidRPr="003353F1">
                <w:rPr>
                  <w:rStyle w:val="Code"/>
                  <w:rPrChange w:id="884" w:author="blake grills" w:date="2020-03-20T11:15:00Z">
                    <w:rPr>
                      <w:rFonts w:cs="Times New Roman"/>
                      <w:szCs w:val="24"/>
                    </w:rPr>
                  </w:rPrChange>
                </w:rPr>
                <w:t>amp;query</w:t>
              </w:r>
              <w:proofErr w:type="spellEnd"/>
              <w:r w:rsidRPr="003353F1">
                <w:rPr>
                  <w:rStyle w:val="Code"/>
                  <w:rPrChange w:id="885" w:author="blake grills" w:date="2020-03-20T11:15:00Z">
                    <w:rPr>
                      <w:rFonts w:cs="Times New Roman"/>
                      <w:szCs w:val="24"/>
                    </w:rPr>
                  </w:rPrChange>
                </w:rPr>
                <w:t>&lt;/argument&gt;, &lt;argument&gt;const std::</w:t>
              </w:r>
              <w:proofErr w:type="spellStart"/>
              <w:r w:rsidRPr="003353F1">
                <w:rPr>
                  <w:rStyle w:val="Code"/>
                  <w:rPrChange w:id="886" w:author="blake grills" w:date="2020-03-20T11:15:00Z">
                    <w:rPr>
                      <w:rFonts w:cs="Times New Roman"/>
                      <w:szCs w:val="24"/>
                    </w:rPr>
                  </w:rPrChange>
                </w:rPr>
                <w:t>shared_ptr&amp;lt;Project&amp;gt</w:t>
              </w:r>
              <w:proofErr w:type="spellEnd"/>
              <w:r w:rsidRPr="003353F1">
                <w:rPr>
                  <w:rStyle w:val="Code"/>
                  <w:rPrChange w:id="887" w:author="blake grills" w:date="2020-03-20T11:15:00Z">
                    <w:rPr>
                      <w:rFonts w:cs="Times New Roman"/>
                      <w:szCs w:val="24"/>
                    </w:rPr>
                  </w:rPrChange>
                </w:rPr>
                <w:t>; &amp;</w:t>
              </w:r>
              <w:proofErr w:type="spellStart"/>
              <w:r w:rsidRPr="003353F1">
                <w:rPr>
                  <w:rStyle w:val="Code"/>
                  <w:rPrChange w:id="888" w:author="blake grills" w:date="2020-03-20T11:15:00Z">
                    <w:rPr>
                      <w:rFonts w:cs="Times New Roman"/>
                      <w:szCs w:val="24"/>
                    </w:rPr>
                  </w:rPrChange>
                </w:rPr>
                <w:t>amp;project</w:t>
              </w:r>
              <w:proofErr w:type="spellEnd"/>
              <w:r w:rsidRPr="003353F1">
                <w:rPr>
                  <w:rStyle w:val="Code"/>
                  <w:rPrChange w:id="889" w:author="blake grills" w:date="2020-03-20T11:15:00Z">
                    <w:rPr>
                      <w:rFonts w:cs="Times New Roman"/>
                      <w:szCs w:val="24"/>
                    </w:rPr>
                  </w:rPrChange>
                </w:rPr>
                <w:t>&lt;/argument&gt;)&lt;/</w:t>
              </w:r>
              <w:proofErr w:type="spellStart"/>
              <w:r w:rsidRPr="003353F1">
                <w:rPr>
                  <w:rStyle w:val="Code"/>
                  <w:rPrChange w:id="890" w:author="blake grills" w:date="2020-03-20T11:15:00Z">
                    <w:rPr>
                      <w:rFonts w:cs="Times New Roman"/>
                      <w:szCs w:val="24"/>
                    </w:rPr>
                  </w:rPrChange>
                </w:rPr>
                <w:t>argument_list</w:t>
              </w:r>
              <w:proofErr w:type="spellEnd"/>
              <w:r w:rsidRPr="003353F1">
                <w:rPr>
                  <w:rStyle w:val="Code"/>
                  <w:rPrChange w:id="891" w:author="blake grills" w:date="2020-03-20T11:15:00Z">
                    <w:rPr>
                      <w:rFonts w:cs="Times New Roman"/>
                      <w:szCs w:val="24"/>
                    </w:rPr>
                  </w:rPrChange>
                </w:rPr>
                <w:t>&gt;&lt;/macro&gt;&lt;/expr&gt;;</w:t>
              </w:r>
            </w:ins>
          </w:p>
          <w:p w14:paraId="03403C49" w14:textId="77777777" w:rsidR="003353F1" w:rsidRPr="003353F1" w:rsidRDefault="003353F1" w:rsidP="003353F1">
            <w:pPr>
              <w:spacing w:line="276" w:lineRule="auto"/>
              <w:ind w:firstLine="0"/>
              <w:rPr>
                <w:ins w:id="892" w:author="blake grills" w:date="2020-03-20T11:14:00Z"/>
                <w:rStyle w:val="Code"/>
                <w:rPrChange w:id="893" w:author="blake grills" w:date="2020-03-20T11:15:00Z">
                  <w:rPr>
                    <w:ins w:id="894" w:author="blake grills" w:date="2020-03-20T11:14:00Z"/>
                    <w:rFonts w:cs="Times New Roman"/>
                    <w:szCs w:val="24"/>
                  </w:rPr>
                </w:rPrChange>
              </w:rPr>
              <w:pPrChange w:id="895" w:author="blake grills" w:date="2020-03-20T11:15:00Z">
                <w:pPr>
                  <w:ind w:firstLine="0"/>
                </w:pPr>
              </w:pPrChange>
            </w:pPr>
            <w:ins w:id="896" w:author="blake grills" w:date="2020-03-20T11:14:00Z">
              <w:r w:rsidRPr="003353F1">
                <w:rPr>
                  <w:rStyle w:val="Code"/>
                  <w:rPrChange w:id="897" w:author="blake grills" w:date="2020-03-20T11:15:00Z">
                    <w:rPr>
                      <w:rFonts w:cs="Times New Roman"/>
                      <w:szCs w:val="24"/>
                    </w:rPr>
                  </w:rPrChange>
                </w:rPr>
                <w:t>&lt;expr&gt;&lt;name&gt;protected&lt;/name&gt;&lt;operator&gt;:&lt;/operator&gt;</w:t>
              </w:r>
            </w:ins>
          </w:p>
          <w:p w14:paraId="52557CE2" w14:textId="77777777" w:rsidR="003353F1" w:rsidRPr="003353F1" w:rsidRDefault="003353F1" w:rsidP="003353F1">
            <w:pPr>
              <w:spacing w:line="276" w:lineRule="auto"/>
              <w:ind w:firstLine="0"/>
              <w:rPr>
                <w:ins w:id="898" w:author="blake grills" w:date="2020-03-20T11:14:00Z"/>
                <w:rStyle w:val="Code"/>
                <w:rPrChange w:id="899" w:author="blake grills" w:date="2020-03-20T11:15:00Z">
                  <w:rPr>
                    <w:ins w:id="900" w:author="blake grills" w:date="2020-03-20T11:14:00Z"/>
                    <w:rFonts w:cs="Times New Roman"/>
                    <w:szCs w:val="24"/>
                  </w:rPr>
                </w:rPrChange>
              </w:rPr>
              <w:pPrChange w:id="901" w:author="blake grills" w:date="2020-03-20T11:15:00Z">
                <w:pPr>
                  <w:ind w:firstLine="0"/>
                </w:pPr>
              </w:pPrChange>
            </w:pPr>
            <w:ins w:id="902" w:author="blake grills" w:date="2020-03-20T11:14:00Z">
              <w:r w:rsidRPr="003353F1">
                <w:rPr>
                  <w:rStyle w:val="Code"/>
                  <w:rPrChange w:id="903" w:author="blake grills" w:date="2020-03-20T11:15:00Z">
                    <w:rPr>
                      <w:rFonts w:cs="Times New Roman"/>
                      <w:szCs w:val="24"/>
                    </w:rPr>
                  </w:rPrChange>
                </w:rPr>
                <w:t xml:space="preserve">    &lt;name&gt;virtual&lt;/name&gt; &lt;name&gt;int&lt;/name&gt; &lt;macro&gt;&lt;name&gt;execute&lt;/name&gt;&lt;argument_list&gt;</w:t>
              </w:r>
              <w:proofErr w:type="gramStart"/>
              <w:r w:rsidRPr="003353F1">
                <w:rPr>
                  <w:rStyle w:val="Code"/>
                  <w:rPrChange w:id="904" w:author="blake grills" w:date="2020-03-20T11:15:00Z">
                    <w:rPr>
                      <w:rFonts w:cs="Times New Roman"/>
                      <w:szCs w:val="24"/>
                    </w:rPr>
                  </w:rPrChange>
                </w:rPr>
                <w:t>()&lt;</w:t>
              </w:r>
              <w:proofErr w:type="gramEnd"/>
              <w:r w:rsidRPr="003353F1">
                <w:rPr>
                  <w:rStyle w:val="Code"/>
                  <w:rPrChange w:id="905" w:author="blake grills" w:date="2020-03-20T11:15:00Z">
                    <w:rPr>
                      <w:rFonts w:cs="Times New Roman"/>
                      <w:szCs w:val="24"/>
                    </w:rPr>
                  </w:rPrChange>
                </w:rPr>
                <w:t>/argument_list&gt;&lt;/macro&gt; &lt;name&gt;override&lt;/name&gt;&lt;/expr&gt;;</w:t>
              </w:r>
            </w:ins>
          </w:p>
          <w:p w14:paraId="34A4C511" w14:textId="77777777" w:rsidR="003353F1" w:rsidRPr="003353F1" w:rsidRDefault="003353F1" w:rsidP="003353F1">
            <w:pPr>
              <w:spacing w:line="276" w:lineRule="auto"/>
              <w:ind w:firstLine="0"/>
              <w:rPr>
                <w:ins w:id="906" w:author="blake grills" w:date="2020-03-20T11:14:00Z"/>
                <w:rStyle w:val="Code"/>
                <w:rPrChange w:id="907" w:author="blake grills" w:date="2020-03-20T11:15:00Z">
                  <w:rPr>
                    <w:ins w:id="908" w:author="blake grills" w:date="2020-03-20T11:14:00Z"/>
                    <w:rFonts w:cs="Times New Roman"/>
                    <w:szCs w:val="24"/>
                  </w:rPr>
                </w:rPrChange>
              </w:rPr>
              <w:pPrChange w:id="909" w:author="blake grills" w:date="2020-03-20T11:15:00Z">
                <w:pPr>
                  <w:ind w:firstLine="0"/>
                </w:pPr>
              </w:pPrChange>
            </w:pPr>
            <w:ins w:id="910" w:author="blake grills" w:date="2020-03-20T11:14:00Z">
              <w:r w:rsidRPr="003353F1">
                <w:rPr>
                  <w:rStyle w:val="Code"/>
                  <w:rPrChange w:id="911" w:author="blake grills" w:date="2020-03-20T11:15:00Z">
                    <w:rPr>
                      <w:rFonts w:cs="Times New Roman"/>
                      <w:szCs w:val="24"/>
                    </w:rPr>
                  </w:rPrChange>
                </w:rPr>
                <w:t>&lt;expr&gt;&lt;name&gt;private&lt;/name&gt;&lt;operator&gt;:&lt;/operator&gt;</w:t>
              </w:r>
            </w:ins>
          </w:p>
          <w:p w14:paraId="3028FB49" w14:textId="77777777" w:rsidR="003353F1" w:rsidRPr="003353F1" w:rsidRDefault="003353F1" w:rsidP="003353F1">
            <w:pPr>
              <w:spacing w:line="276" w:lineRule="auto"/>
              <w:ind w:firstLine="0"/>
              <w:rPr>
                <w:ins w:id="912" w:author="blake grills" w:date="2020-03-20T11:14:00Z"/>
                <w:rStyle w:val="Code"/>
                <w:rPrChange w:id="913" w:author="blake grills" w:date="2020-03-20T11:15:00Z">
                  <w:rPr>
                    <w:ins w:id="914" w:author="blake grills" w:date="2020-03-20T11:14:00Z"/>
                    <w:rFonts w:cs="Times New Roman"/>
                    <w:szCs w:val="24"/>
                  </w:rPr>
                </w:rPrChange>
              </w:rPr>
              <w:pPrChange w:id="915" w:author="blake grills" w:date="2020-03-20T11:15:00Z">
                <w:pPr>
                  <w:ind w:firstLine="0"/>
                </w:pPr>
              </w:pPrChange>
            </w:pPr>
            <w:ins w:id="916" w:author="blake grills" w:date="2020-03-20T11:14:00Z">
              <w:r w:rsidRPr="003353F1">
                <w:rPr>
                  <w:rStyle w:val="Code"/>
                  <w:rPrChange w:id="917" w:author="blake grills" w:date="2020-03-20T11:15:00Z">
                    <w:rPr>
                      <w:rFonts w:cs="Times New Roman"/>
                      <w:szCs w:val="24"/>
                    </w:rPr>
                  </w:rPrChange>
                </w:rPr>
                <w:t xml:space="preserve">    &lt;specifier&gt;const&lt;/specifier&gt; &lt;name&gt;Location&lt;/name&gt; &lt;name&gt;location&lt;/name&gt;&lt;/expr</w:t>
              </w:r>
              <w:proofErr w:type="gramStart"/>
              <w:r w:rsidRPr="003353F1">
                <w:rPr>
                  <w:rStyle w:val="Code"/>
                  <w:rPrChange w:id="918" w:author="blake grills" w:date="2020-03-20T11:15:00Z">
                    <w:rPr>
                      <w:rFonts w:cs="Times New Roman"/>
                      <w:szCs w:val="24"/>
                    </w:rPr>
                  </w:rPrChange>
                </w:rPr>
                <w:t>&gt;;</w:t>
              </w:r>
              <w:proofErr w:type="gramEnd"/>
            </w:ins>
          </w:p>
          <w:p w14:paraId="2F3CFEC1" w14:textId="77777777" w:rsidR="003353F1" w:rsidRPr="003353F1" w:rsidRDefault="003353F1" w:rsidP="003353F1">
            <w:pPr>
              <w:spacing w:line="276" w:lineRule="auto"/>
              <w:ind w:firstLine="0"/>
              <w:rPr>
                <w:ins w:id="919" w:author="blake grills" w:date="2020-03-20T11:14:00Z"/>
                <w:rStyle w:val="Code"/>
                <w:rPrChange w:id="920" w:author="blake grills" w:date="2020-03-20T11:15:00Z">
                  <w:rPr>
                    <w:ins w:id="921" w:author="blake grills" w:date="2020-03-20T11:14:00Z"/>
                    <w:rFonts w:cs="Times New Roman"/>
                    <w:szCs w:val="24"/>
                  </w:rPr>
                </w:rPrChange>
              </w:rPr>
              <w:pPrChange w:id="922" w:author="blake grills" w:date="2020-03-20T11:15:00Z">
                <w:pPr>
                  <w:ind w:firstLine="0"/>
                </w:pPr>
              </w:pPrChange>
            </w:pPr>
            <w:proofErr w:type="gramStart"/>
            <w:ins w:id="923" w:author="blake grills" w:date="2020-03-20T11:14:00Z">
              <w:r w:rsidRPr="003353F1">
                <w:rPr>
                  <w:rStyle w:val="Code"/>
                  <w:rPrChange w:id="924" w:author="blake grills" w:date="2020-03-20T11:15:00Z">
                    <w:rPr>
                      <w:rFonts w:cs="Times New Roman"/>
                      <w:szCs w:val="24"/>
                    </w:rPr>
                  </w:rPrChange>
                </w:rPr>
                <w:t>}&lt;</w:t>
              </w:r>
              <w:proofErr w:type="gramEnd"/>
              <w:r w:rsidRPr="003353F1">
                <w:rPr>
                  <w:rStyle w:val="Code"/>
                  <w:rPrChange w:id="925" w:author="blake grills" w:date="2020-03-20T11:15:00Z">
                    <w:rPr>
                      <w:rFonts w:cs="Times New Roman"/>
                      <w:szCs w:val="24"/>
                    </w:rPr>
                  </w:rPrChange>
                </w:rPr>
                <w:t>/block&gt;&lt;/expr&gt;&lt;/range&gt;&lt;/</w:t>
              </w:r>
              <w:proofErr w:type="spellStart"/>
              <w:r w:rsidRPr="003353F1">
                <w:rPr>
                  <w:rStyle w:val="Code"/>
                  <w:rPrChange w:id="926" w:author="blake grills" w:date="2020-03-20T11:15:00Z">
                    <w:rPr>
                      <w:rFonts w:cs="Times New Roman"/>
                      <w:szCs w:val="24"/>
                    </w:rPr>
                  </w:rPrChange>
                </w:rPr>
                <w:t>decl</w:t>
              </w:r>
              <w:proofErr w:type="spellEnd"/>
              <w:r w:rsidRPr="003353F1">
                <w:rPr>
                  <w:rStyle w:val="Code"/>
                  <w:rPrChange w:id="927" w:author="blake grills" w:date="2020-03-20T11:15:00Z">
                    <w:rPr>
                      <w:rFonts w:cs="Times New Roman"/>
                      <w:szCs w:val="24"/>
                    </w:rPr>
                  </w:rPrChange>
                </w:rPr>
                <w:t>&gt;;&lt;/</w:t>
              </w:r>
              <w:proofErr w:type="spellStart"/>
              <w:r w:rsidRPr="003353F1">
                <w:rPr>
                  <w:rStyle w:val="Code"/>
                  <w:rPrChange w:id="928" w:author="blake grills" w:date="2020-03-20T11:15:00Z">
                    <w:rPr>
                      <w:rFonts w:cs="Times New Roman"/>
                      <w:szCs w:val="24"/>
                    </w:rPr>
                  </w:rPrChange>
                </w:rPr>
                <w:t>decl_stmt</w:t>
              </w:r>
              <w:proofErr w:type="spellEnd"/>
              <w:r w:rsidRPr="003353F1">
                <w:rPr>
                  <w:rStyle w:val="Code"/>
                  <w:rPrChange w:id="929" w:author="blake grills" w:date="2020-03-20T11:15:00Z">
                    <w:rPr>
                      <w:rFonts w:cs="Times New Roman"/>
                      <w:szCs w:val="24"/>
                    </w:rPr>
                  </w:rPrChange>
                </w:rPr>
                <w:t>&gt;</w:t>
              </w:r>
            </w:ins>
          </w:p>
          <w:p w14:paraId="520606C8" w14:textId="77777777" w:rsidR="003353F1" w:rsidRPr="003353F1" w:rsidRDefault="003353F1" w:rsidP="003353F1">
            <w:pPr>
              <w:spacing w:line="276" w:lineRule="auto"/>
              <w:ind w:firstLine="0"/>
              <w:rPr>
                <w:ins w:id="930" w:author="blake grills" w:date="2020-03-20T11:14:00Z"/>
                <w:rStyle w:val="Code"/>
                <w:rPrChange w:id="931" w:author="blake grills" w:date="2020-03-20T11:15:00Z">
                  <w:rPr>
                    <w:ins w:id="932" w:author="blake grills" w:date="2020-03-20T11:14:00Z"/>
                    <w:rFonts w:cs="Times New Roman"/>
                    <w:szCs w:val="24"/>
                  </w:rPr>
                </w:rPrChange>
              </w:rPr>
              <w:pPrChange w:id="933" w:author="blake grills" w:date="2020-03-20T11:15:00Z">
                <w:pPr>
                  <w:ind w:firstLine="0"/>
                </w:pPr>
              </w:pPrChange>
            </w:pPr>
          </w:p>
          <w:p w14:paraId="4C3F0A3C" w14:textId="77777777" w:rsidR="003353F1" w:rsidRPr="003353F1" w:rsidRDefault="003353F1" w:rsidP="003353F1">
            <w:pPr>
              <w:spacing w:line="276" w:lineRule="auto"/>
              <w:ind w:firstLine="0"/>
              <w:rPr>
                <w:ins w:id="934" w:author="blake grills" w:date="2020-03-20T11:14:00Z"/>
                <w:rStyle w:val="Code"/>
                <w:rPrChange w:id="935" w:author="blake grills" w:date="2020-03-20T11:15:00Z">
                  <w:rPr>
                    <w:ins w:id="936" w:author="blake grills" w:date="2020-03-20T11:14:00Z"/>
                    <w:rFonts w:cs="Times New Roman"/>
                    <w:szCs w:val="24"/>
                  </w:rPr>
                </w:rPrChange>
              </w:rPr>
              <w:pPrChange w:id="937" w:author="blake grills" w:date="2020-03-20T11:15:00Z">
                <w:pPr>
                  <w:ind w:firstLine="0"/>
                </w:pPr>
              </w:pPrChange>
            </w:pPr>
            <w:ins w:id="938" w:author="blake grills" w:date="2020-03-20T11:14:00Z">
              <w:r w:rsidRPr="003353F1">
                <w:rPr>
                  <w:rStyle w:val="Code"/>
                  <w:rPrChange w:id="939" w:author="blake grills" w:date="2020-03-20T11:15:00Z">
                    <w:rPr>
                      <w:rFonts w:cs="Times New Roman"/>
                      <w:szCs w:val="24"/>
                    </w:rPr>
                  </w:rPrChange>
                </w:rPr>
                <w:t>&lt;</w:t>
              </w:r>
              <w:proofErr w:type="spellStart"/>
              <w:proofErr w:type="gramStart"/>
              <w:r w:rsidRPr="003353F1">
                <w:rPr>
                  <w:rStyle w:val="Code"/>
                  <w:rPrChange w:id="940" w:author="blake grills" w:date="2020-03-20T11:15:00Z">
                    <w:rPr>
                      <w:rFonts w:cs="Times New Roman"/>
                      <w:szCs w:val="24"/>
                    </w:rPr>
                  </w:rPrChange>
                </w:rPr>
                <w:t>cpp:endif</w:t>
              </w:r>
              <w:proofErr w:type="spellEnd"/>
              <w:proofErr w:type="gramEnd"/>
              <w:r w:rsidRPr="003353F1">
                <w:rPr>
                  <w:rStyle w:val="Code"/>
                  <w:rPrChange w:id="941" w:author="blake grills" w:date="2020-03-20T11:15:00Z">
                    <w:rPr>
                      <w:rFonts w:cs="Times New Roman"/>
                      <w:szCs w:val="24"/>
                    </w:rPr>
                  </w:rPrChange>
                </w:rPr>
                <w:t>&gt;#&lt;</w:t>
              </w:r>
              <w:proofErr w:type="spellStart"/>
              <w:r w:rsidRPr="003353F1">
                <w:rPr>
                  <w:rStyle w:val="Code"/>
                  <w:rPrChange w:id="942" w:author="blake grills" w:date="2020-03-20T11:15:00Z">
                    <w:rPr>
                      <w:rFonts w:cs="Times New Roman"/>
                      <w:szCs w:val="24"/>
                    </w:rPr>
                  </w:rPrChange>
                </w:rPr>
                <w:t>cpp:directive</w:t>
              </w:r>
              <w:proofErr w:type="spellEnd"/>
              <w:r w:rsidRPr="003353F1">
                <w:rPr>
                  <w:rStyle w:val="Code"/>
                  <w:rPrChange w:id="943" w:author="blake grills" w:date="2020-03-20T11:15:00Z">
                    <w:rPr>
                      <w:rFonts w:cs="Times New Roman"/>
                      <w:szCs w:val="24"/>
                    </w:rPr>
                  </w:rPrChange>
                </w:rPr>
                <w:t>&gt;endif&lt;/</w:t>
              </w:r>
              <w:proofErr w:type="spellStart"/>
              <w:r w:rsidRPr="003353F1">
                <w:rPr>
                  <w:rStyle w:val="Code"/>
                  <w:rPrChange w:id="944" w:author="blake grills" w:date="2020-03-20T11:15:00Z">
                    <w:rPr>
                      <w:rFonts w:cs="Times New Roman"/>
                      <w:szCs w:val="24"/>
                    </w:rPr>
                  </w:rPrChange>
                </w:rPr>
                <w:t>cpp:directive</w:t>
              </w:r>
              <w:proofErr w:type="spellEnd"/>
              <w:r w:rsidRPr="003353F1">
                <w:rPr>
                  <w:rStyle w:val="Code"/>
                  <w:rPrChange w:id="945" w:author="blake grills" w:date="2020-03-20T11:15:00Z">
                    <w:rPr>
                      <w:rFonts w:cs="Times New Roman"/>
                      <w:szCs w:val="24"/>
                    </w:rPr>
                  </w:rPrChange>
                </w:rPr>
                <w:t>&gt;&lt;/</w:t>
              </w:r>
              <w:proofErr w:type="spellStart"/>
              <w:r w:rsidRPr="003353F1">
                <w:rPr>
                  <w:rStyle w:val="Code"/>
                  <w:rPrChange w:id="946" w:author="blake grills" w:date="2020-03-20T11:15:00Z">
                    <w:rPr>
                      <w:rFonts w:cs="Times New Roman"/>
                      <w:szCs w:val="24"/>
                    </w:rPr>
                  </w:rPrChange>
                </w:rPr>
                <w:t>cpp:endif</w:t>
              </w:r>
              <w:proofErr w:type="spellEnd"/>
              <w:r w:rsidRPr="003353F1">
                <w:rPr>
                  <w:rStyle w:val="Code"/>
                  <w:rPrChange w:id="947" w:author="blake grills" w:date="2020-03-20T11:15:00Z">
                    <w:rPr>
                      <w:rFonts w:cs="Times New Roman"/>
                      <w:szCs w:val="24"/>
                    </w:rPr>
                  </w:rPrChange>
                </w:rPr>
                <w:t>&gt;</w:t>
              </w:r>
            </w:ins>
          </w:p>
          <w:p w14:paraId="2A673612" w14:textId="297888FF" w:rsidR="003353F1" w:rsidRDefault="003353F1" w:rsidP="003353F1">
            <w:pPr>
              <w:spacing w:line="276" w:lineRule="auto"/>
              <w:ind w:firstLine="0"/>
              <w:rPr>
                <w:ins w:id="948" w:author="blake grills" w:date="2020-03-20T11:14:00Z"/>
                <w:rFonts w:cs="Times New Roman"/>
                <w:szCs w:val="24"/>
              </w:rPr>
              <w:pPrChange w:id="949" w:author="blake grills" w:date="2020-03-20T11:15:00Z">
                <w:pPr>
                  <w:ind w:firstLine="0"/>
                </w:pPr>
              </w:pPrChange>
            </w:pPr>
            <w:ins w:id="950" w:author="blake grills" w:date="2020-03-20T11:14:00Z">
              <w:r w:rsidRPr="003353F1">
                <w:rPr>
                  <w:rStyle w:val="Code"/>
                  <w:rPrChange w:id="951" w:author="blake grills" w:date="2020-03-20T11:15:00Z">
                    <w:rPr>
                      <w:rFonts w:cs="Times New Roman"/>
                      <w:szCs w:val="24"/>
                    </w:rPr>
                  </w:rPrChange>
                </w:rPr>
                <w:t>&lt;/unit&gt;</w:t>
              </w:r>
            </w:ins>
          </w:p>
        </w:tc>
      </w:tr>
    </w:tbl>
    <w:p w14:paraId="15393071" w14:textId="77777777" w:rsidR="003353F1" w:rsidRDefault="003353F1" w:rsidP="004C4088">
      <w:pPr>
        <w:rPr>
          <w:ins w:id="952" w:author="blake grills" w:date="2020-03-20T11:15:00Z"/>
          <w:rFonts w:cs="Times New Roman"/>
          <w:szCs w:val="24"/>
        </w:rPr>
        <w:sectPr w:rsidR="003353F1" w:rsidSect="003353F1">
          <w:pgSz w:w="15840" w:h="12240" w:orient="landscape"/>
          <w:pgMar w:top="1440" w:right="1440" w:bottom="1440" w:left="1440" w:header="720" w:footer="720" w:gutter="0"/>
          <w:cols w:space="720"/>
          <w:docGrid w:linePitch="360"/>
          <w:sectPrChange w:id="953" w:author="blake grills" w:date="2020-03-20T11:15:00Z">
            <w:sectPr w:rsidR="003353F1" w:rsidSect="003353F1">
              <w:pgSz w:w="12240" w:h="15840" w:orient="portrait"/>
              <w:pgMar w:top="1440" w:right="1440" w:bottom="1440" w:left="1440" w:header="720" w:footer="720" w:gutter="0"/>
            </w:sectPr>
          </w:sectPrChange>
        </w:sectPr>
      </w:pPr>
    </w:p>
    <w:p w14:paraId="73CAD8EF" w14:textId="102C7961" w:rsidR="003353F1" w:rsidRDefault="003353F1" w:rsidP="004C4088">
      <w:pPr>
        <w:rPr>
          <w:ins w:id="954" w:author="blake grills" w:date="2020-03-20T10:38:00Z"/>
          <w:rFonts w:cs="Times New Roman"/>
          <w:szCs w:val="24"/>
        </w:rPr>
      </w:pPr>
    </w:p>
    <w:p w14:paraId="2238C2BA" w14:textId="65BEB1B9" w:rsidR="00762789" w:rsidRDefault="004C4088" w:rsidP="004C4088">
      <w:pPr>
        <w:rPr>
          <w:rFonts w:cs="Times New Roman"/>
          <w:szCs w:val="24"/>
        </w:rPr>
      </w:pPr>
      <w:r w:rsidRPr="002248ED">
        <w:rPr>
          <w:rFonts w:cs="Times New Roman"/>
          <w:szCs w:val="24"/>
        </w:rPr>
        <w:t>Once source code has been converted to XML using srcML</w:t>
      </w:r>
      <w:ins w:id="955" w:author="blake grills" w:date="2020-03-20T12:15:00Z">
        <w:r w:rsidR="00E9514E">
          <w:rPr>
            <w:rFonts w:cs="Times New Roman"/>
            <w:szCs w:val="24"/>
          </w:rPr>
          <w:t>, whether it is an archive or single file</w:t>
        </w:r>
      </w:ins>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51F7800F"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ins w:id="956" w:author="blake grills" w:date="2020-03-20T11:31:00Z">
        <w:r w:rsidR="007F3325">
          <w:rPr>
            <w:rStyle w:val="Code"/>
          </w:rPr>
          <w:t>comment</w:t>
        </w:r>
      </w:ins>
      <w:proofErr w:type="spellEnd"/>
      <w:proofErr w:type="gramEnd"/>
      <w:del w:id="957" w:author="blake grills" w:date="2020-03-20T11:31:00Z">
        <w:r w:rsidDel="007F3325">
          <w:rPr>
            <w:rStyle w:val="Code"/>
          </w:rPr>
          <w:delText>function</w:delText>
        </w:r>
      </w:del>
      <w:r w:rsidRPr="00AD169E">
        <w:rPr>
          <w:rStyle w:val="Code"/>
        </w:rPr>
        <w:t xml:space="preserve">” project.xml </w:t>
      </w:r>
      <w:ins w:id="958" w:author="blake grills" w:date="2020-03-20T10:39:00Z">
        <w:r w:rsidR="00BA4F41">
          <w:rPr>
            <w:rStyle w:val="Code"/>
          </w:rPr>
          <w:t>-o</w:t>
        </w:r>
        <w:r w:rsidR="00BA4F41" w:rsidRPr="00AD169E">
          <w:rPr>
            <w:rStyle w:val="Code"/>
          </w:rPr>
          <w:t xml:space="preserve"> </w:t>
        </w:r>
      </w:ins>
      <w:ins w:id="959" w:author="blake grills" w:date="2020-03-20T11:31:00Z">
        <w:r w:rsidR="007F3325">
          <w:rPr>
            <w:rStyle w:val="Code"/>
          </w:rPr>
          <w:t>Comments</w:t>
        </w:r>
      </w:ins>
      <w:del w:id="960" w:author="blake grills" w:date="2020-03-20T11:31:00Z">
        <w:r w:rsidDel="007F3325">
          <w:rPr>
            <w:rStyle w:val="Code"/>
          </w:rPr>
          <w:delText>functions</w:delText>
        </w:r>
      </w:del>
      <w:r w:rsidRPr="00AD169E">
        <w:rPr>
          <w:rStyle w:val="Code"/>
        </w:rPr>
        <w:t>.xml</w:t>
      </w:r>
      <w:r w:rsidR="000D04F6">
        <w:rPr>
          <w:rFonts w:cs="Times New Roman"/>
          <w:szCs w:val="24"/>
        </w:rPr>
        <w:t xml:space="preserve"> </w:t>
      </w:r>
    </w:p>
    <w:p w14:paraId="260CBB9D" w14:textId="77777777" w:rsidR="00E9514E" w:rsidRDefault="00762789" w:rsidP="004C4088">
      <w:pPr>
        <w:rPr>
          <w:ins w:id="961" w:author="blake grills" w:date="2020-03-20T12:16:00Z"/>
          <w:rFonts w:cs="Times New Roman"/>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ins w:id="962" w:author="blake grills" w:date="2020-03-20T12:16:00Z">
        <w:r w:rsidR="00E9514E">
          <w:rPr>
            <w:rFonts w:cs="Times New Roman"/>
            <w:szCs w:val="24"/>
          </w:rPr>
          <w:t>comments</w:t>
        </w:r>
      </w:ins>
      <w:del w:id="963" w:author="blake grills" w:date="2020-03-20T12:16:00Z">
        <w:r w:rsidR="00AD169E" w:rsidDel="00E9514E">
          <w:rPr>
            <w:rFonts w:cs="Times New Roman"/>
            <w:szCs w:val="24"/>
          </w:rPr>
          <w:delText>functions</w:delText>
        </w:r>
      </w:del>
      <w:r w:rsidR="00AD169E">
        <w:rPr>
          <w:rFonts w:cs="Times New Roman"/>
          <w:szCs w:val="24"/>
        </w:rPr>
        <w:t xml:space="preserve"> found in the </w:t>
      </w:r>
      <w:ins w:id="964" w:author="blake grills" w:date="2020-03-20T12:16:00Z">
        <w:r w:rsidR="00E9514E">
          <w:rPr>
            <w:rFonts w:cs="Times New Roman"/>
            <w:szCs w:val="24"/>
          </w:rPr>
          <w:t>Comments</w:t>
        </w:r>
      </w:ins>
      <w:del w:id="965" w:author="blake grills" w:date="2020-03-20T12:16:00Z">
        <w:r w:rsidR="00AD169E" w:rsidDel="00E9514E">
          <w:rPr>
            <w:rFonts w:cs="Times New Roman"/>
            <w:szCs w:val="24"/>
          </w:rPr>
          <w:delText>project</w:delText>
        </w:r>
      </w:del>
      <w:r w:rsidR="00AD169E">
        <w:rPr>
          <w:rFonts w:cs="Times New Roman"/>
          <w:szCs w:val="24"/>
        </w:rPr>
        <w:t>.xml document.</w:t>
      </w:r>
    </w:p>
    <w:p w14:paraId="72DDBF7E" w14:textId="64D04E56" w:rsidR="00E9514E" w:rsidRDefault="00DE70FC" w:rsidP="004C4088">
      <w:pPr>
        <w:rPr>
          <w:ins w:id="966" w:author="blake grills" w:date="2020-03-20T12:16:00Z"/>
          <w:rFonts w:cs="Times New Roman"/>
          <w:szCs w:val="24"/>
        </w:rPr>
        <w:sectPr w:rsidR="00E9514E" w:rsidSect="004B145D">
          <w:pgSz w:w="12240" w:h="15840"/>
          <w:pgMar w:top="1440" w:right="1440" w:bottom="1440" w:left="1440" w:header="720" w:footer="720" w:gutter="0"/>
          <w:cols w:space="720"/>
          <w:docGrid w:linePitch="360"/>
        </w:sectPr>
      </w:pPr>
      <w:ins w:id="967" w:author="blake grills" w:date="2020-03-20T12:45:00Z">
        <w:r>
          <w:rPr>
            <w:rFonts w:cs="Times New Roman"/>
            <w:szCs w:val="24"/>
          </w:rPr>
          <w:fldChar w:fldCharType="begin"/>
        </w:r>
        <w:r>
          <w:rPr>
            <w:rFonts w:cs="Times New Roman"/>
            <w:szCs w:val="24"/>
          </w:rPr>
          <w:instrText xml:space="preserve"> REF _Ref35600762 \h </w:instrText>
        </w:r>
        <w:r>
          <w:rPr>
            <w:rFonts w:cs="Times New Roman"/>
            <w:szCs w:val="24"/>
          </w:rPr>
        </w:r>
      </w:ins>
      <w:r>
        <w:rPr>
          <w:rFonts w:cs="Times New Roman"/>
          <w:szCs w:val="24"/>
        </w:rPr>
        <w:fldChar w:fldCharType="separate"/>
      </w:r>
      <w:ins w:id="968" w:author="blake grills" w:date="2020-03-20T12:45:00Z">
        <w:r w:rsidRPr="00DE70FC">
          <w:rPr>
            <w:szCs w:val="24"/>
          </w:rPr>
          <w:t xml:space="preserve">TABLE </w:t>
        </w:r>
        <w:r w:rsidRPr="00DE70FC">
          <w:rPr>
            <w:noProof/>
            <w:szCs w:val="24"/>
          </w:rPr>
          <w:t>8</w:t>
        </w:r>
        <w:r>
          <w:rPr>
            <w:rFonts w:cs="Times New Roman"/>
            <w:szCs w:val="24"/>
          </w:rPr>
          <w:fldChar w:fldCharType="end"/>
        </w:r>
        <w:r>
          <w:rPr>
            <w:rFonts w:cs="Times New Roman"/>
            <w:szCs w:val="24"/>
          </w:rPr>
          <w:t xml:space="preserve"> cont</w:t>
        </w:r>
      </w:ins>
      <w:ins w:id="969" w:author="blake grills" w:date="2020-03-20T12:46:00Z">
        <w:r>
          <w:rPr>
            <w:rFonts w:cs="Times New Roman"/>
            <w:szCs w:val="24"/>
          </w:rPr>
          <w:t>ains a sample of the Comments.xml document</w:t>
        </w:r>
      </w:ins>
      <w:ins w:id="970" w:author="blake grills" w:date="2020-03-20T12:49:00Z">
        <w:r>
          <w:rPr>
            <w:rFonts w:cs="Times New Roman"/>
            <w:szCs w:val="24"/>
          </w:rPr>
          <w:t xml:space="preserve">. There are a few notable differences from the standard XML file format </w:t>
        </w:r>
      </w:ins>
      <w:ins w:id="971" w:author="blake grills" w:date="2020-03-20T12:50:00Z">
        <w:r>
          <w:rPr>
            <w:rFonts w:cs="Times New Roman"/>
            <w:szCs w:val="24"/>
          </w:rPr>
          <w:t>found in a standard srcML command.</w:t>
        </w:r>
      </w:ins>
      <w:ins w:id="972" w:author="blake grills" w:date="2020-03-20T12:53:00Z">
        <w:r w:rsidR="00247C80">
          <w:rPr>
            <w:rFonts w:cs="Times New Roman"/>
            <w:szCs w:val="24"/>
          </w:rPr>
          <w:t xml:space="preserve"> First the XPath command results, like an archive file, have a unit tag for every entry. Second </w:t>
        </w:r>
      </w:ins>
      <w:ins w:id="973" w:author="blake grills" w:date="2020-03-20T12:54:00Z">
        <w:r w:rsidR="00247C80">
          <w:rPr>
            <w:rFonts w:cs="Times New Roman"/>
            <w:szCs w:val="24"/>
          </w:rPr>
          <w:t xml:space="preserve">each filename attribute contains the path to the original file the query is pulled from, rather than the path of the XML file. </w:t>
        </w:r>
      </w:ins>
      <w:ins w:id="974" w:author="blake grills" w:date="2020-03-20T12:59:00Z">
        <w:r w:rsidR="00247C80">
          <w:rPr>
            <w:rFonts w:cs="Times New Roman"/>
            <w:szCs w:val="24"/>
          </w:rPr>
          <w:t xml:space="preserve"> Each entry also contains a new unique attri</w:t>
        </w:r>
      </w:ins>
      <w:ins w:id="975" w:author="blake grills" w:date="2020-03-20T13:00:00Z">
        <w:r w:rsidR="00247C80">
          <w:rPr>
            <w:rFonts w:cs="Times New Roman"/>
            <w:szCs w:val="24"/>
          </w:rPr>
          <w:t xml:space="preserve">bute </w:t>
        </w:r>
      </w:ins>
      <w:ins w:id="976" w:author="blake grills" w:date="2020-03-20T13:03:00Z">
        <w:r w:rsidR="00FD0B50">
          <w:rPr>
            <w:rFonts w:cs="Times New Roman"/>
            <w:szCs w:val="24"/>
          </w:rPr>
          <w:t>called item</w:t>
        </w:r>
      </w:ins>
      <w:ins w:id="977" w:author="blake grills" w:date="2020-03-20T13:00:00Z">
        <w:r w:rsidR="00247C80">
          <w:rPr>
            <w:rFonts w:cs="Times New Roman"/>
            <w:szCs w:val="24"/>
          </w:rPr>
          <w:t>, which maintains a count of each instance of the query in a file and restarts at each new file.</w:t>
        </w:r>
      </w:ins>
    </w:p>
    <w:p w14:paraId="1B4B1639" w14:textId="01B8837B" w:rsidR="000137EB" w:rsidRPr="007B558B" w:rsidRDefault="000137EB" w:rsidP="000137EB">
      <w:pPr>
        <w:pStyle w:val="Caption"/>
        <w:keepNext/>
        <w:jc w:val="center"/>
        <w:rPr>
          <w:ins w:id="978" w:author="blake grills" w:date="2020-03-20T12:20:00Z"/>
          <w:sz w:val="24"/>
          <w:szCs w:val="24"/>
          <w:rPrChange w:id="979" w:author="blake grills" w:date="2020-03-20T12:32:00Z">
            <w:rPr>
              <w:ins w:id="980" w:author="blake grills" w:date="2020-03-20T12:20:00Z"/>
            </w:rPr>
          </w:rPrChange>
        </w:rPr>
        <w:pPrChange w:id="981" w:author="blake grills" w:date="2020-03-20T12:20:00Z">
          <w:pPr/>
        </w:pPrChange>
      </w:pPr>
      <w:bookmarkStart w:id="982" w:name="_Ref35600762"/>
      <w:ins w:id="983" w:author="blake grills" w:date="2020-03-20T12:20:00Z">
        <w:r w:rsidRPr="007B558B">
          <w:rPr>
            <w:sz w:val="24"/>
            <w:szCs w:val="24"/>
            <w:rPrChange w:id="984" w:author="blake grills" w:date="2020-03-20T12:32:00Z">
              <w:rPr/>
            </w:rPrChange>
          </w:rPr>
          <w:lastRenderedPageBreak/>
          <w:t>T</w:t>
        </w:r>
      </w:ins>
      <w:ins w:id="985" w:author="blake grills" w:date="2020-03-20T12:32:00Z">
        <w:r w:rsidR="007B558B" w:rsidRPr="007B558B">
          <w:rPr>
            <w:sz w:val="24"/>
            <w:szCs w:val="24"/>
            <w:rPrChange w:id="986" w:author="blake grills" w:date="2020-03-20T12:32:00Z">
              <w:rPr/>
            </w:rPrChange>
          </w:rPr>
          <w:t>ABLE</w:t>
        </w:r>
      </w:ins>
      <w:ins w:id="987" w:author="blake grills" w:date="2020-03-20T12:20:00Z">
        <w:r w:rsidRPr="007B558B">
          <w:rPr>
            <w:sz w:val="24"/>
            <w:szCs w:val="24"/>
            <w:rPrChange w:id="988" w:author="blake grills" w:date="2020-03-20T12:32:00Z">
              <w:rPr/>
            </w:rPrChange>
          </w:rPr>
          <w:t xml:space="preserve"> </w:t>
        </w:r>
        <w:r w:rsidRPr="007B558B">
          <w:rPr>
            <w:sz w:val="24"/>
            <w:szCs w:val="24"/>
            <w:rPrChange w:id="989" w:author="blake grills" w:date="2020-03-20T12:32:00Z">
              <w:rPr/>
            </w:rPrChange>
          </w:rPr>
          <w:fldChar w:fldCharType="begin"/>
        </w:r>
        <w:r w:rsidRPr="007B558B">
          <w:rPr>
            <w:sz w:val="24"/>
            <w:szCs w:val="24"/>
            <w:rPrChange w:id="990" w:author="blake grills" w:date="2020-03-20T12:32:00Z">
              <w:rPr/>
            </w:rPrChange>
          </w:rPr>
          <w:instrText xml:space="preserve"> SEQ Table \* ARABIC </w:instrText>
        </w:r>
      </w:ins>
      <w:r w:rsidRPr="007B558B">
        <w:rPr>
          <w:sz w:val="24"/>
          <w:szCs w:val="24"/>
          <w:rPrChange w:id="991" w:author="blake grills" w:date="2020-03-20T12:32:00Z">
            <w:rPr/>
          </w:rPrChange>
        </w:rPr>
        <w:fldChar w:fldCharType="separate"/>
      </w:r>
      <w:ins w:id="992" w:author="blake grills" w:date="2020-03-20T12:20:00Z">
        <w:r w:rsidRPr="007B558B">
          <w:rPr>
            <w:noProof/>
            <w:sz w:val="24"/>
            <w:szCs w:val="24"/>
            <w:rPrChange w:id="993" w:author="blake grills" w:date="2020-03-20T12:32:00Z">
              <w:rPr>
                <w:noProof/>
              </w:rPr>
            </w:rPrChange>
          </w:rPr>
          <w:t>8</w:t>
        </w:r>
        <w:r w:rsidRPr="007B558B">
          <w:rPr>
            <w:sz w:val="24"/>
            <w:szCs w:val="24"/>
            <w:rPrChange w:id="994" w:author="blake grills" w:date="2020-03-20T12:32:00Z">
              <w:rPr/>
            </w:rPrChange>
          </w:rPr>
          <w:fldChar w:fldCharType="end"/>
        </w:r>
        <w:bookmarkEnd w:id="982"/>
        <w:r w:rsidRPr="007B558B">
          <w:rPr>
            <w:sz w:val="24"/>
            <w:szCs w:val="24"/>
            <w:rPrChange w:id="995" w:author="blake grills" w:date="2020-03-20T12:32:00Z">
              <w:rPr/>
            </w:rPrChange>
          </w:rPr>
          <w:t xml:space="preserve">. </w:t>
        </w:r>
        <w:r w:rsidRPr="007B558B">
          <w:rPr>
            <w:smallCaps/>
            <w:sz w:val="24"/>
            <w:szCs w:val="24"/>
            <w:rPrChange w:id="996" w:author="blake grills" w:date="2020-03-20T12:32:00Z">
              <w:rPr/>
            </w:rPrChange>
          </w:rPr>
          <w:t>The sample provided is of the results of an XPath command run by srcML on a srcML XML</w:t>
        </w:r>
      </w:ins>
      <w:ins w:id="997" w:author="blake grills" w:date="2020-03-20T12:21:00Z">
        <w:r w:rsidRPr="007B558B">
          <w:rPr>
            <w:smallCaps/>
            <w:sz w:val="24"/>
            <w:szCs w:val="24"/>
            <w:rPrChange w:id="998" w:author="blake grills" w:date="2020-03-20T12:32:00Z">
              <w:rPr/>
            </w:rPrChange>
          </w:rPr>
          <w:t xml:space="preserve"> archive file. </w:t>
        </w:r>
      </w:ins>
      <w:ins w:id="999" w:author="blake grills" w:date="2020-03-20T12:22:00Z">
        <w:r w:rsidRPr="007B558B">
          <w:rPr>
            <w:smallCaps/>
            <w:sz w:val="24"/>
            <w:szCs w:val="24"/>
            <w:rPrChange w:id="1000" w:author="blake grills" w:date="2020-03-20T12:32:00Z">
              <w:rPr/>
            </w:rPrChange>
          </w:rPr>
          <w:t>The first difference in an XPath XML file as shown here is that each item is given its own unit tag. Each of these unit tags is unique to the one following it</w:t>
        </w:r>
      </w:ins>
      <w:ins w:id="1001" w:author="blake grills" w:date="2020-03-20T12:23:00Z">
        <w:r w:rsidRPr="007B558B">
          <w:rPr>
            <w:smallCaps/>
            <w:sz w:val="24"/>
            <w:szCs w:val="24"/>
            <w:rPrChange w:id="1002" w:author="blake grills" w:date="2020-03-20T12:32:00Z">
              <w:rPr/>
            </w:rPrChange>
          </w:rPr>
          <w:t xml:space="preserve">. First the filename attribute uses the path to the file containing the result of the XPath query rather than containing the path to the file </w:t>
        </w:r>
      </w:ins>
      <w:ins w:id="1003" w:author="blake grills" w:date="2020-03-20T12:24:00Z">
        <w:r w:rsidRPr="007B558B">
          <w:rPr>
            <w:smallCaps/>
            <w:sz w:val="24"/>
            <w:szCs w:val="24"/>
            <w:rPrChange w:id="1004" w:author="blake grills" w:date="2020-03-20T12:32:00Z">
              <w:rPr/>
            </w:rPrChange>
          </w:rPr>
          <w:t>that the srcML command is run against.</w:t>
        </w:r>
      </w:ins>
      <w:ins w:id="1005" w:author="blake grills" w:date="2020-03-20T12:25:00Z">
        <w:r w:rsidRPr="007B558B">
          <w:rPr>
            <w:smallCaps/>
            <w:sz w:val="24"/>
            <w:szCs w:val="24"/>
            <w:rPrChange w:id="1006" w:author="blake grills" w:date="2020-03-20T12:32:00Z">
              <w:rPr/>
            </w:rPrChange>
          </w:rPr>
          <w:t xml:space="preserve"> The next attribute which is unique to the XPath query is the item </w:t>
        </w:r>
      </w:ins>
      <w:ins w:id="1007" w:author="blake grills" w:date="2020-03-20T12:28:00Z">
        <w:r w:rsidRPr="007B558B">
          <w:rPr>
            <w:smallCaps/>
            <w:sz w:val="24"/>
            <w:szCs w:val="24"/>
            <w:rPrChange w:id="1008" w:author="blake grills" w:date="2020-03-20T12:32:00Z">
              <w:rPr/>
            </w:rPrChange>
          </w:rPr>
          <w:t>attribute</w:t>
        </w:r>
      </w:ins>
      <w:ins w:id="1009" w:author="blake grills" w:date="2020-03-20T12:29:00Z">
        <w:r w:rsidRPr="007B558B">
          <w:rPr>
            <w:smallCaps/>
            <w:sz w:val="24"/>
            <w:szCs w:val="24"/>
            <w:rPrChange w:id="1010" w:author="blake grills" w:date="2020-03-20T12:32:00Z">
              <w:rPr/>
            </w:rPrChange>
          </w:rPr>
          <w:t xml:space="preserve"> this </w:t>
        </w:r>
      </w:ins>
      <w:ins w:id="1011" w:author="blake grills" w:date="2020-03-20T12:32:00Z">
        <w:r w:rsidR="007B558B" w:rsidRPr="007B558B">
          <w:rPr>
            <w:smallCaps/>
            <w:sz w:val="24"/>
            <w:szCs w:val="24"/>
            <w:rPrChange w:id="1012" w:author="blake grills" w:date="2020-03-20T12:32:00Z">
              <w:rPr/>
            </w:rPrChange>
          </w:rPr>
          <w:t>attribute counts each occurrence of the query within a given file and resets on each new file.</w:t>
        </w:r>
      </w:ins>
    </w:p>
    <w:tbl>
      <w:tblPr>
        <w:tblStyle w:val="TableGrid"/>
        <w:tblW w:w="13945" w:type="dxa"/>
        <w:tblLook w:val="04A0" w:firstRow="1" w:lastRow="0" w:firstColumn="1" w:lastColumn="0" w:noHBand="0" w:noVBand="1"/>
        <w:tblPrChange w:id="1013" w:author="blake grills" w:date="2020-03-20T12:19:00Z">
          <w:tblPr>
            <w:tblStyle w:val="TableGrid"/>
            <w:tblW w:w="0" w:type="auto"/>
            <w:tblLook w:val="04A0" w:firstRow="1" w:lastRow="0" w:firstColumn="1" w:lastColumn="0" w:noHBand="0" w:noVBand="1"/>
          </w:tblPr>
        </w:tblPrChange>
      </w:tblPr>
      <w:tblGrid>
        <w:gridCol w:w="13945"/>
        <w:tblGridChange w:id="1014">
          <w:tblGrid>
            <w:gridCol w:w="9789"/>
          </w:tblGrid>
        </w:tblGridChange>
      </w:tblGrid>
      <w:tr w:rsidR="00E9514E" w14:paraId="0680AE16" w14:textId="77777777" w:rsidTr="00E9514E">
        <w:trPr>
          <w:ins w:id="1015" w:author="blake grills" w:date="2020-03-20T12:16:00Z"/>
        </w:trPr>
        <w:tc>
          <w:tcPr>
            <w:tcW w:w="13945" w:type="dxa"/>
            <w:tcPrChange w:id="1016" w:author="blake grills" w:date="2020-03-20T12:19:00Z">
              <w:tcPr>
                <w:tcW w:w="9350" w:type="dxa"/>
              </w:tcPr>
            </w:tcPrChange>
          </w:tcPr>
          <w:p w14:paraId="27E4E60F" w14:textId="77777777" w:rsidR="00E9514E" w:rsidRPr="000137EB" w:rsidRDefault="00E9514E" w:rsidP="00E9514E">
            <w:pPr>
              <w:spacing w:line="276" w:lineRule="auto"/>
              <w:ind w:firstLine="0"/>
              <w:rPr>
                <w:ins w:id="1017" w:author="blake grills" w:date="2020-03-20T12:18:00Z"/>
                <w:rStyle w:val="Code"/>
                <w:rPrChange w:id="1018" w:author="blake grills" w:date="2020-03-20T12:20:00Z">
                  <w:rPr>
                    <w:ins w:id="1019" w:author="blake grills" w:date="2020-03-20T12:18:00Z"/>
                    <w:rFonts w:cs="Times New Roman"/>
                    <w:szCs w:val="24"/>
                  </w:rPr>
                </w:rPrChange>
              </w:rPr>
              <w:pPrChange w:id="1020" w:author="blake grills" w:date="2020-03-20T12:19:00Z">
                <w:pPr>
                  <w:ind w:firstLine="0"/>
                </w:pPr>
              </w:pPrChange>
            </w:pPr>
            <w:ins w:id="1021" w:author="blake grills" w:date="2020-03-20T12:18:00Z">
              <w:r w:rsidRPr="000137EB">
                <w:rPr>
                  <w:rStyle w:val="Code"/>
                  <w:rPrChange w:id="1022" w:author="blake grills" w:date="2020-03-20T12:20:00Z">
                    <w:rPr>
                      <w:rFonts w:cs="Times New Roman"/>
                      <w:szCs w:val="24"/>
                    </w:rPr>
                  </w:rPrChange>
                </w:rPr>
                <w:t xml:space="preserve">&lt;unit </w:t>
              </w:r>
              <w:proofErr w:type="spellStart"/>
              <w:r w:rsidRPr="000137EB">
                <w:rPr>
                  <w:rStyle w:val="Code"/>
                  <w:rPrChange w:id="1023" w:author="blake grills" w:date="2020-03-20T12:20:00Z">
                    <w:rPr>
                      <w:rFonts w:cs="Times New Roman"/>
                      <w:szCs w:val="24"/>
                    </w:rPr>
                  </w:rPrChange>
                </w:rPr>
                <w:t>xmlns:cpp</w:t>
              </w:r>
              <w:proofErr w:type="spellEnd"/>
              <w:r w:rsidRPr="000137EB">
                <w:rPr>
                  <w:rStyle w:val="Code"/>
                  <w:rPrChange w:id="1024" w:author="blake grills" w:date="2020-03-20T12:20:00Z">
                    <w:rPr>
                      <w:rFonts w:cs="Times New Roman"/>
                      <w:szCs w:val="24"/>
                    </w:rPr>
                  </w:rPrChange>
                </w:rPr>
                <w:t>="http://www.srcML.org/srcML/cpp" revision="0.9.5" language="C++" filename="C:\Users\blake\OneDrive\Desktop\school\ThesisProject\ThesisCorpus\~ready\0-1 Knapsack.cpp" item="26"&gt;&lt;comment type="line"&gt;/</w:t>
              </w:r>
              <w:proofErr w:type="gramStart"/>
              <w:r w:rsidRPr="000137EB">
                <w:rPr>
                  <w:rStyle w:val="Code"/>
                  <w:rPrChange w:id="1025" w:author="blake grills" w:date="2020-03-20T12:20:00Z">
                    <w:rPr>
                      <w:rFonts w:cs="Times New Roman"/>
                      <w:szCs w:val="24"/>
                    </w:rPr>
                  </w:rPrChange>
                </w:rPr>
                <w:t>/}&lt;</w:t>
              </w:r>
              <w:proofErr w:type="gramEnd"/>
              <w:r w:rsidRPr="000137EB">
                <w:rPr>
                  <w:rStyle w:val="Code"/>
                  <w:rPrChange w:id="1026" w:author="blake grills" w:date="2020-03-20T12:20:00Z">
                    <w:rPr>
                      <w:rFonts w:cs="Times New Roman"/>
                      <w:szCs w:val="24"/>
                    </w:rPr>
                  </w:rPrChange>
                </w:rPr>
                <w:t>/comment&gt;&lt;/unit&gt;</w:t>
              </w:r>
            </w:ins>
          </w:p>
          <w:p w14:paraId="135AA33F" w14:textId="77777777" w:rsidR="00E9514E" w:rsidRPr="000137EB" w:rsidRDefault="00E9514E" w:rsidP="00E9514E">
            <w:pPr>
              <w:spacing w:line="276" w:lineRule="auto"/>
              <w:ind w:firstLine="0"/>
              <w:rPr>
                <w:ins w:id="1027" w:author="blake grills" w:date="2020-03-20T12:18:00Z"/>
                <w:rStyle w:val="Code"/>
                <w:rPrChange w:id="1028" w:author="blake grills" w:date="2020-03-20T12:20:00Z">
                  <w:rPr>
                    <w:ins w:id="1029" w:author="blake grills" w:date="2020-03-20T12:18:00Z"/>
                    <w:rFonts w:cs="Times New Roman"/>
                    <w:szCs w:val="24"/>
                  </w:rPr>
                </w:rPrChange>
              </w:rPr>
              <w:pPrChange w:id="1030" w:author="blake grills" w:date="2020-03-20T12:19:00Z">
                <w:pPr>
                  <w:ind w:firstLine="0"/>
                </w:pPr>
              </w:pPrChange>
            </w:pPr>
          </w:p>
          <w:p w14:paraId="17355A8B" w14:textId="77777777" w:rsidR="00E9514E" w:rsidRPr="000137EB" w:rsidRDefault="00E9514E" w:rsidP="00E9514E">
            <w:pPr>
              <w:spacing w:line="276" w:lineRule="auto"/>
              <w:ind w:firstLine="0"/>
              <w:rPr>
                <w:ins w:id="1031" w:author="blake grills" w:date="2020-03-20T12:18:00Z"/>
                <w:rStyle w:val="Code"/>
                <w:rPrChange w:id="1032" w:author="blake grills" w:date="2020-03-20T12:20:00Z">
                  <w:rPr>
                    <w:ins w:id="1033" w:author="blake grills" w:date="2020-03-20T12:18:00Z"/>
                    <w:rFonts w:cs="Times New Roman"/>
                    <w:szCs w:val="24"/>
                  </w:rPr>
                </w:rPrChange>
              </w:rPr>
              <w:pPrChange w:id="1034" w:author="blake grills" w:date="2020-03-20T12:19:00Z">
                <w:pPr>
                  <w:ind w:firstLine="0"/>
                </w:pPr>
              </w:pPrChange>
            </w:pPr>
            <w:ins w:id="1035" w:author="blake grills" w:date="2020-03-20T12:18:00Z">
              <w:r w:rsidRPr="000137EB">
                <w:rPr>
                  <w:rStyle w:val="Code"/>
                  <w:rPrChange w:id="1036" w:author="blake grills" w:date="2020-03-20T12:20:00Z">
                    <w:rPr>
                      <w:rFonts w:cs="Times New Roman"/>
                      <w:szCs w:val="24"/>
                    </w:rPr>
                  </w:rPrChange>
                </w:rPr>
                <w:t xml:space="preserve">&lt;unit </w:t>
              </w:r>
              <w:proofErr w:type="spellStart"/>
              <w:r w:rsidRPr="000137EB">
                <w:rPr>
                  <w:rStyle w:val="Code"/>
                  <w:rPrChange w:id="1037" w:author="blake grills" w:date="2020-03-20T12:20:00Z">
                    <w:rPr>
                      <w:rFonts w:cs="Times New Roman"/>
                      <w:szCs w:val="24"/>
                    </w:rPr>
                  </w:rPrChange>
                </w:rPr>
                <w:t>xmlns:cpp</w:t>
              </w:r>
              <w:proofErr w:type="spellEnd"/>
              <w:r w:rsidRPr="000137EB">
                <w:rPr>
                  <w:rStyle w:val="Code"/>
                  <w:rPrChange w:id="1038" w:author="blake grills" w:date="2020-03-20T12:20:00Z">
                    <w:rPr>
                      <w:rFonts w:cs="Times New Roman"/>
                      <w:szCs w:val="24"/>
                    </w:rPr>
                  </w:rPrChange>
                </w:rPr>
                <w:t>="http://www.srcML.org/srcML/cpp" revision="0.9.5" language="C++" filename="C:\Users\blake\OneDrive\Desktop\school\ThesisProject\ThesisCorpus\~ready\0-1 Knapsack.cpp" item="27"&gt;&lt;comment type="line"&gt;//</w:t>
              </w:r>
              <w:r w:rsidRPr="000137EB">
                <w:rPr>
                  <w:rStyle w:val="Code"/>
                  <w:rPrChange w:id="1039" w:author="blake grills" w:date="2020-03-20T12:20:00Z">
                    <w:rPr>
                      <w:rFonts w:cs="Times New Roman"/>
                      <w:szCs w:val="24"/>
                    </w:rPr>
                  </w:rPrChange>
                </w:rPr>
                <w:tab/>
                <w:t>Print(res, n, capacity, capacity);&lt;/comment&gt;&lt;/unit&gt;</w:t>
              </w:r>
            </w:ins>
          </w:p>
          <w:p w14:paraId="74DF31E0" w14:textId="77777777" w:rsidR="00E9514E" w:rsidRPr="000137EB" w:rsidRDefault="00E9514E" w:rsidP="00E9514E">
            <w:pPr>
              <w:spacing w:line="276" w:lineRule="auto"/>
              <w:ind w:firstLine="0"/>
              <w:rPr>
                <w:ins w:id="1040" w:author="blake grills" w:date="2020-03-20T12:18:00Z"/>
                <w:rStyle w:val="Code"/>
                <w:rPrChange w:id="1041" w:author="blake grills" w:date="2020-03-20T12:20:00Z">
                  <w:rPr>
                    <w:ins w:id="1042" w:author="blake grills" w:date="2020-03-20T12:18:00Z"/>
                    <w:rFonts w:cs="Times New Roman"/>
                    <w:szCs w:val="24"/>
                  </w:rPr>
                </w:rPrChange>
              </w:rPr>
              <w:pPrChange w:id="1043" w:author="blake grills" w:date="2020-03-20T12:19:00Z">
                <w:pPr>
                  <w:ind w:firstLine="0"/>
                </w:pPr>
              </w:pPrChange>
            </w:pPr>
          </w:p>
          <w:p w14:paraId="31896519" w14:textId="77777777" w:rsidR="00E9514E" w:rsidRPr="000137EB" w:rsidRDefault="00E9514E" w:rsidP="00E9514E">
            <w:pPr>
              <w:spacing w:line="276" w:lineRule="auto"/>
              <w:ind w:firstLine="0"/>
              <w:rPr>
                <w:ins w:id="1044" w:author="blake grills" w:date="2020-03-20T12:18:00Z"/>
                <w:rStyle w:val="Code"/>
                <w:rPrChange w:id="1045" w:author="blake grills" w:date="2020-03-20T12:20:00Z">
                  <w:rPr>
                    <w:ins w:id="1046" w:author="blake grills" w:date="2020-03-20T12:18:00Z"/>
                    <w:rFonts w:cs="Times New Roman"/>
                    <w:szCs w:val="24"/>
                  </w:rPr>
                </w:rPrChange>
              </w:rPr>
              <w:pPrChange w:id="1047" w:author="blake grills" w:date="2020-03-20T12:19:00Z">
                <w:pPr>
                  <w:ind w:firstLine="0"/>
                </w:pPr>
              </w:pPrChange>
            </w:pPr>
            <w:ins w:id="1048" w:author="blake grills" w:date="2020-03-20T12:18:00Z">
              <w:r w:rsidRPr="000137EB">
                <w:rPr>
                  <w:rStyle w:val="Code"/>
                  <w:rPrChange w:id="1049" w:author="blake grills" w:date="2020-03-20T12:20:00Z">
                    <w:rPr>
                      <w:rFonts w:cs="Times New Roman"/>
                      <w:szCs w:val="24"/>
                    </w:rPr>
                  </w:rPrChange>
                </w:rPr>
                <w:t xml:space="preserve">&lt;unit </w:t>
              </w:r>
              <w:proofErr w:type="spellStart"/>
              <w:r w:rsidRPr="000137EB">
                <w:rPr>
                  <w:rStyle w:val="Code"/>
                  <w:rPrChange w:id="1050" w:author="blake grills" w:date="2020-03-20T12:20:00Z">
                    <w:rPr>
                      <w:rFonts w:cs="Times New Roman"/>
                      <w:szCs w:val="24"/>
                    </w:rPr>
                  </w:rPrChange>
                </w:rPr>
                <w:t>xmlns:cpp</w:t>
              </w:r>
              <w:proofErr w:type="spellEnd"/>
              <w:r w:rsidRPr="000137EB">
                <w:rPr>
                  <w:rStyle w:val="Code"/>
                  <w:rPrChange w:id="1051" w:author="blake grills" w:date="2020-03-20T12:20:00Z">
                    <w:rPr>
                      <w:rFonts w:cs="Times New Roman"/>
                      <w:szCs w:val="24"/>
                    </w:rPr>
                  </w:rPrChange>
                </w:rPr>
                <w:t>="http://www.srcML.org/srcML/cpp" revision="0.9.5" language="C++" filename="C:\Users\blake\OneDrive\Desktop\school\ThesisProject\ThesisCorpus\~ready\0-1 Knapsack.cpp" item="28"&gt;&lt;comment type="line"&gt;//</w:t>
              </w:r>
              <w:r w:rsidRPr="000137EB">
                <w:rPr>
                  <w:rStyle w:val="Code"/>
                  <w:rPrChange w:id="1052" w:author="blake grills" w:date="2020-03-20T12:20:00Z">
                    <w:rPr>
                      <w:rFonts w:cs="Times New Roman"/>
                      <w:szCs w:val="24"/>
                    </w:rPr>
                  </w:rPrChange>
                </w:rPr>
                <w:tab/>
              </w:r>
              <w:proofErr w:type="spellStart"/>
              <w:r w:rsidRPr="000137EB">
                <w:rPr>
                  <w:rStyle w:val="Code"/>
                  <w:rPrChange w:id="1053" w:author="blake grills" w:date="2020-03-20T12:20:00Z">
                    <w:rPr>
                      <w:rFonts w:cs="Times New Roman"/>
                      <w:szCs w:val="24"/>
                    </w:rPr>
                  </w:rPrChange>
                </w:rPr>
                <w:t>cout&amp;lt</w:t>
              </w:r>
              <w:proofErr w:type="spellEnd"/>
              <w:r w:rsidRPr="000137EB">
                <w:rPr>
                  <w:rStyle w:val="Code"/>
                  <w:rPrChange w:id="1054" w:author="blake grills" w:date="2020-03-20T12:20:00Z">
                    <w:rPr>
                      <w:rFonts w:cs="Times New Roman"/>
                      <w:szCs w:val="24"/>
                    </w:rPr>
                  </w:rPrChange>
                </w:rPr>
                <w:t>;&amp;lt;"\n";&lt;/comment&gt;&lt;/unit&gt;</w:t>
              </w:r>
            </w:ins>
          </w:p>
          <w:p w14:paraId="7EF83A55" w14:textId="77777777" w:rsidR="00E9514E" w:rsidRPr="000137EB" w:rsidRDefault="00E9514E" w:rsidP="00E9514E">
            <w:pPr>
              <w:spacing w:line="276" w:lineRule="auto"/>
              <w:ind w:firstLine="0"/>
              <w:rPr>
                <w:ins w:id="1055" w:author="blake grills" w:date="2020-03-20T12:18:00Z"/>
                <w:rStyle w:val="Code"/>
                <w:rPrChange w:id="1056" w:author="blake grills" w:date="2020-03-20T12:20:00Z">
                  <w:rPr>
                    <w:ins w:id="1057" w:author="blake grills" w:date="2020-03-20T12:18:00Z"/>
                    <w:rFonts w:cs="Times New Roman"/>
                    <w:szCs w:val="24"/>
                  </w:rPr>
                </w:rPrChange>
              </w:rPr>
              <w:pPrChange w:id="1058" w:author="blake grills" w:date="2020-03-20T12:19:00Z">
                <w:pPr>
                  <w:ind w:firstLine="0"/>
                </w:pPr>
              </w:pPrChange>
            </w:pPr>
          </w:p>
          <w:p w14:paraId="13E2CF4F" w14:textId="77777777" w:rsidR="00E9514E" w:rsidRPr="000137EB" w:rsidRDefault="00E9514E" w:rsidP="00E9514E">
            <w:pPr>
              <w:spacing w:line="276" w:lineRule="auto"/>
              <w:ind w:firstLine="0"/>
              <w:rPr>
                <w:ins w:id="1059" w:author="blake grills" w:date="2020-03-20T12:18:00Z"/>
                <w:rStyle w:val="Code"/>
                <w:rPrChange w:id="1060" w:author="blake grills" w:date="2020-03-20T12:20:00Z">
                  <w:rPr>
                    <w:ins w:id="1061" w:author="blake grills" w:date="2020-03-20T12:18:00Z"/>
                    <w:rFonts w:cs="Times New Roman"/>
                    <w:szCs w:val="24"/>
                  </w:rPr>
                </w:rPrChange>
              </w:rPr>
              <w:pPrChange w:id="1062" w:author="blake grills" w:date="2020-03-20T12:19:00Z">
                <w:pPr>
                  <w:ind w:firstLine="0"/>
                </w:pPr>
              </w:pPrChange>
            </w:pPr>
            <w:ins w:id="1063" w:author="blake grills" w:date="2020-03-20T12:18:00Z">
              <w:r w:rsidRPr="000137EB">
                <w:rPr>
                  <w:rStyle w:val="Code"/>
                  <w:rPrChange w:id="1064" w:author="blake grills" w:date="2020-03-20T12:20:00Z">
                    <w:rPr>
                      <w:rFonts w:cs="Times New Roman"/>
                      <w:szCs w:val="24"/>
                    </w:rPr>
                  </w:rPrChange>
                </w:rPr>
                <w:t xml:space="preserve">&lt;unit </w:t>
              </w:r>
              <w:proofErr w:type="spellStart"/>
              <w:r w:rsidRPr="000137EB">
                <w:rPr>
                  <w:rStyle w:val="Code"/>
                  <w:rPrChange w:id="1065" w:author="blake grills" w:date="2020-03-20T12:20:00Z">
                    <w:rPr>
                      <w:rFonts w:cs="Times New Roman"/>
                      <w:szCs w:val="24"/>
                    </w:rPr>
                  </w:rPrChange>
                </w:rPr>
                <w:t>xmlns:cpp</w:t>
              </w:r>
              <w:proofErr w:type="spellEnd"/>
              <w:r w:rsidRPr="000137EB">
                <w:rPr>
                  <w:rStyle w:val="Code"/>
                  <w:rPrChange w:id="1066" w:author="blake grills" w:date="2020-03-20T12:20:00Z">
                    <w:rPr>
                      <w:rFonts w:cs="Times New Roman"/>
                      <w:szCs w:val="24"/>
                    </w:rPr>
                  </w:rPrChange>
                </w:rPr>
                <w:t xml:space="preserve">="http://www.srcML.org/srcML/cpp" revision="0.9.5" language="C++" filename="C:\Users\blake\OneDrive\Desktop\school\ThesisProject\ThesisCorpus\~ready\8cc.h" item="1"&gt;&lt;comment type="line"&gt;// Copyright 2014 Rui </w:t>
              </w:r>
              <w:proofErr w:type="spellStart"/>
              <w:r w:rsidRPr="000137EB">
                <w:rPr>
                  <w:rStyle w:val="Code"/>
                  <w:rPrChange w:id="1067" w:author="blake grills" w:date="2020-03-20T12:20:00Z">
                    <w:rPr>
                      <w:rFonts w:cs="Times New Roman"/>
                      <w:szCs w:val="24"/>
                    </w:rPr>
                  </w:rPrChange>
                </w:rPr>
                <w:t>Ueyama</w:t>
              </w:r>
              <w:proofErr w:type="spellEnd"/>
              <w:r w:rsidRPr="000137EB">
                <w:rPr>
                  <w:rStyle w:val="Code"/>
                  <w:rPrChange w:id="1068" w:author="blake grills" w:date="2020-03-20T12:20:00Z">
                    <w:rPr>
                      <w:rFonts w:cs="Times New Roman"/>
                      <w:szCs w:val="24"/>
                    </w:rPr>
                  </w:rPrChange>
                </w:rPr>
                <w:t xml:space="preserve">. Released under the MIT </w:t>
              </w:r>
              <w:proofErr w:type="gramStart"/>
              <w:r w:rsidRPr="000137EB">
                <w:rPr>
                  <w:rStyle w:val="Code"/>
                  <w:rPrChange w:id="1069" w:author="blake grills" w:date="2020-03-20T12:20:00Z">
                    <w:rPr>
                      <w:rFonts w:cs="Times New Roman"/>
                      <w:szCs w:val="24"/>
                    </w:rPr>
                  </w:rPrChange>
                </w:rPr>
                <w:t>license.&lt;</w:t>
              </w:r>
              <w:proofErr w:type="gramEnd"/>
              <w:r w:rsidRPr="000137EB">
                <w:rPr>
                  <w:rStyle w:val="Code"/>
                  <w:rPrChange w:id="1070" w:author="blake grills" w:date="2020-03-20T12:20:00Z">
                    <w:rPr>
                      <w:rFonts w:cs="Times New Roman"/>
                      <w:szCs w:val="24"/>
                    </w:rPr>
                  </w:rPrChange>
                </w:rPr>
                <w:t>/comment&gt;&lt;/unit&gt;</w:t>
              </w:r>
            </w:ins>
          </w:p>
          <w:p w14:paraId="7F37CA0F" w14:textId="77777777" w:rsidR="00E9514E" w:rsidRPr="000137EB" w:rsidRDefault="00E9514E" w:rsidP="00E9514E">
            <w:pPr>
              <w:spacing w:line="276" w:lineRule="auto"/>
              <w:ind w:firstLine="0"/>
              <w:rPr>
                <w:ins w:id="1071" w:author="blake grills" w:date="2020-03-20T12:18:00Z"/>
                <w:rStyle w:val="Code"/>
                <w:rPrChange w:id="1072" w:author="blake grills" w:date="2020-03-20T12:20:00Z">
                  <w:rPr>
                    <w:ins w:id="1073" w:author="blake grills" w:date="2020-03-20T12:18:00Z"/>
                    <w:rFonts w:cs="Times New Roman"/>
                    <w:szCs w:val="24"/>
                  </w:rPr>
                </w:rPrChange>
              </w:rPr>
              <w:pPrChange w:id="1074" w:author="blake grills" w:date="2020-03-20T12:19:00Z">
                <w:pPr>
                  <w:ind w:firstLine="0"/>
                </w:pPr>
              </w:pPrChange>
            </w:pPr>
          </w:p>
          <w:p w14:paraId="1A4FA2C7" w14:textId="77777777" w:rsidR="00E9514E" w:rsidRPr="000137EB" w:rsidRDefault="00E9514E" w:rsidP="00E9514E">
            <w:pPr>
              <w:spacing w:line="276" w:lineRule="auto"/>
              <w:ind w:firstLine="0"/>
              <w:rPr>
                <w:ins w:id="1075" w:author="blake grills" w:date="2020-03-20T12:18:00Z"/>
                <w:rStyle w:val="Code"/>
                <w:rPrChange w:id="1076" w:author="blake grills" w:date="2020-03-20T12:20:00Z">
                  <w:rPr>
                    <w:ins w:id="1077" w:author="blake grills" w:date="2020-03-20T12:18:00Z"/>
                    <w:rFonts w:cs="Times New Roman"/>
                    <w:szCs w:val="24"/>
                  </w:rPr>
                </w:rPrChange>
              </w:rPr>
              <w:pPrChange w:id="1078" w:author="blake grills" w:date="2020-03-20T12:19:00Z">
                <w:pPr>
                  <w:ind w:firstLine="0"/>
                </w:pPr>
              </w:pPrChange>
            </w:pPr>
            <w:ins w:id="1079" w:author="blake grills" w:date="2020-03-20T12:18:00Z">
              <w:r w:rsidRPr="000137EB">
                <w:rPr>
                  <w:rStyle w:val="Code"/>
                  <w:rPrChange w:id="1080" w:author="blake grills" w:date="2020-03-20T12:20:00Z">
                    <w:rPr>
                      <w:rFonts w:cs="Times New Roman"/>
                      <w:szCs w:val="24"/>
                    </w:rPr>
                  </w:rPrChange>
                </w:rPr>
                <w:t xml:space="preserve">&lt;unit </w:t>
              </w:r>
              <w:proofErr w:type="spellStart"/>
              <w:r w:rsidRPr="000137EB">
                <w:rPr>
                  <w:rStyle w:val="Code"/>
                  <w:rPrChange w:id="1081" w:author="blake grills" w:date="2020-03-20T12:20:00Z">
                    <w:rPr>
                      <w:rFonts w:cs="Times New Roman"/>
                      <w:szCs w:val="24"/>
                    </w:rPr>
                  </w:rPrChange>
                </w:rPr>
                <w:t>xmlns:cpp</w:t>
              </w:r>
              <w:proofErr w:type="spellEnd"/>
              <w:r w:rsidRPr="000137EB">
                <w:rPr>
                  <w:rStyle w:val="Code"/>
                  <w:rPrChange w:id="1082" w:author="blake grills" w:date="2020-03-20T12:20:00Z">
                    <w:rPr>
                      <w:rFonts w:cs="Times New Roman"/>
                      <w:szCs w:val="24"/>
                    </w:rPr>
                  </w:rPrChange>
                </w:rPr>
                <w:t xml:space="preserve">="http://www.srcML.org/srcML/cpp" revision="0.9.5" language="C++" filename="C:\Users\blake\OneDrive\Desktop\school\ThesisProject\ThesisCorpus\~ready\AABB.h" item="1"&gt;&lt;comment type="line"&gt;// This file is part of </w:t>
              </w:r>
              <w:proofErr w:type="spellStart"/>
              <w:r w:rsidRPr="000137EB">
                <w:rPr>
                  <w:rStyle w:val="Code"/>
                  <w:rPrChange w:id="1083" w:author="blake grills" w:date="2020-03-20T12:20:00Z">
                    <w:rPr>
                      <w:rFonts w:cs="Times New Roman"/>
                      <w:szCs w:val="24"/>
                    </w:rPr>
                  </w:rPrChange>
                </w:rPr>
                <w:t>libigl</w:t>
              </w:r>
              <w:proofErr w:type="spellEnd"/>
              <w:r w:rsidRPr="000137EB">
                <w:rPr>
                  <w:rStyle w:val="Code"/>
                  <w:rPrChange w:id="1084" w:author="blake grills" w:date="2020-03-20T12:20:00Z">
                    <w:rPr>
                      <w:rFonts w:cs="Times New Roman"/>
                      <w:szCs w:val="24"/>
                    </w:rPr>
                  </w:rPrChange>
                </w:rPr>
                <w:t xml:space="preserve">, a simple </w:t>
              </w:r>
              <w:proofErr w:type="spellStart"/>
              <w:r w:rsidRPr="000137EB">
                <w:rPr>
                  <w:rStyle w:val="Code"/>
                  <w:rPrChange w:id="1085" w:author="blake grills" w:date="2020-03-20T12:20:00Z">
                    <w:rPr>
                      <w:rFonts w:cs="Times New Roman"/>
                      <w:szCs w:val="24"/>
                    </w:rPr>
                  </w:rPrChange>
                </w:rPr>
                <w:t>c++</w:t>
              </w:r>
              <w:proofErr w:type="spellEnd"/>
              <w:r w:rsidRPr="000137EB">
                <w:rPr>
                  <w:rStyle w:val="Code"/>
                  <w:rPrChange w:id="1086" w:author="blake grills" w:date="2020-03-20T12:20:00Z">
                    <w:rPr>
                      <w:rFonts w:cs="Times New Roman"/>
                      <w:szCs w:val="24"/>
                    </w:rPr>
                  </w:rPrChange>
                </w:rPr>
                <w:t xml:space="preserve"> geometry processing library.&lt;/comment&gt;&lt;/unit&gt;</w:t>
              </w:r>
            </w:ins>
          </w:p>
          <w:p w14:paraId="7C24738C" w14:textId="77777777" w:rsidR="00E9514E" w:rsidRPr="000137EB" w:rsidRDefault="00E9514E" w:rsidP="00E9514E">
            <w:pPr>
              <w:spacing w:line="276" w:lineRule="auto"/>
              <w:ind w:firstLine="0"/>
              <w:rPr>
                <w:ins w:id="1087" w:author="blake grills" w:date="2020-03-20T12:18:00Z"/>
                <w:rStyle w:val="Code"/>
                <w:rPrChange w:id="1088" w:author="blake grills" w:date="2020-03-20T12:20:00Z">
                  <w:rPr>
                    <w:ins w:id="1089" w:author="blake grills" w:date="2020-03-20T12:18:00Z"/>
                    <w:rFonts w:cs="Times New Roman"/>
                    <w:szCs w:val="24"/>
                  </w:rPr>
                </w:rPrChange>
              </w:rPr>
              <w:pPrChange w:id="1090" w:author="blake grills" w:date="2020-03-20T12:19:00Z">
                <w:pPr>
                  <w:ind w:firstLine="0"/>
                </w:pPr>
              </w:pPrChange>
            </w:pPr>
          </w:p>
          <w:p w14:paraId="1D71B819" w14:textId="77777777" w:rsidR="00E9514E" w:rsidRPr="000137EB" w:rsidRDefault="00E9514E" w:rsidP="00E9514E">
            <w:pPr>
              <w:spacing w:line="276" w:lineRule="auto"/>
              <w:ind w:firstLine="0"/>
              <w:rPr>
                <w:ins w:id="1091" w:author="blake grills" w:date="2020-03-20T12:18:00Z"/>
                <w:rStyle w:val="Code"/>
                <w:rPrChange w:id="1092" w:author="blake grills" w:date="2020-03-20T12:20:00Z">
                  <w:rPr>
                    <w:ins w:id="1093" w:author="blake grills" w:date="2020-03-20T12:18:00Z"/>
                    <w:rFonts w:cs="Times New Roman"/>
                    <w:szCs w:val="24"/>
                  </w:rPr>
                </w:rPrChange>
              </w:rPr>
              <w:pPrChange w:id="1094" w:author="blake grills" w:date="2020-03-20T12:19:00Z">
                <w:pPr>
                  <w:ind w:firstLine="0"/>
                </w:pPr>
              </w:pPrChange>
            </w:pPr>
            <w:ins w:id="1095" w:author="blake grills" w:date="2020-03-20T12:18:00Z">
              <w:r w:rsidRPr="000137EB">
                <w:rPr>
                  <w:rStyle w:val="Code"/>
                  <w:rPrChange w:id="1096" w:author="blake grills" w:date="2020-03-20T12:20:00Z">
                    <w:rPr>
                      <w:rFonts w:cs="Times New Roman"/>
                      <w:szCs w:val="24"/>
                    </w:rPr>
                  </w:rPrChange>
                </w:rPr>
                <w:lastRenderedPageBreak/>
                <w:t xml:space="preserve">&lt;unit </w:t>
              </w:r>
              <w:proofErr w:type="spellStart"/>
              <w:r w:rsidRPr="000137EB">
                <w:rPr>
                  <w:rStyle w:val="Code"/>
                  <w:rPrChange w:id="1097" w:author="blake grills" w:date="2020-03-20T12:20:00Z">
                    <w:rPr>
                      <w:rFonts w:cs="Times New Roman"/>
                      <w:szCs w:val="24"/>
                    </w:rPr>
                  </w:rPrChange>
                </w:rPr>
                <w:t>xmlns:cpp</w:t>
              </w:r>
              <w:proofErr w:type="spellEnd"/>
              <w:r w:rsidRPr="000137EB">
                <w:rPr>
                  <w:rStyle w:val="Code"/>
                  <w:rPrChange w:id="1098" w:author="blake grills" w:date="2020-03-20T12:20:00Z">
                    <w:rPr>
                      <w:rFonts w:cs="Times New Roman"/>
                      <w:szCs w:val="24"/>
                    </w:rPr>
                  </w:rPrChange>
                </w:rPr>
                <w:t>="http://www.srcML.org/srcML/cpp" revision="0.9.5" language="C++" filename="C:\Users\blake\OneDrive\Desktop\school\ThesisProject\ThesisCorpus\~ready\AABB.h" item="2"&gt;&lt;comment type="line"&gt;// &lt;/comment&gt;&lt;/unit&gt;</w:t>
              </w:r>
            </w:ins>
          </w:p>
          <w:p w14:paraId="2EB062D6" w14:textId="77777777" w:rsidR="00E9514E" w:rsidRPr="000137EB" w:rsidRDefault="00E9514E" w:rsidP="00E9514E">
            <w:pPr>
              <w:spacing w:line="276" w:lineRule="auto"/>
              <w:ind w:firstLine="0"/>
              <w:rPr>
                <w:ins w:id="1099" w:author="blake grills" w:date="2020-03-20T12:18:00Z"/>
                <w:rStyle w:val="Code"/>
                <w:rPrChange w:id="1100" w:author="blake grills" w:date="2020-03-20T12:20:00Z">
                  <w:rPr>
                    <w:ins w:id="1101" w:author="blake grills" w:date="2020-03-20T12:18:00Z"/>
                    <w:rFonts w:cs="Times New Roman"/>
                    <w:szCs w:val="24"/>
                  </w:rPr>
                </w:rPrChange>
              </w:rPr>
              <w:pPrChange w:id="1102" w:author="blake grills" w:date="2020-03-20T12:19:00Z">
                <w:pPr>
                  <w:ind w:firstLine="0"/>
                </w:pPr>
              </w:pPrChange>
            </w:pPr>
          </w:p>
          <w:p w14:paraId="3FCC77B8" w14:textId="77777777" w:rsidR="00E9514E" w:rsidRPr="000137EB" w:rsidRDefault="00E9514E" w:rsidP="00E9514E">
            <w:pPr>
              <w:spacing w:line="276" w:lineRule="auto"/>
              <w:ind w:firstLine="0"/>
              <w:rPr>
                <w:ins w:id="1103" w:author="blake grills" w:date="2020-03-20T12:18:00Z"/>
                <w:rStyle w:val="Code"/>
                <w:rPrChange w:id="1104" w:author="blake grills" w:date="2020-03-20T12:20:00Z">
                  <w:rPr>
                    <w:ins w:id="1105" w:author="blake grills" w:date="2020-03-20T12:18:00Z"/>
                    <w:rFonts w:cs="Times New Roman"/>
                    <w:szCs w:val="24"/>
                  </w:rPr>
                </w:rPrChange>
              </w:rPr>
              <w:pPrChange w:id="1106" w:author="blake grills" w:date="2020-03-20T12:19:00Z">
                <w:pPr>
                  <w:ind w:firstLine="0"/>
                </w:pPr>
              </w:pPrChange>
            </w:pPr>
            <w:ins w:id="1107" w:author="blake grills" w:date="2020-03-20T12:18:00Z">
              <w:r w:rsidRPr="000137EB">
                <w:rPr>
                  <w:rStyle w:val="Code"/>
                  <w:rPrChange w:id="1108" w:author="blake grills" w:date="2020-03-20T12:20:00Z">
                    <w:rPr>
                      <w:rFonts w:cs="Times New Roman"/>
                      <w:szCs w:val="24"/>
                    </w:rPr>
                  </w:rPrChange>
                </w:rPr>
                <w:t xml:space="preserve">&lt;unit </w:t>
              </w:r>
              <w:proofErr w:type="spellStart"/>
              <w:r w:rsidRPr="000137EB">
                <w:rPr>
                  <w:rStyle w:val="Code"/>
                  <w:rPrChange w:id="1109" w:author="blake grills" w:date="2020-03-20T12:20:00Z">
                    <w:rPr>
                      <w:rFonts w:cs="Times New Roman"/>
                      <w:szCs w:val="24"/>
                    </w:rPr>
                  </w:rPrChange>
                </w:rPr>
                <w:t>xmlns:cpp</w:t>
              </w:r>
              <w:proofErr w:type="spellEnd"/>
              <w:r w:rsidRPr="000137EB">
                <w:rPr>
                  <w:rStyle w:val="Code"/>
                  <w:rPrChange w:id="1110" w:author="blake grills" w:date="2020-03-20T12:20:00Z">
                    <w:rPr>
                      <w:rFonts w:cs="Times New Roman"/>
                      <w:szCs w:val="24"/>
                    </w:rPr>
                  </w:rPrChange>
                </w:rPr>
                <w:t>="http://www.srcML.org/srcML/cpp" revision="0.9.5" language="C++" filename="C:\Users\blake\OneDrive\Desktop\school\ThesisProject\ThesisCorpus\~ready\AABB.h" item="3"&gt;&lt;comment type="line"&gt;// Copyright (C) 2015 Alec Jacobson &amp;</w:t>
              </w:r>
              <w:proofErr w:type="spellStart"/>
              <w:r w:rsidRPr="000137EB">
                <w:rPr>
                  <w:rStyle w:val="Code"/>
                  <w:rPrChange w:id="1111" w:author="blake grills" w:date="2020-03-20T12:20:00Z">
                    <w:rPr>
                      <w:rFonts w:cs="Times New Roman"/>
                      <w:szCs w:val="24"/>
                    </w:rPr>
                  </w:rPrChange>
                </w:rPr>
                <w:t>lt;alecjacobson@gmail.com&amp;gt</w:t>
              </w:r>
              <w:proofErr w:type="spellEnd"/>
              <w:r w:rsidRPr="000137EB">
                <w:rPr>
                  <w:rStyle w:val="Code"/>
                  <w:rPrChange w:id="1112" w:author="blake grills" w:date="2020-03-20T12:20:00Z">
                    <w:rPr>
                      <w:rFonts w:cs="Times New Roman"/>
                      <w:szCs w:val="24"/>
                    </w:rPr>
                  </w:rPrChange>
                </w:rPr>
                <w:t>;&lt;/comment&gt;&lt;/unit&gt;</w:t>
              </w:r>
            </w:ins>
          </w:p>
          <w:p w14:paraId="2219AEBA" w14:textId="77777777" w:rsidR="00E9514E" w:rsidRPr="000137EB" w:rsidRDefault="00E9514E" w:rsidP="00E9514E">
            <w:pPr>
              <w:spacing w:line="276" w:lineRule="auto"/>
              <w:ind w:firstLine="0"/>
              <w:rPr>
                <w:ins w:id="1113" w:author="blake grills" w:date="2020-03-20T12:18:00Z"/>
                <w:rStyle w:val="Code"/>
                <w:rPrChange w:id="1114" w:author="blake grills" w:date="2020-03-20T12:20:00Z">
                  <w:rPr>
                    <w:ins w:id="1115" w:author="blake grills" w:date="2020-03-20T12:18:00Z"/>
                    <w:rFonts w:cs="Times New Roman"/>
                    <w:szCs w:val="24"/>
                  </w:rPr>
                </w:rPrChange>
              </w:rPr>
              <w:pPrChange w:id="1116" w:author="blake grills" w:date="2020-03-20T12:19:00Z">
                <w:pPr>
                  <w:ind w:firstLine="0"/>
                </w:pPr>
              </w:pPrChange>
            </w:pPr>
          </w:p>
          <w:p w14:paraId="4E50EA17" w14:textId="77777777" w:rsidR="00E9514E" w:rsidRPr="000137EB" w:rsidRDefault="00E9514E" w:rsidP="00E9514E">
            <w:pPr>
              <w:spacing w:line="276" w:lineRule="auto"/>
              <w:ind w:firstLine="0"/>
              <w:rPr>
                <w:ins w:id="1117" w:author="blake grills" w:date="2020-03-20T12:18:00Z"/>
                <w:rStyle w:val="Code"/>
                <w:rPrChange w:id="1118" w:author="blake grills" w:date="2020-03-20T12:20:00Z">
                  <w:rPr>
                    <w:ins w:id="1119" w:author="blake grills" w:date="2020-03-20T12:18:00Z"/>
                    <w:rFonts w:cs="Times New Roman"/>
                    <w:szCs w:val="24"/>
                  </w:rPr>
                </w:rPrChange>
              </w:rPr>
              <w:pPrChange w:id="1120" w:author="blake grills" w:date="2020-03-20T12:19:00Z">
                <w:pPr>
                  <w:ind w:firstLine="0"/>
                </w:pPr>
              </w:pPrChange>
            </w:pPr>
            <w:ins w:id="1121" w:author="blake grills" w:date="2020-03-20T12:18:00Z">
              <w:r w:rsidRPr="000137EB">
                <w:rPr>
                  <w:rStyle w:val="Code"/>
                  <w:rPrChange w:id="1122" w:author="blake grills" w:date="2020-03-20T12:20:00Z">
                    <w:rPr>
                      <w:rFonts w:cs="Times New Roman"/>
                      <w:szCs w:val="24"/>
                    </w:rPr>
                  </w:rPrChange>
                </w:rPr>
                <w:t xml:space="preserve">&lt;unit </w:t>
              </w:r>
              <w:proofErr w:type="spellStart"/>
              <w:r w:rsidRPr="000137EB">
                <w:rPr>
                  <w:rStyle w:val="Code"/>
                  <w:rPrChange w:id="1123" w:author="blake grills" w:date="2020-03-20T12:20:00Z">
                    <w:rPr>
                      <w:rFonts w:cs="Times New Roman"/>
                      <w:szCs w:val="24"/>
                    </w:rPr>
                  </w:rPrChange>
                </w:rPr>
                <w:t>xmlns:cpp</w:t>
              </w:r>
              <w:proofErr w:type="spellEnd"/>
              <w:r w:rsidRPr="000137EB">
                <w:rPr>
                  <w:rStyle w:val="Code"/>
                  <w:rPrChange w:id="1124" w:author="blake grills" w:date="2020-03-20T12:20:00Z">
                    <w:rPr>
                      <w:rFonts w:cs="Times New Roman"/>
                      <w:szCs w:val="24"/>
                    </w:rPr>
                  </w:rPrChange>
                </w:rPr>
                <w:t>="http://www.srcML.org/srcML/cpp" revision="0.9.5" language="C++" filename="C:\Users\blake\OneDrive\Desktop\school\ThesisProject\ThesisCorpus\~ready\AABB.h" item="4"&gt;&lt;comment type="line"&gt;// &lt;/comment&gt;&lt;/unit&gt;</w:t>
              </w:r>
            </w:ins>
          </w:p>
          <w:p w14:paraId="11314A00" w14:textId="77777777" w:rsidR="00E9514E" w:rsidRPr="000137EB" w:rsidRDefault="00E9514E" w:rsidP="00E9514E">
            <w:pPr>
              <w:spacing w:line="276" w:lineRule="auto"/>
              <w:ind w:firstLine="0"/>
              <w:rPr>
                <w:ins w:id="1125" w:author="blake grills" w:date="2020-03-20T12:18:00Z"/>
                <w:rStyle w:val="Code"/>
                <w:rPrChange w:id="1126" w:author="blake grills" w:date="2020-03-20T12:20:00Z">
                  <w:rPr>
                    <w:ins w:id="1127" w:author="blake grills" w:date="2020-03-20T12:18:00Z"/>
                    <w:rFonts w:cs="Times New Roman"/>
                    <w:szCs w:val="24"/>
                  </w:rPr>
                </w:rPrChange>
              </w:rPr>
              <w:pPrChange w:id="1128" w:author="blake grills" w:date="2020-03-20T12:19:00Z">
                <w:pPr>
                  <w:ind w:firstLine="0"/>
                </w:pPr>
              </w:pPrChange>
            </w:pPr>
          </w:p>
          <w:p w14:paraId="53F559BE" w14:textId="2AF0AD14" w:rsidR="00E9514E" w:rsidRDefault="00E9514E" w:rsidP="00E9514E">
            <w:pPr>
              <w:spacing w:line="276" w:lineRule="auto"/>
              <w:ind w:firstLine="0"/>
              <w:rPr>
                <w:ins w:id="1129" w:author="blake grills" w:date="2020-03-20T12:16:00Z"/>
                <w:rFonts w:cs="Times New Roman"/>
                <w:szCs w:val="24"/>
              </w:rPr>
              <w:pPrChange w:id="1130" w:author="blake grills" w:date="2020-03-20T12:19:00Z">
                <w:pPr>
                  <w:ind w:firstLine="0"/>
                </w:pPr>
              </w:pPrChange>
            </w:pPr>
            <w:ins w:id="1131" w:author="blake grills" w:date="2020-03-20T12:18:00Z">
              <w:r w:rsidRPr="000137EB">
                <w:rPr>
                  <w:rStyle w:val="Code"/>
                  <w:rPrChange w:id="1132" w:author="blake grills" w:date="2020-03-20T12:20:00Z">
                    <w:rPr>
                      <w:rFonts w:cs="Times New Roman"/>
                      <w:szCs w:val="24"/>
                    </w:rPr>
                  </w:rPrChange>
                </w:rPr>
                <w:t xml:space="preserve">&lt;unit </w:t>
              </w:r>
              <w:proofErr w:type="spellStart"/>
              <w:r w:rsidRPr="000137EB">
                <w:rPr>
                  <w:rStyle w:val="Code"/>
                  <w:rPrChange w:id="1133" w:author="blake grills" w:date="2020-03-20T12:20:00Z">
                    <w:rPr>
                      <w:rFonts w:cs="Times New Roman"/>
                      <w:szCs w:val="24"/>
                    </w:rPr>
                  </w:rPrChange>
                </w:rPr>
                <w:t>xmlns:cpp</w:t>
              </w:r>
              <w:proofErr w:type="spellEnd"/>
              <w:r w:rsidRPr="000137EB">
                <w:rPr>
                  <w:rStyle w:val="Code"/>
                  <w:rPrChange w:id="1134" w:author="blake grills" w:date="2020-03-20T12:20:00Z">
                    <w:rPr>
                      <w:rFonts w:cs="Times New Roman"/>
                      <w:szCs w:val="24"/>
                    </w:rPr>
                  </w:rPrChange>
                </w:rPr>
                <w:t>="http://www.srcML.org/srcML/cpp" revision="0.9.5" language="C++" filename="C:\Users\blake\OneDrive\Desktop\school\ThesisProject\ThesisCorpus\~ready\AABB.h" item="5"&gt;&lt;comment type="line"&gt;// This Source Code Form is subject to the terms of the Mozilla Public License &lt;/comment&gt;&lt;/unit&gt;</w:t>
              </w:r>
            </w:ins>
          </w:p>
        </w:tc>
      </w:tr>
    </w:tbl>
    <w:p w14:paraId="3FE31606" w14:textId="77777777" w:rsidR="00E9514E" w:rsidRDefault="00E9514E" w:rsidP="00FD0B50">
      <w:pPr>
        <w:ind w:firstLine="0"/>
        <w:rPr>
          <w:ins w:id="1135" w:author="blake grills" w:date="2020-03-20T12:17:00Z"/>
          <w:rFonts w:cs="Times New Roman"/>
          <w:szCs w:val="24"/>
        </w:rPr>
        <w:sectPr w:rsidR="00E9514E" w:rsidSect="00E9514E">
          <w:pgSz w:w="15840" w:h="12240" w:orient="landscape"/>
          <w:pgMar w:top="1440" w:right="1440" w:bottom="1440" w:left="1440" w:header="720" w:footer="720" w:gutter="0"/>
          <w:cols w:space="720"/>
          <w:docGrid w:linePitch="360"/>
          <w:sectPrChange w:id="1136" w:author="blake grills" w:date="2020-03-20T12:17:00Z">
            <w:sectPr w:rsidR="00E9514E" w:rsidSect="00E9514E">
              <w:pgSz w:w="12240" w:h="15840" w:orient="portrait"/>
              <w:pgMar w:top="1440" w:right="1440" w:bottom="1440" w:left="1440" w:header="720" w:footer="720" w:gutter="0"/>
            </w:sectPr>
          </w:sectPrChange>
        </w:sectPr>
        <w:pPrChange w:id="1137" w:author="blake grills" w:date="2020-03-20T13:03:00Z">
          <w:pPr/>
        </w:pPrChange>
      </w:pPr>
    </w:p>
    <w:p w14:paraId="058702E8" w14:textId="2578612C" w:rsidR="004C4088" w:rsidRPr="004C4088" w:rsidDel="00FD0B50" w:rsidRDefault="00AD169E" w:rsidP="00FD0B50">
      <w:pPr>
        <w:ind w:firstLine="0"/>
        <w:rPr>
          <w:del w:id="1138" w:author="blake grills" w:date="2020-03-20T13:03:00Z"/>
          <w:b/>
          <w:bCs/>
          <w:szCs w:val="24"/>
        </w:rPr>
        <w:pPrChange w:id="1139" w:author="blake grills" w:date="2020-03-20T13:03:00Z">
          <w:pPr/>
        </w:pPrChange>
      </w:pPr>
      <w:del w:id="1140" w:author="blake grills" w:date="2020-03-20T13:03:00Z">
        <w:r w:rsidDel="00FD0B50">
          <w:rPr>
            <w:rFonts w:cs="Times New Roman"/>
            <w:szCs w:val="24"/>
          </w:rPr>
          <w:lastRenderedPageBreak/>
          <w:delText xml:space="preserve"> </w:delText>
        </w:r>
        <w:r w:rsidR="004C4088" w:rsidRPr="002248ED" w:rsidDel="00FD0B50">
          <w:rPr>
            <w:rFonts w:cs="Times New Roman"/>
            <w:szCs w:val="24"/>
          </w:rPr>
          <w:delText>Currently, the greatest limitation of srcML is that it can only parse C, C++, C#, and Java though for the purposes of this research this is not an issue.</w:delText>
        </w:r>
      </w:del>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141" w:name="_Ref34251006"/>
    </w:p>
    <w:bookmarkEnd w:id="1141"/>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srcML.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142" w:name="_Ref34248657"/>
      <w:r>
        <w:t>Corpus Selection</w:t>
      </w:r>
      <w:bookmarkEnd w:id="1142"/>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143" w:name="_Ref34248720"/>
      <w:r>
        <w:t>Comment Extraction</w:t>
      </w:r>
      <w:bookmarkEnd w:id="1143"/>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144" w:name="_Ref34248768"/>
      <w:r>
        <w:t>Manual Classification</w:t>
      </w:r>
      <w:bookmarkEnd w:id="1144"/>
    </w:p>
    <w:p w14:paraId="52374AA7" w14:textId="2552D4CC"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ins w:id="1145" w:author="blake grills" w:date="2020-03-20T13:04:00Z">
        <w:r w:rsidR="00FD0B50">
          <w:rPr>
            <w:rFonts w:cs="Times New Roman"/>
            <w:szCs w:val="24"/>
          </w:rPr>
          <w:t xml:space="preserve"> </w:t>
        </w:r>
      </w:ins>
      <w:del w:id="1146" w:author="blake grills" w:date="2020-03-20T13:04:00Z">
        <w:r w:rsidRPr="002248ED" w:rsidDel="00FD0B50">
          <w:rPr>
            <w:rFonts w:cs="Times New Roman"/>
            <w:szCs w:val="24"/>
          </w:rPr>
          <w:delText xml:space="preserve"> </w:delText>
        </w:r>
      </w:del>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590F606C" w:rsidR="00177283" w:rsidRPr="002248ED" w:rsidRDefault="00177283" w:rsidP="00177283">
      <w:pPr>
        <w:pStyle w:val="Caption"/>
        <w:keepNext/>
        <w:jc w:val="center"/>
        <w:rPr>
          <w:rFonts w:cs="Times New Roman"/>
          <w:sz w:val="24"/>
          <w:szCs w:val="24"/>
        </w:rPr>
      </w:pPr>
      <w:bookmarkStart w:id="1147" w:name="_Ref34252126"/>
      <w:bookmarkStart w:id="1148"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149" w:author="blake grills" w:date="2020-03-20T12:20:00Z">
        <w:r w:rsidR="000137EB">
          <w:rPr>
            <w:rFonts w:cs="Times New Roman"/>
            <w:noProof/>
            <w:sz w:val="24"/>
            <w:szCs w:val="24"/>
          </w:rPr>
          <w:t>9</w:t>
        </w:r>
      </w:ins>
      <w:del w:id="1150" w:author="blake grills" w:date="2020-03-19T14:38:00Z">
        <w:r w:rsidR="00403C1E" w:rsidDel="00B26D4D">
          <w:rPr>
            <w:rFonts w:cs="Times New Roman"/>
            <w:noProof/>
            <w:sz w:val="24"/>
            <w:szCs w:val="24"/>
          </w:rPr>
          <w:delText>6</w:delText>
        </w:r>
      </w:del>
      <w:r w:rsidR="00AB11E8" w:rsidRPr="002248ED">
        <w:rPr>
          <w:rFonts w:cs="Times New Roman"/>
          <w:noProof/>
          <w:sz w:val="24"/>
          <w:szCs w:val="24"/>
        </w:rPr>
        <w:fldChar w:fldCharType="end"/>
      </w:r>
      <w:bookmarkEnd w:id="1147"/>
      <w:r w:rsidR="005145F5">
        <w:rPr>
          <w:rFonts w:cs="Times New Roman"/>
          <w:noProof/>
          <w:sz w:val="24"/>
          <w:szCs w:val="24"/>
        </w:rPr>
        <w:t>.</w:t>
      </w:r>
      <w:r w:rsidRPr="002248ED">
        <w:rPr>
          <w:rFonts w:cs="Times New Roman"/>
          <w:sz w:val="24"/>
          <w:szCs w:val="24"/>
        </w:rPr>
        <w:t xml:space="preserve"> </w:t>
      </w:r>
      <w:bookmarkStart w:id="1151"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148"/>
      <w:bookmarkEnd w:id="1151"/>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1152"/>
            <w:r w:rsidRPr="00715B6A">
              <w:rPr>
                <w:rFonts w:cs="Times New Roman"/>
                <w:b/>
                <w:bCs/>
                <w:color w:val="000000"/>
                <w:sz w:val="20"/>
                <w:szCs w:val="20"/>
              </w:rPr>
              <w:t>comment</w:t>
            </w:r>
            <w:commentRangeEnd w:id="1152"/>
            <w:r w:rsidR="004F64FE">
              <w:rPr>
                <w:rStyle w:val="CommentReference"/>
              </w:rPr>
              <w:commentReference w:id="1152"/>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1153"/>
      <w:r w:rsidRPr="002248ED">
        <w:rPr>
          <w:rFonts w:cs="Times New Roman"/>
          <w:szCs w:val="24"/>
        </w:rPr>
        <w:t>this chapter.</w:t>
      </w:r>
      <w:commentRangeEnd w:id="1153"/>
      <w:r w:rsidR="00EB5543">
        <w:rPr>
          <w:rStyle w:val="CommentReference"/>
        </w:rPr>
        <w:commentReference w:id="1153"/>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154" w:name="_Ref34136593"/>
    </w:p>
    <w:bookmarkEnd w:id="1154"/>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155" w:name="_Ref33695007"/>
      <w:r w:rsidRPr="002248ED">
        <w:t>Syntax-based Approach</w:t>
      </w:r>
      <w:bookmarkEnd w:id="1155"/>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156" w:name="_Ref33695020"/>
      <w:r w:rsidRPr="002248ED">
        <w:t>Bag of Words Approach</w:t>
      </w:r>
      <w:bookmarkEnd w:id="1156"/>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157" w:name="_Ref33695048"/>
      <w:r w:rsidRPr="002248ED">
        <w:t>Frequency</w:t>
      </w:r>
      <w:r w:rsidR="00977600">
        <w:t>-based</w:t>
      </w:r>
      <w:r w:rsidRPr="002248ED">
        <w:t xml:space="preserve"> Approac</w:t>
      </w:r>
      <w:r w:rsidR="002C4D6A">
        <w:t>h</w:t>
      </w:r>
      <w:bookmarkEnd w:id="1157"/>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158"/>
      <w:commentRangeStart w:id="1159"/>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158"/>
      <w:r w:rsidR="005A5FEE">
        <w:rPr>
          <w:rStyle w:val="CommentReference"/>
        </w:rPr>
        <w:commentReference w:id="1158"/>
      </w:r>
      <w:commentRangeEnd w:id="1159"/>
      <w:r w:rsidR="00361F35">
        <w:rPr>
          <w:rStyle w:val="CommentReference"/>
        </w:rPr>
        <w:commentReference w:id="1159"/>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160" w:name="_Ref34251031"/>
    </w:p>
    <w:bookmarkEnd w:id="1160"/>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161"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161"/>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162" w:name="_Ref34310606"/>
    </w:p>
    <w:bookmarkEnd w:id="1162"/>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1163"/>
      <w:commentRangeStart w:id="1164"/>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1163"/>
      <w:r w:rsidR="00BC4210">
        <w:rPr>
          <w:rStyle w:val="CommentReference"/>
          <w:i w:val="0"/>
          <w:iCs w:val="0"/>
          <w:color w:val="auto"/>
        </w:rPr>
        <w:commentReference w:id="1163"/>
      </w:r>
      <w:commentRangeEnd w:id="1164"/>
      <w:r w:rsidR="00974013">
        <w:rPr>
          <w:rStyle w:val="CommentReference"/>
          <w:i w:val="0"/>
          <w:iCs w:val="0"/>
          <w:color w:val="auto"/>
        </w:rPr>
        <w:commentReference w:id="1164"/>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42DA2841" w:rsidR="00903314" w:rsidRPr="00AA6716" w:rsidRDefault="00903314" w:rsidP="00903314">
      <w:pPr>
        <w:pStyle w:val="Caption"/>
        <w:keepNext/>
        <w:jc w:val="center"/>
        <w:rPr>
          <w:sz w:val="24"/>
          <w:szCs w:val="24"/>
        </w:rPr>
      </w:pPr>
      <w:bookmarkStart w:id="1165" w:name="_Ref34324168"/>
      <w:bookmarkStart w:id="1166"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1167" w:author="blake grills" w:date="2020-03-20T12:20:00Z">
        <w:r w:rsidR="000137EB">
          <w:rPr>
            <w:noProof/>
            <w:sz w:val="24"/>
            <w:szCs w:val="24"/>
          </w:rPr>
          <w:t>10</w:t>
        </w:r>
      </w:ins>
      <w:del w:id="1168" w:author="blake grills" w:date="2020-03-19T14:38:00Z">
        <w:r w:rsidR="00403C1E" w:rsidDel="00B26D4D">
          <w:rPr>
            <w:noProof/>
            <w:sz w:val="24"/>
            <w:szCs w:val="24"/>
          </w:rPr>
          <w:delText>7</w:delText>
        </w:r>
      </w:del>
      <w:r w:rsidR="0030602A" w:rsidRPr="00AA6716">
        <w:rPr>
          <w:noProof/>
          <w:sz w:val="24"/>
          <w:szCs w:val="24"/>
        </w:rPr>
        <w:fldChar w:fldCharType="end"/>
      </w:r>
      <w:bookmarkEnd w:id="1165"/>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166"/>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169" w:name="_Ref34251039"/>
    </w:p>
    <w:bookmarkEnd w:id="1169"/>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170" w:name="_Ref33646320"/>
      <w:bookmarkStart w:id="1171"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170"/>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171"/>
    </w:p>
    <w:p w14:paraId="183BE15A" w14:textId="3841E875" w:rsidR="004E5433" w:rsidRPr="002248ED" w:rsidRDefault="004E5433" w:rsidP="004E5433">
      <w:pPr>
        <w:rPr>
          <w:rFonts w:cs="Times New Roman"/>
          <w:szCs w:val="24"/>
        </w:rPr>
      </w:pPr>
      <w:commentRangeStart w:id="1172"/>
      <w:commentRangeStart w:id="1173"/>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172"/>
      <w:r w:rsidR="00B46AA6">
        <w:rPr>
          <w:rStyle w:val="CommentReference"/>
        </w:rPr>
        <w:commentReference w:id="1172"/>
      </w:r>
      <w:commentRangeEnd w:id="1173"/>
      <w:r w:rsidR="00245E88">
        <w:rPr>
          <w:rStyle w:val="CommentReference"/>
        </w:rPr>
        <w:commentReference w:id="1173"/>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1174"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DA81D45" w:rsidR="009C48F3" w:rsidRPr="002248ED" w:rsidRDefault="009C48F3" w:rsidP="00AE132E">
      <w:pPr>
        <w:pStyle w:val="Caption"/>
        <w:keepNext/>
        <w:jc w:val="center"/>
        <w:rPr>
          <w:rFonts w:cs="Times New Roman"/>
          <w:sz w:val="24"/>
          <w:szCs w:val="24"/>
        </w:rPr>
      </w:pPr>
      <w:bookmarkStart w:id="1175" w:name="_Ref33646702"/>
      <w:bookmarkStart w:id="1176"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177" w:author="blake grills" w:date="2020-03-20T12:20:00Z">
        <w:r w:rsidR="000137EB">
          <w:rPr>
            <w:rFonts w:cs="Times New Roman"/>
            <w:noProof/>
            <w:sz w:val="24"/>
            <w:szCs w:val="24"/>
          </w:rPr>
          <w:t>11</w:t>
        </w:r>
      </w:ins>
      <w:del w:id="1178" w:author="blake grills" w:date="2020-03-19T14:38:00Z">
        <w:r w:rsidR="00403C1E" w:rsidDel="00B26D4D">
          <w:rPr>
            <w:rFonts w:cs="Times New Roman"/>
            <w:noProof/>
            <w:sz w:val="24"/>
            <w:szCs w:val="24"/>
          </w:rPr>
          <w:delText>8</w:delText>
        </w:r>
      </w:del>
      <w:r w:rsidR="00AB11E8" w:rsidRPr="002248ED">
        <w:rPr>
          <w:rFonts w:cs="Times New Roman"/>
          <w:noProof/>
          <w:sz w:val="24"/>
          <w:szCs w:val="24"/>
        </w:rPr>
        <w:fldChar w:fldCharType="end"/>
      </w:r>
      <w:bookmarkEnd w:id="1175"/>
      <w:r w:rsidR="00E36493">
        <w:rPr>
          <w:rFonts w:cs="Times New Roman"/>
          <w:noProof/>
          <w:sz w:val="24"/>
          <w:szCs w:val="24"/>
        </w:rPr>
        <w:t>.</w:t>
      </w:r>
      <w:r w:rsidRPr="002248ED">
        <w:rPr>
          <w:rFonts w:cs="Times New Roman"/>
          <w:sz w:val="24"/>
          <w:szCs w:val="24"/>
        </w:rPr>
        <w:t xml:space="preserve"> </w:t>
      </w:r>
      <w:bookmarkEnd w:id="1176"/>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1179"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1180">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1181" w:author="blake grills" w:date="2020-03-18T19:15:00Z">
              <w:tcPr>
                <w:tcW w:w="910" w:type="dxa"/>
              </w:tcPr>
            </w:tcPrChange>
          </w:tcPr>
          <w:p w14:paraId="7D4F9D59" w14:textId="269A5B08" w:rsidR="005A459A" w:rsidRPr="002248ED" w:rsidRDefault="005A459A">
            <w:pPr>
              <w:rPr>
                <w:rFonts w:cs="Times New Roman"/>
                <w:b/>
                <w:bCs/>
                <w:szCs w:val="24"/>
              </w:rPr>
              <w:pPrChange w:id="1182" w:author="blake grills" w:date="2020-03-18T19:15:00Z">
                <w:pPr>
                  <w:jc w:val="center"/>
                </w:pPr>
              </w:pPrChange>
            </w:pPr>
            <w:r w:rsidRPr="002248ED">
              <w:rPr>
                <w:rFonts w:cs="Times New Roman"/>
                <w:b/>
                <w:bCs/>
                <w:szCs w:val="24"/>
              </w:rPr>
              <w:t>a</w:t>
            </w:r>
          </w:p>
        </w:tc>
        <w:tc>
          <w:tcPr>
            <w:tcW w:w="1295" w:type="dxa"/>
            <w:tcPrChange w:id="1183" w:author="blake grills" w:date="2020-03-18T19:15:00Z">
              <w:tcPr>
                <w:tcW w:w="909" w:type="dxa"/>
              </w:tcPr>
            </w:tcPrChange>
          </w:tcPr>
          <w:p w14:paraId="7254533E" w14:textId="0AA304D2" w:rsidR="005A459A" w:rsidRPr="002248ED" w:rsidRDefault="005A459A">
            <w:pPr>
              <w:rPr>
                <w:rFonts w:cs="Times New Roman"/>
                <w:b/>
                <w:bCs/>
                <w:szCs w:val="24"/>
              </w:rPr>
              <w:pPrChange w:id="1184" w:author="blake grills" w:date="2020-03-18T19:15:00Z">
                <w:pPr>
                  <w:jc w:val="center"/>
                </w:pPr>
              </w:pPrChange>
            </w:pPr>
            <w:r w:rsidRPr="002248ED">
              <w:rPr>
                <w:rFonts w:cs="Times New Roman"/>
                <w:b/>
                <w:bCs/>
                <w:szCs w:val="24"/>
              </w:rPr>
              <w:t>b</w:t>
            </w:r>
          </w:p>
        </w:tc>
        <w:tc>
          <w:tcPr>
            <w:tcW w:w="935" w:type="dxa"/>
            <w:tcPrChange w:id="1185" w:author="blake grills" w:date="2020-03-18T19:15:00Z">
              <w:tcPr>
                <w:tcW w:w="1056" w:type="dxa"/>
              </w:tcPr>
            </w:tcPrChange>
          </w:tcPr>
          <w:p w14:paraId="280A71BA" w14:textId="2AFCA7A2" w:rsidR="005A459A" w:rsidRPr="002248ED" w:rsidRDefault="005A459A">
            <w:pPr>
              <w:rPr>
                <w:rFonts w:cs="Times New Roman"/>
                <w:b/>
                <w:bCs/>
                <w:szCs w:val="24"/>
              </w:rPr>
              <w:pPrChange w:id="1186" w:author="blake grills" w:date="2020-03-18T19:15:00Z">
                <w:pPr>
                  <w:jc w:val="center"/>
                </w:pPr>
              </w:pPrChange>
            </w:pPr>
            <w:r w:rsidRPr="002248ED">
              <w:rPr>
                <w:rFonts w:cs="Times New Roman"/>
                <w:b/>
                <w:bCs/>
                <w:szCs w:val="24"/>
              </w:rPr>
              <w:t>c</w:t>
            </w:r>
          </w:p>
        </w:tc>
        <w:tc>
          <w:tcPr>
            <w:tcW w:w="936" w:type="dxa"/>
            <w:tcPrChange w:id="1187" w:author="blake grills" w:date="2020-03-18T19:15:00Z">
              <w:tcPr>
                <w:tcW w:w="301" w:type="dxa"/>
              </w:tcPr>
            </w:tcPrChange>
          </w:tcPr>
          <w:p w14:paraId="33B9BE51" w14:textId="39B7C64C" w:rsidR="005A459A" w:rsidRPr="002248ED" w:rsidRDefault="005A459A">
            <w:pPr>
              <w:rPr>
                <w:rFonts w:cs="Times New Roman"/>
                <w:b/>
                <w:bCs/>
                <w:szCs w:val="24"/>
              </w:rPr>
              <w:pPrChange w:id="1188" w:author="blake grills" w:date="2020-03-18T19:15:00Z">
                <w:pPr>
                  <w:jc w:val="center"/>
                </w:pPr>
              </w:pPrChange>
            </w:pPr>
            <w:r w:rsidRPr="002248ED">
              <w:rPr>
                <w:rFonts w:cs="Times New Roman"/>
                <w:b/>
                <w:bCs/>
                <w:szCs w:val="24"/>
              </w:rPr>
              <w:t>d</w:t>
            </w:r>
          </w:p>
        </w:tc>
        <w:tc>
          <w:tcPr>
            <w:tcW w:w="1295" w:type="dxa"/>
            <w:tcPrChange w:id="1189" w:author="blake grills" w:date="2020-03-18T19:15:00Z">
              <w:tcPr>
                <w:tcW w:w="909" w:type="dxa"/>
              </w:tcPr>
            </w:tcPrChange>
          </w:tcPr>
          <w:p w14:paraId="77C709C8" w14:textId="5A3F2048" w:rsidR="005A459A" w:rsidRPr="002248ED" w:rsidRDefault="005A459A">
            <w:pPr>
              <w:rPr>
                <w:rFonts w:cs="Times New Roman"/>
                <w:b/>
                <w:bCs/>
                <w:szCs w:val="24"/>
              </w:rPr>
              <w:pPrChange w:id="1190" w:author="blake grills" w:date="2020-03-18T19:15:00Z">
                <w:pPr>
                  <w:jc w:val="center"/>
                </w:pPr>
              </w:pPrChange>
            </w:pPr>
            <w:r w:rsidRPr="002248ED">
              <w:rPr>
                <w:rFonts w:cs="Times New Roman"/>
                <w:b/>
                <w:bCs/>
                <w:szCs w:val="24"/>
              </w:rPr>
              <w:t>e</w:t>
            </w:r>
          </w:p>
        </w:tc>
        <w:tc>
          <w:tcPr>
            <w:tcW w:w="1295" w:type="dxa"/>
            <w:tcPrChange w:id="1191" w:author="blake grills" w:date="2020-03-18T19:15:00Z">
              <w:tcPr>
                <w:tcW w:w="909" w:type="dxa"/>
              </w:tcPr>
            </w:tcPrChange>
          </w:tcPr>
          <w:p w14:paraId="29CF2E20" w14:textId="42C65FB8" w:rsidR="005A459A" w:rsidRPr="002248ED" w:rsidRDefault="005A459A">
            <w:pPr>
              <w:rPr>
                <w:rFonts w:cs="Times New Roman"/>
                <w:b/>
                <w:bCs/>
                <w:szCs w:val="24"/>
              </w:rPr>
              <w:pPrChange w:id="1192" w:author="blake grills" w:date="2020-03-18T19:15:00Z">
                <w:pPr>
                  <w:jc w:val="center"/>
                </w:pPr>
              </w:pPrChange>
            </w:pPr>
            <w:r w:rsidRPr="002248ED">
              <w:rPr>
                <w:rFonts w:cs="Times New Roman"/>
                <w:b/>
                <w:bCs/>
                <w:szCs w:val="24"/>
              </w:rPr>
              <w:t>f</w:t>
            </w:r>
          </w:p>
        </w:tc>
        <w:tc>
          <w:tcPr>
            <w:tcW w:w="1295" w:type="dxa"/>
            <w:tcPrChange w:id="1193" w:author="blake grills" w:date="2020-03-18T19:15:00Z">
              <w:tcPr>
                <w:tcW w:w="909" w:type="dxa"/>
              </w:tcPr>
            </w:tcPrChange>
          </w:tcPr>
          <w:p w14:paraId="0C294DD5" w14:textId="4F52EF75" w:rsidR="005A459A" w:rsidRPr="002248ED" w:rsidRDefault="005A459A">
            <w:pPr>
              <w:rPr>
                <w:rFonts w:cs="Times New Roman"/>
                <w:b/>
                <w:bCs/>
                <w:szCs w:val="24"/>
              </w:rPr>
              <w:pPrChange w:id="1194" w:author="blake grills" w:date="2020-03-18T19:15:00Z">
                <w:pPr>
                  <w:jc w:val="center"/>
                </w:pPr>
              </w:pPrChange>
            </w:pPr>
            <w:r w:rsidRPr="002248ED">
              <w:rPr>
                <w:rFonts w:cs="Times New Roman"/>
                <w:b/>
                <w:bCs/>
                <w:szCs w:val="24"/>
              </w:rPr>
              <w:t>g</w:t>
            </w:r>
          </w:p>
        </w:tc>
        <w:tc>
          <w:tcPr>
            <w:tcW w:w="1295" w:type="dxa"/>
            <w:tcPrChange w:id="1195" w:author="blake grills" w:date="2020-03-18T19:15:00Z">
              <w:tcPr>
                <w:tcW w:w="909" w:type="dxa"/>
              </w:tcPr>
            </w:tcPrChange>
          </w:tcPr>
          <w:p w14:paraId="279B8D71" w14:textId="3BB93EA2" w:rsidR="005A459A" w:rsidRPr="002248ED" w:rsidRDefault="005A459A">
            <w:pPr>
              <w:rPr>
                <w:rFonts w:cs="Times New Roman"/>
                <w:b/>
                <w:bCs/>
                <w:szCs w:val="24"/>
              </w:rPr>
              <w:pPrChange w:id="1196" w:author="blake grills" w:date="2020-03-18T19:15:00Z">
                <w:pPr>
                  <w:jc w:val="center"/>
                </w:pPr>
              </w:pPrChange>
            </w:pPr>
            <w:r w:rsidRPr="002248ED">
              <w:rPr>
                <w:rFonts w:cs="Times New Roman"/>
                <w:b/>
                <w:bCs/>
                <w:szCs w:val="24"/>
              </w:rPr>
              <w:t>h</w:t>
            </w:r>
          </w:p>
        </w:tc>
        <w:tc>
          <w:tcPr>
            <w:tcW w:w="1295" w:type="dxa"/>
            <w:tcPrChange w:id="1197" w:author="blake grills" w:date="2020-03-18T19:15:00Z">
              <w:tcPr>
                <w:tcW w:w="909" w:type="dxa"/>
              </w:tcPr>
            </w:tcPrChange>
          </w:tcPr>
          <w:p w14:paraId="158DF036" w14:textId="4CA4B29B" w:rsidR="005A459A" w:rsidRPr="002248ED" w:rsidRDefault="005A459A">
            <w:pPr>
              <w:rPr>
                <w:rFonts w:cs="Times New Roman"/>
                <w:b/>
                <w:bCs/>
                <w:szCs w:val="24"/>
              </w:rPr>
              <w:pPrChange w:id="1198" w:author="blake grills" w:date="2020-03-18T19:15:00Z">
                <w:pPr>
                  <w:jc w:val="center"/>
                </w:pPr>
              </w:pPrChange>
            </w:pPr>
            <w:proofErr w:type="spellStart"/>
            <w:r w:rsidRPr="002248ED">
              <w:rPr>
                <w:rFonts w:cs="Times New Roman"/>
                <w:b/>
                <w:bCs/>
                <w:szCs w:val="24"/>
              </w:rPr>
              <w:t>i</w:t>
            </w:r>
            <w:proofErr w:type="spellEnd"/>
          </w:p>
        </w:tc>
        <w:tc>
          <w:tcPr>
            <w:tcW w:w="1295" w:type="dxa"/>
            <w:tcPrChange w:id="1199" w:author="blake grills" w:date="2020-03-18T19:15:00Z">
              <w:tcPr>
                <w:tcW w:w="909" w:type="dxa"/>
              </w:tcPr>
            </w:tcPrChange>
          </w:tcPr>
          <w:p w14:paraId="0144F806" w14:textId="6564B168" w:rsidR="005A459A" w:rsidRPr="002248ED" w:rsidRDefault="005A459A">
            <w:pPr>
              <w:rPr>
                <w:rFonts w:cs="Times New Roman"/>
                <w:b/>
                <w:bCs/>
                <w:szCs w:val="24"/>
              </w:rPr>
              <w:pPrChange w:id="1200" w:author="blake grills"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1201" w:author="blake grills" w:date="2020-03-18T19:15:00Z">
              <w:tcPr>
                <w:tcW w:w="910" w:type="dxa"/>
              </w:tcPr>
            </w:tcPrChange>
          </w:tcPr>
          <w:p w14:paraId="67FF7533" w14:textId="0DCB2B03" w:rsidR="005A459A" w:rsidRPr="002248ED" w:rsidRDefault="00524C09">
            <w:pPr>
              <w:rPr>
                <w:rFonts w:cs="Times New Roman"/>
                <w:szCs w:val="24"/>
              </w:rPr>
              <w:pPrChange w:id="1202" w:author="blake grills" w:date="2020-03-18T19:15:00Z">
                <w:pPr>
                  <w:jc w:val="center"/>
                </w:pPr>
              </w:pPrChange>
            </w:pPr>
            <w:r w:rsidRPr="002248ED">
              <w:rPr>
                <w:rFonts w:cs="Times New Roman"/>
                <w:i/>
                <w:iCs/>
                <w:szCs w:val="24"/>
              </w:rPr>
              <w:t>0.0208</w:t>
            </w:r>
          </w:p>
        </w:tc>
        <w:tc>
          <w:tcPr>
            <w:tcW w:w="1295" w:type="dxa"/>
            <w:tcPrChange w:id="1203" w:author="blake grills" w:date="2020-03-18T19:15:00Z">
              <w:tcPr>
                <w:tcW w:w="909" w:type="dxa"/>
              </w:tcPr>
            </w:tcPrChange>
          </w:tcPr>
          <w:p w14:paraId="4E401638" w14:textId="5E66189D" w:rsidR="005A459A" w:rsidRPr="002248ED" w:rsidRDefault="00524C09">
            <w:pPr>
              <w:rPr>
                <w:rFonts w:cs="Times New Roman"/>
                <w:szCs w:val="24"/>
              </w:rPr>
              <w:pPrChange w:id="1204" w:author="blake grills" w:date="2020-03-18T19:15:00Z">
                <w:pPr>
                  <w:jc w:val="center"/>
                </w:pPr>
              </w:pPrChange>
            </w:pPr>
            <w:r w:rsidRPr="002248ED">
              <w:rPr>
                <w:rFonts w:cs="Times New Roman"/>
                <w:i/>
                <w:iCs/>
                <w:szCs w:val="24"/>
              </w:rPr>
              <w:t>0.0208</w:t>
            </w:r>
          </w:p>
        </w:tc>
        <w:tc>
          <w:tcPr>
            <w:tcW w:w="935" w:type="dxa"/>
            <w:tcPrChange w:id="1205" w:author="blake grills" w:date="2020-03-18T19:15:00Z">
              <w:tcPr>
                <w:tcW w:w="1056" w:type="dxa"/>
              </w:tcPr>
            </w:tcPrChange>
          </w:tcPr>
          <w:p w14:paraId="0BA14361" w14:textId="5B9B9044" w:rsidR="005A459A" w:rsidRPr="002248ED" w:rsidRDefault="00524C09">
            <w:pPr>
              <w:rPr>
                <w:rFonts w:cs="Times New Roman"/>
                <w:szCs w:val="24"/>
              </w:rPr>
              <w:pPrChange w:id="1206" w:author="blake grills" w:date="2020-03-18T19:15:00Z">
                <w:pPr>
                  <w:jc w:val="center"/>
                </w:pPr>
              </w:pPrChange>
            </w:pPr>
            <w:r w:rsidRPr="002248ED">
              <w:rPr>
                <w:rFonts w:cs="Times New Roman"/>
                <w:szCs w:val="24"/>
              </w:rPr>
              <w:t>0</w:t>
            </w:r>
          </w:p>
        </w:tc>
        <w:tc>
          <w:tcPr>
            <w:tcW w:w="936" w:type="dxa"/>
            <w:tcPrChange w:id="1207" w:author="blake grills" w:date="2020-03-18T19:15:00Z">
              <w:tcPr>
                <w:tcW w:w="301" w:type="dxa"/>
              </w:tcPr>
            </w:tcPrChange>
          </w:tcPr>
          <w:p w14:paraId="44A29C55" w14:textId="79FA6E3F" w:rsidR="005A459A" w:rsidRPr="002248ED" w:rsidRDefault="00524C09">
            <w:pPr>
              <w:rPr>
                <w:rFonts w:cs="Times New Roman"/>
                <w:szCs w:val="24"/>
              </w:rPr>
              <w:pPrChange w:id="1208" w:author="blake grills" w:date="2020-03-18T19:15:00Z">
                <w:pPr>
                  <w:jc w:val="center"/>
                </w:pPr>
              </w:pPrChange>
            </w:pPr>
            <w:r w:rsidRPr="002248ED">
              <w:rPr>
                <w:rFonts w:cs="Times New Roman"/>
                <w:szCs w:val="24"/>
              </w:rPr>
              <w:t>0</w:t>
            </w:r>
          </w:p>
        </w:tc>
        <w:tc>
          <w:tcPr>
            <w:tcW w:w="1295" w:type="dxa"/>
            <w:tcPrChange w:id="1209" w:author="blake grills" w:date="2020-03-18T19:15:00Z">
              <w:tcPr>
                <w:tcW w:w="909" w:type="dxa"/>
              </w:tcPr>
            </w:tcPrChange>
          </w:tcPr>
          <w:p w14:paraId="2D543648" w14:textId="14215928" w:rsidR="005A459A" w:rsidRPr="002248ED" w:rsidRDefault="00C74C89">
            <w:pPr>
              <w:rPr>
                <w:rFonts w:cs="Times New Roman"/>
                <w:szCs w:val="24"/>
              </w:rPr>
              <w:pPrChange w:id="1210" w:author="blake grills" w:date="2020-03-18T19:15:00Z">
                <w:pPr>
                  <w:jc w:val="center"/>
                </w:pPr>
              </w:pPrChange>
            </w:pPr>
            <w:r w:rsidRPr="002248ED">
              <w:rPr>
                <w:rFonts w:cs="Times New Roman"/>
                <w:i/>
                <w:iCs/>
                <w:szCs w:val="24"/>
              </w:rPr>
              <w:t>0.0416</w:t>
            </w:r>
          </w:p>
        </w:tc>
        <w:tc>
          <w:tcPr>
            <w:tcW w:w="1295" w:type="dxa"/>
            <w:tcPrChange w:id="1211" w:author="blake grills" w:date="2020-03-18T19:15:00Z">
              <w:tcPr>
                <w:tcW w:w="909" w:type="dxa"/>
              </w:tcPr>
            </w:tcPrChange>
          </w:tcPr>
          <w:p w14:paraId="12B333FD" w14:textId="2831A8B1" w:rsidR="005A459A" w:rsidRPr="002248ED" w:rsidRDefault="00C74C89">
            <w:pPr>
              <w:rPr>
                <w:rFonts w:cs="Times New Roman"/>
                <w:szCs w:val="24"/>
              </w:rPr>
              <w:pPrChange w:id="1212" w:author="blake grills" w:date="2020-03-18T19:15:00Z">
                <w:pPr>
                  <w:jc w:val="center"/>
                </w:pPr>
              </w:pPrChange>
            </w:pPr>
            <w:r w:rsidRPr="002248ED">
              <w:rPr>
                <w:rFonts w:cs="Times New Roman"/>
                <w:i/>
                <w:iCs/>
                <w:szCs w:val="24"/>
              </w:rPr>
              <w:t>0.0208</w:t>
            </w:r>
          </w:p>
        </w:tc>
        <w:tc>
          <w:tcPr>
            <w:tcW w:w="1295" w:type="dxa"/>
            <w:tcPrChange w:id="1213" w:author="blake grills" w:date="2020-03-18T19:15:00Z">
              <w:tcPr>
                <w:tcW w:w="909" w:type="dxa"/>
              </w:tcPr>
            </w:tcPrChange>
          </w:tcPr>
          <w:p w14:paraId="7FDE1D7D" w14:textId="0F871BA5" w:rsidR="005A459A" w:rsidRPr="002248ED" w:rsidRDefault="00C74C89">
            <w:pPr>
              <w:rPr>
                <w:rFonts w:cs="Times New Roman"/>
                <w:szCs w:val="24"/>
              </w:rPr>
              <w:pPrChange w:id="1214" w:author="blake grills" w:date="2020-03-18T19:15:00Z">
                <w:pPr>
                  <w:jc w:val="center"/>
                </w:pPr>
              </w:pPrChange>
            </w:pPr>
            <w:r w:rsidRPr="002248ED">
              <w:rPr>
                <w:rFonts w:cs="Times New Roman"/>
                <w:szCs w:val="24"/>
              </w:rPr>
              <w:t>0</w:t>
            </w:r>
          </w:p>
        </w:tc>
        <w:tc>
          <w:tcPr>
            <w:tcW w:w="1295" w:type="dxa"/>
            <w:tcPrChange w:id="1215" w:author="blake grills" w:date="2020-03-18T19:15:00Z">
              <w:tcPr>
                <w:tcW w:w="909" w:type="dxa"/>
              </w:tcPr>
            </w:tcPrChange>
          </w:tcPr>
          <w:p w14:paraId="071E478A" w14:textId="4D3C4B07" w:rsidR="005A459A" w:rsidRPr="002248ED" w:rsidRDefault="00C74C89">
            <w:pPr>
              <w:rPr>
                <w:rFonts w:cs="Times New Roman"/>
                <w:szCs w:val="24"/>
              </w:rPr>
              <w:pPrChange w:id="1216" w:author="blake grills" w:date="2020-03-18T19:15:00Z">
                <w:pPr>
                  <w:jc w:val="center"/>
                </w:pPr>
              </w:pPrChange>
            </w:pPr>
            <w:r w:rsidRPr="002248ED">
              <w:rPr>
                <w:rFonts w:cs="Times New Roman"/>
                <w:szCs w:val="24"/>
              </w:rPr>
              <w:t>0</w:t>
            </w:r>
          </w:p>
        </w:tc>
        <w:tc>
          <w:tcPr>
            <w:tcW w:w="1295" w:type="dxa"/>
            <w:tcPrChange w:id="1217" w:author="blake grills" w:date="2020-03-18T19:15:00Z">
              <w:tcPr>
                <w:tcW w:w="909" w:type="dxa"/>
              </w:tcPr>
            </w:tcPrChange>
          </w:tcPr>
          <w:p w14:paraId="2FAB27D1" w14:textId="567D83AF" w:rsidR="005A459A" w:rsidRPr="002248ED" w:rsidRDefault="00C74C89">
            <w:pPr>
              <w:rPr>
                <w:rFonts w:cs="Times New Roman"/>
                <w:szCs w:val="24"/>
              </w:rPr>
              <w:pPrChange w:id="1218" w:author="blake grills" w:date="2020-03-18T19:15:00Z">
                <w:pPr>
                  <w:jc w:val="center"/>
                </w:pPr>
              </w:pPrChange>
            </w:pPr>
            <w:r w:rsidRPr="002248ED">
              <w:rPr>
                <w:rFonts w:cs="Times New Roman"/>
                <w:i/>
                <w:iCs/>
                <w:szCs w:val="24"/>
              </w:rPr>
              <w:t>0.0208</w:t>
            </w:r>
          </w:p>
        </w:tc>
        <w:tc>
          <w:tcPr>
            <w:tcW w:w="1295" w:type="dxa"/>
            <w:tcPrChange w:id="1219" w:author="blake grills" w:date="2020-03-18T19:15:00Z">
              <w:tcPr>
                <w:tcW w:w="909" w:type="dxa"/>
              </w:tcPr>
            </w:tcPrChange>
          </w:tcPr>
          <w:p w14:paraId="5423369F" w14:textId="1D32A491" w:rsidR="005A459A" w:rsidRPr="002248ED" w:rsidRDefault="00C74C89">
            <w:pPr>
              <w:rPr>
                <w:rFonts w:cs="Times New Roman"/>
                <w:szCs w:val="24"/>
              </w:rPr>
              <w:pPrChange w:id="1220" w:author="blake grills"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1221" w:author="blake grills" w:date="2020-03-18T19:15:00Z">
              <w:tcPr>
                <w:tcW w:w="910" w:type="dxa"/>
              </w:tcPr>
            </w:tcPrChange>
          </w:tcPr>
          <w:p w14:paraId="40DEEDAC" w14:textId="62F6DF76" w:rsidR="005A459A" w:rsidRPr="002248ED" w:rsidRDefault="005A459A">
            <w:pPr>
              <w:rPr>
                <w:rFonts w:cs="Times New Roman"/>
                <w:b/>
                <w:bCs/>
                <w:szCs w:val="24"/>
              </w:rPr>
              <w:pPrChange w:id="1222" w:author="blake grills" w:date="2020-03-18T19:15:00Z">
                <w:pPr>
                  <w:jc w:val="center"/>
                </w:pPr>
              </w:pPrChange>
            </w:pPr>
            <w:r w:rsidRPr="002248ED">
              <w:rPr>
                <w:rFonts w:cs="Times New Roman"/>
                <w:b/>
                <w:bCs/>
                <w:szCs w:val="24"/>
              </w:rPr>
              <w:t>k</w:t>
            </w:r>
          </w:p>
        </w:tc>
        <w:tc>
          <w:tcPr>
            <w:tcW w:w="1295" w:type="dxa"/>
            <w:tcPrChange w:id="1223" w:author="blake grills" w:date="2020-03-18T19:15:00Z">
              <w:tcPr>
                <w:tcW w:w="909" w:type="dxa"/>
              </w:tcPr>
            </w:tcPrChange>
          </w:tcPr>
          <w:p w14:paraId="4350A671" w14:textId="33E7954C" w:rsidR="005A459A" w:rsidRPr="002248ED" w:rsidRDefault="005A459A">
            <w:pPr>
              <w:rPr>
                <w:rFonts w:cs="Times New Roman"/>
                <w:b/>
                <w:bCs/>
                <w:szCs w:val="24"/>
              </w:rPr>
              <w:pPrChange w:id="1224" w:author="blake grills" w:date="2020-03-18T19:15:00Z">
                <w:pPr>
                  <w:jc w:val="center"/>
                </w:pPr>
              </w:pPrChange>
            </w:pPr>
            <w:r w:rsidRPr="002248ED">
              <w:rPr>
                <w:rFonts w:cs="Times New Roman"/>
                <w:b/>
                <w:bCs/>
                <w:szCs w:val="24"/>
              </w:rPr>
              <w:t>l</w:t>
            </w:r>
          </w:p>
        </w:tc>
        <w:tc>
          <w:tcPr>
            <w:tcW w:w="935" w:type="dxa"/>
            <w:tcPrChange w:id="1225" w:author="blake grills" w:date="2020-03-18T19:15:00Z">
              <w:tcPr>
                <w:tcW w:w="1056" w:type="dxa"/>
              </w:tcPr>
            </w:tcPrChange>
          </w:tcPr>
          <w:p w14:paraId="080E176B" w14:textId="56575FDF" w:rsidR="005A459A" w:rsidRPr="002248ED" w:rsidRDefault="005A459A">
            <w:pPr>
              <w:rPr>
                <w:rFonts w:cs="Times New Roman"/>
                <w:b/>
                <w:bCs/>
                <w:szCs w:val="24"/>
              </w:rPr>
              <w:pPrChange w:id="1226" w:author="blake grills" w:date="2020-03-18T19:15:00Z">
                <w:pPr>
                  <w:jc w:val="center"/>
                </w:pPr>
              </w:pPrChange>
            </w:pPr>
            <w:r w:rsidRPr="002248ED">
              <w:rPr>
                <w:rFonts w:cs="Times New Roman"/>
                <w:b/>
                <w:bCs/>
                <w:szCs w:val="24"/>
              </w:rPr>
              <w:t>m</w:t>
            </w:r>
          </w:p>
        </w:tc>
        <w:tc>
          <w:tcPr>
            <w:tcW w:w="936" w:type="dxa"/>
            <w:tcPrChange w:id="1227" w:author="blake grills" w:date="2020-03-18T19:15:00Z">
              <w:tcPr>
                <w:tcW w:w="301" w:type="dxa"/>
              </w:tcPr>
            </w:tcPrChange>
          </w:tcPr>
          <w:p w14:paraId="1FA51999" w14:textId="7105D0FD" w:rsidR="005A459A" w:rsidRPr="002248ED" w:rsidRDefault="005A459A">
            <w:pPr>
              <w:rPr>
                <w:rFonts w:cs="Times New Roman"/>
                <w:b/>
                <w:bCs/>
                <w:szCs w:val="24"/>
              </w:rPr>
              <w:pPrChange w:id="1228" w:author="blake grills" w:date="2020-03-18T19:15:00Z">
                <w:pPr>
                  <w:jc w:val="center"/>
                </w:pPr>
              </w:pPrChange>
            </w:pPr>
            <w:r w:rsidRPr="002248ED">
              <w:rPr>
                <w:rFonts w:cs="Times New Roman"/>
                <w:b/>
                <w:bCs/>
                <w:szCs w:val="24"/>
              </w:rPr>
              <w:t>n</w:t>
            </w:r>
          </w:p>
        </w:tc>
        <w:tc>
          <w:tcPr>
            <w:tcW w:w="1295" w:type="dxa"/>
            <w:tcPrChange w:id="1229" w:author="blake grills" w:date="2020-03-18T19:15:00Z">
              <w:tcPr>
                <w:tcW w:w="909" w:type="dxa"/>
              </w:tcPr>
            </w:tcPrChange>
          </w:tcPr>
          <w:p w14:paraId="1BD3BF20" w14:textId="072F7818" w:rsidR="005A459A" w:rsidRPr="002248ED" w:rsidRDefault="005A459A">
            <w:pPr>
              <w:rPr>
                <w:rFonts w:cs="Times New Roman"/>
                <w:b/>
                <w:bCs/>
                <w:szCs w:val="24"/>
              </w:rPr>
              <w:pPrChange w:id="1230" w:author="blake grills" w:date="2020-03-18T19:15:00Z">
                <w:pPr>
                  <w:jc w:val="center"/>
                </w:pPr>
              </w:pPrChange>
            </w:pPr>
            <w:r w:rsidRPr="002248ED">
              <w:rPr>
                <w:rFonts w:cs="Times New Roman"/>
                <w:b/>
                <w:bCs/>
                <w:szCs w:val="24"/>
              </w:rPr>
              <w:t>o</w:t>
            </w:r>
          </w:p>
        </w:tc>
        <w:tc>
          <w:tcPr>
            <w:tcW w:w="1295" w:type="dxa"/>
            <w:tcPrChange w:id="1231" w:author="blake grills" w:date="2020-03-18T19:15:00Z">
              <w:tcPr>
                <w:tcW w:w="909" w:type="dxa"/>
              </w:tcPr>
            </w:tcPrChange>
          </w:tcPr>
          <w:p w14:paraId="2557FF79" w14:textId="431EDFB3" w:rsidR="005A459A" w:rsidRPr="002248ED" w:rsidRDefault="005A459A">
            <w:pPr>
              <w:rPr>
                <w:rFonts w:cs="Times New Roman"/>
                <w:b/>
                <w:bCs/>
                <w:szCs w:val="24"/>
              </w:rPr>
              <w:pPrChange w:id="1232" w:author="blake grills" w:date="2020-03-18T19:15:00Z">
                <w:pPr>
                  <w:jc w:val="center"/>
                </w:pPr>
              </w:pPrChange>
            </w:pPr>
            <w:r w:rsidRPr="002248ED">
              <w:rPr>
                <w:rFonts w:cs="Times New Roman"/>
                <w:b/>
                <w:bCs/>
                <w:szCs w:val="24"/>
              </w:rPr>
              <w:t>p</w:t>
            </w:r>
          </w:p>
        </w:tc>
        <w:tc>
          <w:tcPr>
            <w:tcW w:w="1295" w:type="dxa"/>
            <w:tcPrChange w:id="1233" w:author="blake grills" w:date="2020-03-18T19:15:00Z">
              <w:tcPr>
                <w:tcW w:w="909" w:type="dxa"/>
              </w:tcPr>
            </w:tcPrChange>
          </w:tcPr>
          <w:p w14:paraId="3BF09E6C" w14:textId="1278AB99" w:rsidR="005A459A" w:rsidRPr="002248ED" w:rsidRDefault="005A459A">
            <w:pPr>
              <w:rPr>
                <w:rFonts w:cs="Times New Roman"/>
                <w:b/>
                <w:bCs/>
                <w:szCs w:val="24"/>
              </w:rPr>
              <w:pPrChange w:id="1234" w:author="blake grills" w:date="2020-03-18T19:15:00Z">
                <w:pPr>
                  <w:jc w:val="center"/>
                </w:pPr>
              </w:pPrChange>
            </w:pPr>
            <w:r w:rsidRPr="002248ED">
              <w:rPr>
                <w:rFonts w:cs="Times New Roman"/>
                <w:b/>
                <w:bCs/>
                <w:szCs w:val="24"/>
              </w:rPr>
              <w:t>q</w:t>
            </w:r>
          </w:p>
        </w:tc>
        <w:tc>
          <w:tcPr>
            <w:tcW w:w="1295" w:type="dxa"/>
            <w:tcPrChange w:id="1235" w:author="blake grills" w:date="2020-03-18T19:15:00Z">
              <w:tcPr>
                <w:tcW w:w="909" w:type="dxa"/>
              </w:tcPr>
            </w:tcPrChange>
          </w:tcPr>
          <w:p w14:paraId="18FA6A6E" w14:textId="3A5BD0B1" w:rsidR="005A459A" w:rsidRPr="002248ED" w:rsidRDefault="005A459A">
            <w:pPr>
              <w:rPr>
                <w:rFonts w:cs="Times New Roman"/>
                <w:b/>
                <w:bCs/>
                <w:szCs w:val="24"/>
              </w:rPr>
              <w:pPrChange w:id="1236" w:author="blake grills" w:date="2020-03-18T19:15:00Z">
                <w:pPr>
                  <w:jc w:val="center"/>
                </w:pPr>
              </w:pPrChange>
            </w:pPr>
            <w:r w:rsidRPr="002248ED">
              <w:rPr>
                <w:rFonts w:cs="Times New Roman"/>
                <w:b/>
                <w:bCs/>
                <w:szCs w:val="24"/>
              </w:rPr>
              <w:t>r</w:t>
            </w:r>
          </w:p>
        </w:tc>
        <w:tc>
          <w:tcPr>
            <w:tcW w:w="1295" w:type="dxa"/>
            <w:tcPrChange w:id="1237" w:author="blake grills" w:date="2020-03-18T19:15:00Z">
              <w:tcPr>
                <w:tcW w:w="909" w:type="dxa"/>
              </w:tcPr>
            </w:tcPrChange>
          </w:tcPr>
          <w:p w14:paraId="59D1C597" w14:textId="6F61F468" w:rsidR="005A459A" w:rsidRPr="002248ED" w:rsidRDefault="005A459A">
            <w:pPr>
              <w:rPr>
                <w:rFonts w:cs="Times New Roman"/>
                <w:b/>
                <w:bCs/>
                <w:szCs w:val="24"/>
              </w:rPr>
              <w:pPrChange w:id="1238" w:author="blake grills" w:date="2020-03-18T19:15:00Z">
                <w:pPr>
                  <w:jc w:val="center"/>
                </w:pPr>
              </w:pPrChange>
            </w:pPr>
            <w:r w:rsidRPr="002248ED">
              <w:rPr>
                <w:rFonts w:cs="Times New Roman"/>
                <w:b/>
                <w:bCs/>
                <w:szCs w:val="24"/>
              </w:rPr>
              <w:t>s</w:t>
            </w:r>
          </w:p>
        </w:tc>
        <w:tc>
          <w:tcPr>
            <w:tcW w:w="1295" w:type="dxa"/>
            <w:tcPrChange w:id="1239" w:author="blake grills" w:date="2020-03-18T19:15:00Z">
              <w:tcPr>
                <w:tcW w:w="909" w:type="dxa"/>
              </w:tcPr>
            </w:tcPrChange>
          </w:tcPr>
          <w:p w14:paraId="5F962492" w14:textId="1BEA3F62" w:rsidR="005A459A" w:rsidRPr="002248ED" w:rsidRDefault="005A459A">
            <w:pPr>
              <w:rPr>
                <w:rFonts w:cs="Times New Roman"/>
                <w:b/>
                <w:bCs/>
                <w:szCs w:val="24"/>
              </w:rPr>
              <w:pPrChange w:id="1240" w:author="blake grills"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1241" w:author="blake grills" w:date="2020-03-18T19:15:00Z">
              <w:tcPr>
                <w:tcW w:w="910" w:type="dxa"/>
              </w:tcPr>
            </w:tcPrChange>
          </w:tcPr>
          <w:p w14:paraId="60657955" w14:textId="29324B36" w:rsidR="005A459A" w:rsidRPr="002248ED" w:rsidRDefault="00C74C89">
            <w:pPr>
              <w:rPr>
                <w:rFonts w:cs="Times New Roman"/>
                <w:szCs w:val="24"/>
              </w:rPr>
              <w:pPrChange w:id="1242" w:author="blake grills" w:date="2020-03-18T19:15:00Z">
                <w:pPr>
                  <w:jc w:val="center"/>
                </w:pPr>
              </w:pPrChange>
            </w:pPr>
            <w:r w:rsidRPr="002248ED">
              <w:rPr>
                <w:rFonts w:cs="Times New Roman"/>
                <w:i/>
                <w:iCs/>
                <w:szCs w:val="24"/>
              </w:rPr>
              <w:t>0.0208</w:t>
            </w:r>
          </w:p>
        </w:tc>
        <w:tc>
          <w:tcPr>
            <w:tcW w:w="1295" w:type="dxa"/>
            <w:tcPrChange w:id="1243" w:author="blake grills" w:date="2020-03-18T19:15:00Z">
              <w:tcPr>
                <w:tcW w:w="909" w:type="dxa"/>
              </w:tcPr>
            </w:tcPrChange>
          </w:tcPr>
          <w:p w14:paraId="2FEC8965" w14:textId="097C2D51" w:rsidR="005A459A" w:rsidRPr="002248ED" w:rsidRDefault="00C74C89">
            <w:pPr>
              <w:rPr>
                <w:rFonts w:cs="Times New Roman"/>
                <w:szCs w:val="24"/>
              </w:rPr>
              <w:pPrChange w:id="1244" w:author="blake grills" w:date="2020-03-18T19:15:00Z">
                <w:pPr>
                  <w:jc w:val="center"/>
                </w:pPr>
              </w:pPrChange>
            </w:pPr>
            <w:r w:rsidRPr="002248ED">
              <w:rPr>
                <w:rFonts w:cs="Times New Roman"/>
                <w:i/>
                <w:iCs/>
                <w:szCs w:val="24"/>
              </w:rPr>
              <w:t>0.0208</w:t>
            </w:r>
          </w:p>
        </w:tc>
        <w:tc>
          <w:tcPr>
            <w:tcW w:w="935" w:type="dxa"/>
            <w:tcPrChange w:id="1245" w:author="blake grills" w:date="2020-03-18T19:15:00Z">
              <w:tcPr>
                <w:tcW w:w="1056" w:type="dxa"/>
              </w:tcPr>
            </w:tcPrChange>
          </w:tcPr>
          <w:p w14:paraId="205FC787" w14:textId="4BF6DF30" w:rsidR="005A459A" w:rsidRPr="002248ED" w:rsidRDefault="00C74C89">
            <w:pPr>
              <w:rPr>
                <w:rFonts w:cs="Times New Roman"/>
                <w:szCs w:val="24"/>
              </w:rPr>
              <w:pPrChange w:id="1246" w:author="blake grills" w:date="2020-03-18T19:15:00Z">
                <w:pPr>
                  <w:jc w:val="center"/>
                </w:pPr>
              </w:pPrChange>
            </w:pPr>
            <w:r w:rsidRPr="002248ED">
              <w:rPr>
                <w:rFonts w:cs="Times New Roman"/>
                <w:szCs w:val="24"/>
              </w:rPr>
              <w:t>0</w:t>
            </w:r>
          </w:p>
        </w:tc>
        <w:tc>
          <w:tcPr>
            <w:tcW w:w="936" w:type="dxa"/>
            <w:tcPrChange w:id="1247" w:author="blake grills" w:date="2020-03-18T19:15:00Z">
              <w:tcPr>
                <w:tcW w:w="301" w:type="dxa"/>
              </w:tcPr>
            </w:tcPrChange>
          </w:tcPr>
          <w:p w14:paraId="157645BC" w14:textId="58DD164B" w:rsidR="005A459A" w:rsidRPr="002248ED" w:rsidRDefault="00C74C89">
            <w:pPr>
              <w:rPr>
                <w:rFonts w:cs="Times New Roman"/>
                <w:szCs w:val="24"/>
              </w:rPr>
              <w:pPrChange w:id="1248" w:author="blake grills" w:date="2020-03-18T19:15:00Z">
                <w:pPr>
                  <w:jc w:val="center"/>
                </w:pPr>
              </w:pPrChange>
            </w:pPr>
            <w:r w:rsidRPr="002248ED">
              <w:rPr>
                <w:rFonts w:cs="Times New Roman"/>
                <w:szCs w:val="24"/>
              </w:rPr>
              <w:t>0</w:t>
            </w:r>
          </w:p>
        </w:tc>
        <w:tc>
          <w:tcPr>
            <w:tcW w:w="1295" w:type="dxa"/>
            <w:tcPrChange w:id="1249" w:author="blake grills" w:date="2020-03-18T19:15:00Z">
              <w:tcPr>
                <w:tcW w:w="909" w:type="dxa"/>
              </w:tcPr>
            </w:tcPrChange>
          </w:tcPr>
          <w:p w14:paraId="755DFFE8" w14:textId="3F1080AF" w:rsidR="005A459A" w:rsidRPr="002248ED" w:rsidRDefault="00C74C89">
            <w:pPr>
              <w:rPr>
                <w:rFonts w:cs="Times New Roman"/>
                <w:szCs w:val="24"/>
              </w:rPr>
              <w:pPrChange w:id="1250" w:author="blake grills" w:date="2020-03-18T19:15:00Z">
                <w:pPr>
                  <w:jc w:val="center"/>
                </w:pPr>
              </w:pPrChange>
            </w:pPr>
            <w:r w:rsidRPr="002248ED">
              <w:rPr>
                <w:rFonts w:cs="Times New Roman"/>
                <w:i/>
                <w:iCs/>
                <w:szCs w:val="24"/>
              </w:rPr>
              <w:t>0.0625</w:t>
            </w:r>
          </w:p>
        </w:tc>
        <w:tc>
          <w:tcPr>
            <w:tcW w:w="1295" w:type="dxa"/>
            <w:tcPrChange w:id="1251" w:author="blake grills" w:date="2020-03-18T19:15:00Z">
              <w:tcPr>
                <w:tcW w:w="909" w:type="dxa"/>
              </w:tcPr>
            </w:tcPrChange>
          </w:tcPr>
          <w:p w14:paraId="322F537B" w14:textId="7BE3269B" w:rsidR="005A459A" w:rsidRPr="002248ED" w:rsidRDefault="00C74C89">
            <w:pPr>
              <w:rPr>
                <w:rFonts w:cs="Times New Roman"/>
                <w:szCs w:val="24"/>
              </w:rPr>
              <w:pPrChange w:id="1252" w:author="blake grills" w:date="2020-03-18T19:15:00Z">
                <w:pPr>
                  <w:jc w:val="center"/>
                </w:pPr>
              </w:pPrChange>
            </w:pPr>
            <w:r w:rsidRPr="002248ED">
              <w:rPr>
                <w:rFonts w:cs="Times New Roman"/>
                <w:i/>
                <w:iCs/>
                <w:szCs w:val="24"/>
              </w:rPr>
              <w:t>0.0416</w:t>
            </w:r>
          </w:p>
        </w:tc>
        <w:tc>
          <w:tcPr>
            <w:tcW w:w="1295" w:type="dxa"/>
            <w:tcPrChange w:id="1253" w:author="blake grills" w:date="2020-03-18T19:15:00Z">
              <w:tcPr>
                <w:tcW w:w="909" w:type="dxa"/>
              </w:tcPr>
            </w:tcPrChange>
          </w:tcPr>
          <w:p w14:paraId="5CA2543F" w14:textId="40D99905" w:rsidR="005A459A" w:rsidRPr="002248ED" w:rsidRDefault="00C74C89">
            <w:pPr>
              <w:rPr>
                <w:rFonts w:cs="Times New Roman"/>
                <w:szCs w:val="24"/>
              </w:rPr>
              <w:pPrChange w:id="1254" w:author="blake grills" w:date="2020-03-18T19:15:00Z">
                <w:pPr>
                  <w:jc w:val="center"/>
                </w:pPr>
              </w:pPrChange>
            </w:pPr>
            <w:r w:rsidRPr="002248ED">
              <w:rPr>
                <w:rFonts w:cs="Times New Roman"/>
                <w:szCs w:val="24"/>
              </w:rPr>
              <w:t>0</w:t>
            </w:r>
          </w:p>
        </w:tc>
        <w:tc>
          <w:tcPr>
            <w:tcW w:w="1295" w:type="dxa"/>
            <w:tcPrChange w:id="1255" w:author="blake grills" w:date="2020-03-18T19:15:00Z">
              <w:tcPr>
                <w:tcW w:w="909" w:type="dxa"/>
              </w:tcPr>
            </w:tcPrChange>
          </w:tcPr>
          <w:p w14:paraId="5A86E86D" w14:textId="544D12A0" w:rsidR="005A459A" w:rsidRPr="002248ED" w:rsidRDefault="00C74C89">
            <w:pPr>
              <w:rPr>
                <w:rFonts w:cs="Times New Roman"/>
                <w:szCs w:val="24"/>
              </w:rPr>
              <w:pPrChange w:id="1256" w:author="blake grills" w:date="2020-03-18T19:15:00Z">
                <w:pPr>
                  <w:jc w:val="center"/>
                </w:pPr>
              </w:pPrChange>
            </w:pPr>
            <w:r w:rsidRPr="002248ED">
              <w:rPr>
                <w:rFonts w:cs="Times New Roman"/>
                <w:i/>
                <w:iCs/>
                <w:szCs w:val="24"/>
              </w:rPr>
              <w:t>0.0208</w:t>
            </w:r>
          </w:p>
        </w:tc>
        <w:tc>
          <w:tcPr>
            <w:tcW w:w="1295" w:type="dxa"/>
            <w:tcPrChange w:id="1257" w:author="blake grills" w:date="2020-03-18T19:15:00Z">
              <w:tcPr>
                <w:tcW w:w="909" w:type="dxa"/>
              </w:tcPr>
            </w:tcPrChange>
          </w:tcPr>
          <w:p w14:paraId="048F7AE3" w14:textId="2BD069F4" w:rsidR="005A459A" w:rsidRPr="002248ED" w:rsidRDefault="00C74C89">
            <w:pPr>
              <w:rPr>
                <w:rFonts w:cs="Times New Roman"/>
                <w:szCs w:val="24"/>
              </w:rPr>
              <w:pPrChange w:id="1258" w:author="blake grills" w:date="2020-03-18T19:15:00Z">
                <w:pPr>
                  <w:jc w:val="center"/>
                </w:pPr>
              </w:pPrChange>
            </w:pPr>
            <w:r w:rsidRPr="002248ED">
              <w:rPr>
                <w:rFonts w:cs="Times New Roman"/>
                <w:i/>
                <w:iCs/>
                <w:szCs w:val="24"/>
              </w:rPr>
              <w:t>0.0416</w:t>
            </w:r>
          </w:p>
        </w:tc>
        <w:tc>
          <w:tcPr>
            <w:tcW w:w="1295" w:type="dxa"/>
            <w:tcPrChange w:id="1259" w:author="blake grills" w:date="2020-03-18T19:15:00Z">
              <w:tcPr>
                <w:tcW w:w="909" w:type="dxa"/>
              </w:tcPr>
            </w:tcPrChange>
          </w:tcPr>
          <w:p w14:paraId="0F6A0F6A" w14:textId="6E640394" w:rsidR="005A459A" w:rsidRPr="002248ED" w:rsidRDefault="00C74C89">
            <w:pPr>
              <w:rPr>
                <w:rFonts w:cs="Times New Roman"/>
                <w:szCs w:val="24"/>
              </w:rPr>
              <w:pPrChange w:id="1260" w:author="blake grills"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1261" w:author="blake grills" w:date="2020-03-18T19:15:00Z">
              <w:tcPr>
                <w:tcW w:w="910" w:type="dxa"/>
              </w:tcPr>
            </w:tcPrChange>
          </w:tcPr>
          <w:p w14:paraId="4B507A1D" w14:textId="048E40FC" w:rsidR="005A459A" w:rsidRPr="002248ED" w:rsidRDefault="005A459A">
            <w:pPr>
              <w:rPr>
                <w:rFonts w:cs="Times New Roman"/>
                <w:b/>
                <w:bCs/>
                <w:szCs w:val="24"/>
              </w:rPr>
              <w:pPrChange w:id="1262" w:author="blake grills" w:date="2020-03-18T19:15:00Z">
                <w:pPr>
                  <w:jc w:val="center"/>
                </w:pPr>
              </w:pPrChange>
            </w:pPr>
            <w:r w:rsidRPr="002248ED">
              <w:rPr>
                <w:rFonts w:cs="Times New Roman"/>
                <w:b/>
                <w:bCs/>
                <w:szCs w:val="24"/>
              </w:rPr>
              <w:t>u</w:t>
            </w:r>
          </w:p>
        </w:tc>
        <w:tc>
          <w:tcPr>
            <w:tcW w:w="1295" w:type="dxa"/>
            <w:tcPrChange w:id="1263" w:author="blake grills" w:date="2020-03-18T19:15:00Z">
              <w:tcPr>
                <w:tcW w:w="909" w:type="dxa"/>
              </w:tcPr>
            </w:tcPrChange>
          </w:tcPr>
          <w:p w14:paraId="69699442" w14:textId="605FC7BB" w:rsidR="005A459A" w:rsidRPr="002248ED" w:rsidRDefault="005A459A">
            <w:pPr>
              <w:rPr>
                <w:rFonts w:cs="Times New Roman"/>
                <w:b/>
                <w:bCs/>
                <w:szCs w:val="24"/>
              </w:rPr>
              <w:pPrChange w:id="1264" w:author="blake grills" w:date="2020-03-18T19:15:00Z">
                <w:pPr>
                  <w:jc w:val="center"/>
                </w:pPr>
              </w:pPrChange>
            </w:pPr>
            <w:r w:rsidRPr="002248ED">
              <w:rPr>
                <w:rFonts w:cs="Times New Roman"/>
                <w:b/>
                <w:bCs/>
                <w:szCs w:val="24"/>
              </w:rPr>
              <w:t>v</w:t>
            </w:r>
          </w:p>
        </w:tc>
        <w:tc>
          <w:tcPr>
            <w:tcW w:w="935" w:type="dxa"/>
            <w:tcPrChange w:id="1265" w:author="blake grills" w:date="2020-03-18T19:15:00Z">
              <w:tcPr>
                <w:tcW w:w="1056" w:type="dxa"/>
              </w:tcPr>
            </w:tcPrChange>
          </w:tcPr>
          <w:p w14:paraId="12698D22" w14:textId="557E3603" w:rsidR="005A459A" w:rsidRPr="002248ED" w:rsidRDefault="005A459A">
            <w:pPr>
              <w:rPr>
                <w:rFonts w:cs="Times New Roman"/>
                <w:b/>
                <w:bCs/>
                <w:szCs w:val="24"/>
              </w:rPr>
              <w:pPrChange w:id="1266" w:author="blake grills" w:date="2020-03-18T19:15:00Z">
                <w:pPr>
                  <w:jc w:val="center"/>
                </w:pPr>
              </w:pPrChange>
            </w:pPr>
            <w:r w:rsidRPr="002248ED">
              <w:rPr>
                <w:rFonts w:cs="Times New Roman"/>
                <w:b/>
                <w:bCs/>
                <w:szCs w:val="24"/>
              </w:rPr>
              <w:t>w</w:t>
            </w:r>
          </w:p>
        </w:tc>
        <w:tc>
          <w:tcPr>
            <w:tcW w:w="936" w:type="dxa"/>
            <w:tcPrChange w:id="1267" w:author="blake grills" w:date="2020-03-18T19:15:00Z">
              <w:tcPr>
                <w:tcW w:w="301" w:type="dxa"/>
              </w:tcPr>
            </w:tcPrChange>
          </w:tcPr>
          <w:p w14:paraId="76580D11" w14:textId="65EAEC33" w:rsidR="005A459A" w:rsidRPr="002248ED" w:rsidRDefault="005A459A">
            <w:pPr>
              <w:rPr>
                <w:rFonts w:cs="Times New Roman"/>
                <w:b/>
                <w:bCs/>
                <w:szCs w:val="24"/>
              </w:rPr>
              <w:pPrChange w:id="1268" w:author="blake grills" w:date="2020-03-18T19:15:00Z">
                <w:pPr>
                  <w:jc w:val="center"/>
                </w:pPr>
              </w:pPrChange>
            </w:pPr>
            <w:r w:rsidRPr="002248ED">
              <w:rPr>
                <w:rFonts w:cs="Times New Roman"/>
                <w:b/>
                <w:bCs/>
                <w:szCs w:val="24"/>
              </w:rPr>
              <w:t>x</w:t>
            </w:r>
          </w:p>
        </w:tc>
        <w:tc>
          <w:tcPr>
            <w:tcW w:w="1295" w:type="dxa"/>
            <w:tcPrChange w:id="1269" w:author="blake grills" w:date="2020-03-18T19:15:00Z">
              <w:tcPr>
                <w:tcW w:w="909" w:type="dxa"/>
              </w:tcPr>
            </w:tcPrChange>
          </w:tcPr>
          <w:p w14:paraId="2AFA3C77" w14:textId="00745BF0" w:rsidR="005A459A" w:rsidRPr="002248ED" w:rsidRDefault="005A459A">
            <w:pPr>
              <w:rPr>
                <w:rFonts w:cs="Times New Roman"/>
                <w:b/>
                <w:bCs/>
                <w:szCs w:val="24"/>
              </w:rPr>
              <w:pPrChange w:id="1270" w:author="blake grills" w:date="2020-03-18T19:15:00Z">
                <w:pPr>
                  <w:jc w:val="center"/>
                </w:pPr>
              </w:pPrChange>
            </w:pPr>
            <w:r w:rsidRPr="002248ED">
              <w:rPr>
                <w:rFonts w:cs="Times New Roman"/>
                <w:b/>
                <w:bCs/>
                <w:szCs w:val="24"/>
              </w:rPr>
              <w:t>y</w:t>
            </w:r>
          </w:p>
        </w:tc>
        <w:tc>
          <w:tcPr>
            <w:tcW w:w="1295" w:type="dxa"/>
            <w:tcPrChange w:id="1271" w:author="blake grills" w:date="2020-03-18T19:15:00Z">
              <w:tcPr>
                <w:tcW w:w="909" w:type="dxa"/>
              </w:tcPr>
            </w:tcPrChange>
          </w:tcPr>
          <w:p w14:paraId="5CEE5B4C" w14:textId="0AF7BFE3" w:rsidR="005A459A" w:rsidRPr="002248ED" w:rsidRDefault="005A459A">
            <w:pPr>
              <w:rPr>
                <w:rFonts w:cs="Times New Roman"/>
                <w:b/>
                <w:bCs/>
                <w:szCs w:val="24"/>
              </w:rPr>
              <w:pPrChange w:id="1272" w:author="blake grills" w:date="2020-03-18T19:15:00Z">
                <w:pPr>
                  <w:jc w:val="center"/>
                </w:pPr>
              </w:pPrChange>
            </w:pPr>
            <w:r w:rsidRPr="002248ED">
              <w:rPr>
                <w:rFonts w:cs="Times New Roman"/>
                <w:b/>
                <w:bCs/>
                <w:szCs w:val="24"/>
              </w:rPr>
              <w:t>z</w:t>
            </w:r>
          </w:p>
        </w:tc>
        <w:tc>
          <w:tcPr>
            <w:tcW w:w="1295" w:type="dxa"/>
            <w:tcPrChange w:id="1273" w:author="blake grills" w:date="2020-03-18T19:15:00Z">
              <w:tcPr>
                <w:tcW w:w="909" w:type="dxa"/>
              </w:tcPr>
            </w:tcPrChange>
          </w:tcPr>
          <w:p w14:paraId="3F316A0C" w14:textId="5D8915B2" w:rsidR="005A459A" w:rsidRPr="002248ED" w:rsidRDefault="005A459A">
            <w:pPr>
              <w:rPr>
                <w:rFonts w:cs="Times New Roman"/>
                <w:b/>
                <w:bCs/>
                <w:szCs w:val="24"/>
              </w:rPr>
              <w:pPrChange w:id="1274" w:author="blake grills" w:date="2020-03-18T19:15:00Z">
                <w:pPr>
                  <w:jc w:val="center"/>
                </w:pPr>
              </w:pPrChange>
            </w:pPr>
            <w:r w:rsidRPr="002248ED">
              <w:rPr>
                <w:rFonts w:cs="Times New Roman"/>
                <w:b/>
                <w:bCs/>
                <w:szCs w:val="24"/>
              </w:rPr>
              <w:t>!</w:t>
            </w:r>
          </w:p>
        </w:tc>
        <w:tc>
          <w:tcPr>
            <w:tcW w:w="1295" w:type="dxa"/>
            <w:tcPrChange w:id="1275" w:author="blake grills" w:date="2020-03-18T19:15:00Z">
              <w:tcPr>
                <w:tcW w:w="909" w:type="dxa"/>
              </w:tcPr>
            </w:tcPrChange>
          </w:tcPr>
          <w:p w14:paraId="65BE165D" w14:textId="6F1235C6" w:rsidR="005A459A" w:rsidRPr="002248ED" w:rsidRDefault="005A459A">
            <w:pPr>
              <w:rPr>
                <w:rFonts w:cs="Times New Roman"/>
                <w:b/>
                <w:bCs/>
                <w:szCs w:val="24"/>
              </w:rPr>
              <w:pPrChange w:id="1276" w:author="blake grills" w:date="2020-03-18T19:15:00Z">
                <w:pPr>
                  <w:jc w:val="center"/>
                </w:pPr>
              </w:pPrChange>
            </w:pPr>
            <w:r w:rsidRPr="002248ED">
              <w:rPr>
                <w:rFonts w:cs="Times New Roman"/>
                <w:b/>
                <w:bCs/>
                <w:szCs w:val="24"/>
              </w:rPr>
              <w:t>@</w:t>
            </w:r>
          </w:p>
        </w:tc>
        <w:tc>
          <w:tcPr>
            <w:tcW w:w="1295" w:type="dxa"/>
            <w:tcPrChange w:id="1277" w:author="blake grills" w:date="2020-03-18T19:15:00Z">
              <w:tcPr>
                <w:tcW w:w="909" w:type="dxa"/>
              </w:tcPr>
            </w:tcPrChange>
          </w:tcPr>
          <w:p w14:paraId="486CDCFB" w14:textId="28A5E8DD" w:rsidR="005A459A" w:rsidRPr="002248ED" w:rsidRDefault="005A459A">
            <w:pPr>
              <w:rPr>
                <w:rFonts w:cs="Times New Roman"/>
                <w:b/>
                <w:bCs/>
                <w:szCs w:val="24"/>
              </w:rPr>
              <w:pPrChange w:id="1278" w:author="blake grills" w:date="2020-03-18T19:15:00Z">
                <w:pPr>
                  <w:jc w:val="center"/>
                </w:pPr>
              </w:pPrChange>
            </w:pPr>
            <w:r w:rsidRPr="002248ED">
              <w:rPr>
                <w:rFonts w:cs="Times New Roman"/>
                <w:b/>
                <w:bCs/>
                <w:szCs w:val="24"/>
              </w:rPr>
              <w:t>#</w:t>
            </w:r>
          </w:p>
        </w:tc>
        <w:tc>
          <w:tcPr>
            <w:tcW w:w="1295" w:type="dxa"/>
            <w:tcPrChange w:id="1279" w:author="blake grills" w:date="2020-03-18T19:15:00Z">
              <w:tcPr>
                <w:tcW w:w="909" w:type="dxa"/>
              </w:tcPr>
            </w:tcPrChange>
          </w:tcPr>
          <w:p w14:paraId="136651F1" w14:textId="7FE32A8B" w:rsidR="005A459A" w:rsidRPr="002248ED" w:rsidRDefault="005A459A">
            <w:pPr>
              <w:rPr>
                <w:rFonts w:cs="Times New Roman"/>
                <w:b/>
                <w:bCs/>
                <w:szCs w:val="24"/>
              </w:rPr>
              <w:pPrChange w:id="1280" w:author="blake grills"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1281" w:author="blake grills" w:date="2020-03-18T19:15:00Z">
              <w:tcPr>
                <w:tcW w:w="910" w:type="dxa"/>
              </w:tcPr>
            </w:tcPrChange>
          </w:tcPr>
          <w:p w14:paraId="71176B83" w14:textId="022D9178" w:rsidR="005A459A" w:rsidRPr="002248ED" w:rsidRDefault="00582B25">
            <w:pPr>
              <w:rPr>
                <w:rFonts w:cs="Times New Roman"/>
                <w:szCs w:val="24"/>
              </w:rPr>
              <w:pPrChange w:id="1282" w:author="blake grills" w:date="2020-03-18T19:15:00Z">
                <w:pPr>
                  <w:jc w:val="center"/>
                </w:pPr>
              </w:pPrChange>
            </w:pPr>
            <w:r w:rsidRPr="002248ED">
              <w:rPr>
                <w:rFonts w:cs="Times New Roman"/>
                <w:i/>
                <w:iCs/>
                <w:szCs w:val="24"/>
              </w:rPr>
              <w:t>0.0208</w:t>
            </w:r>
          </w:p>
        </w:tc>
        <w:tc>
          <w:tcPr>
            <w:tcW w:w="1295" w:type="dxa"/>
            <w:tcPrChange w:id="1283" w:author="blake grills" w:date="2020-03-18T19:15:00Z">
              <w:tcPr>
                <w:tcW w:w="909" w:type="dxa"/>
              </w:tcPr>
            </w:tcPrChange>
          </w:tcPr>
          <w:p w14:paraId="2A846C7D" w14:textId="6A61940D" w:rsidR="005A459A" w:rsidRPr="002248ED" w:rsidRDefault="00582B25">
            <w:pPr>
              <w:rPr>
                <w:rFonts w:cs="Times New Roman"/>
                <w:szCs w:val="24"/>
              </w:rPr>
              <w:pPrChange w:id="1284" w:author="blake grills" w:date="2020-03-18T19:15:00Z">
                <w:pPr>
                  <w:jc w:val="center"/>
                </w:pPr>
              </w:pPrChange>
            </w:pPr>
            <w:r w:rsidRPr="002248ED">
              <w:rPr>
                <w:rFonts w:cs="Times New Roman"/>
                <w:szCs w:val="24"/>
              </w:rPr>
              <w:t>0</w:t>
            </w:r>
          </w:p>
        </w:tc>
        <w:tc>
          <w:tcPr>
            <w:tcW w:w="935" w:type="dxa"/>
            <w:tcPrChange w:id="1285" w:author="blake grills" w:date="2020-03-18T19:15:00Z">
              <w:tcPr>
                <w:tcW w:w="1056" w:type="dxa"/>
              </w:tcPr>
            </w:tcPrChange>
          </w:tcPr>
          <w:p w14:paraId="3542C077" w14:textId="3C79AB03" w:rsidR="005A459A" w:rsidRPr="002248ED" w:rsidRDefault="00582B25">
            <w:pPr>
              <w:rPr>
                <w:rFonts w:cs="Times New Roman"/>
                <w:szCs w:val="24"/>
              </w:rPr>
              <w:pPrChange w:id="1286" w:author="blake grills" w:date="2020-03-18T19:15:00Z">
                <w:pPr>
                  <w:jc w:val="center"/>
                </w:pPr>
              </w:pPrChange>
            </w:pPr>
            <w:r w:rsidRPr="002248ED">
              <w:rPr>
                <w:rFonts w:cs="Times New Roman"/>
                <w:szCs w:val="24"/>
              </w:rPr>
              <w:t>0</w:t>
            </w:r>
          </w:p>
        </w:tc>
        <w:tc>
          <w:tcPr>
            <w:tcW w:w="936" w:type="dxa"/>
            <w:tcPrChange w:id="1287" w:author="blake grills" w:date="2020-03-18T19:15:00Z">
              <w:tcPr>
                <w:tcW w:w="301" w:type="dxa"/>
              </w:tcPr>
            </w:tcPrChange>
          </w:tcPr>
          <w:p w14:paraId="5CDE72E4" w14:textId="22A26856" w:rsidR="005A459A" w:rsidRPr="002248ED" w:rsidRDefault="00582B25">
            <w:pPr>
              <w:rPr>
                <w:rFonts w:cs="Times New Roman"/>
                <w:szCs w:val="24"/>
              </w:rPr>
              <w:pPrChange w:id="1288" w:author="blake grills" w:date="2020-03-18T19:15:00Z">
                <w:pPr>
                  <w:jc w:val="center"/>
                </w:pPr>
              </w:pPrChange>
            </w:pPr>
            <w:r w:rsidRPr="002248ED">
              <w:rPr>
                <w:rFonts w:cs="Times New Roman"/>
                <w:szCs w:val="24"/>
              </w:rPr>
              <w:t>0</w:t>
            </w:r>
          </w:p>
        </w:tc>
        <w:tc>
          <w:tcPr>
            <w:tcW w:w="1295" w:type="dxa"/>
            <w:tcPrChange w:id="1289" w:author="blake grills" w:date="2020-03-18T19:15:00Z">
              <w:tcPr>
                <w:tcW w:w="909" w:type="dxa"/>
              </w:tcPr>
            </w:tcPrChange>
          </w:tcPr>
          <w:p w14:paraId="5CEA709D" w14:textId="4B896157" w:rsidR="005A459A" w:rsidRPr="002248ED" w:rsidRDefault="00582B25">
            <w:pPr>
              <w:rPr>
                <w:rFonts w:cs="Times New Roman"/>
                <w:szCs w:val="24"/>
              </w:rPr>
              <w:pPrChange w:id="1290" w:author="blake grills" w:date="2020-03-18T19:15:00Z">
                <w:pPr>
                  <w:jc w:val="center"/>
                </w:pPr>
              </w:pPrChange>
            </w:pPr>
            <w:r w:rsidRPr="002248ED">
              <w:rPr>
                <w:rFonts w:cs="Times New Roman"/>
                <w:szCs w:val="24"/>
              </w:rPr>
              <w:t>0</w:t>
            </w:r>
          </w:p>
        </w:tc>
        <w:tc>
          <w:tcPr>
            <w:tcW w:w="1295" w:type="dxa"/>
            <w:tcPrChange w:id="1291" w:author="blake grills" w:date="2020-03-18T19:15:00Z">
              <w:tcPr>
                <w:tcW w:w="909" w:type="dxa"/>
              </w:tcPr>
            </w:tcPrChange>
          </w:tcPr>
          <w:p w14:paraId="28EF246F" w14:textId="706825FD" w:rsidR="005A459A" w:rsidRPr="002248ED" w:rsidRDefault="00582B25">
            <w:pPr>
              <w:rPr>
                <w:rFonts w:cs="Times New Roman"/>
                <w:szCs w:val="24"/>
              </w:rPr>
              <w:pPrChange w:id="1292" w:author="blake grills" w:date="2020-03-18T19:15:00Z">
                <w:pPr>
                  <w:jc w:val="center"/>
                </w:pPr>
              </w:pPrChange>
            </w:pPr>
            <w:r w:rsidRPr="002248ED">
              <w:rPr>
                <w:rFonts w:cs="Times New Roman"/>
                <w:szCs w:val="24"/>
              </w:rPr>
              <w:t>0</w:t>
            </w:r>
          </w:p>
        </w:tc>
        <w:tc>
          <w:tcPr>
            <w:tcW w:w="1295" w:type="dxa"/>
            <w:tcPrChange w:id="1293" w:author="blake grills" w:date="2020-03-18T19:15:00Z">
              <w:tcPr>
                <w:tcW w:w="909" w:type="dxa"/>
              </w:tcPr>
            </w:tcPrChange>
          </w:tcPr>
          <w:p w14:paraId="7955714A" w14:textId="66863D84" w:rsidR="005A459A" w:rsidRPr="002248ED" w:rsidRDefault="00582B25">
            <w:pPr>
              <w:rPr>
                <w:rFonts w:cs="Times New Roman"/>
                <w:szCs w:val="24"/>
              </w:rPr>
              <w:pPrChange w:id="1294" w:author="blake grills" w:date="2020-03-18T19:15:00Z">
                <w:pPr>
                  <w:jc w:val="center"/>
                </w:pPr>
              </w:pPrChange>
            </w:pPr>
            <w:r w:rsidRPr="002248ED">
              <w:rPr>
                <w:rFonts w:cs="Times New Roman"/>
                <w:szCs w:val="24"/>
              </w:rPr>
              <w:t>0</w:t>
            </w:r>
          </w:p>
        </w:tc>
        <w:tc>
          <w:tcPr>
            <w:tcW w:w="1295" w:type="dxa"/>
            <w:tcPrChange w:id="1295" w:author="blake grills" w:date="2020-03-18T19:15:00Z">
              <w:tcPr>
                <w:tcW w:w="909" w:type="dxa"/>
              </w:tcPr>
            </w:tcPrChange>
          </w:tcPr>
          <w:p w14:paraId="5DE82236" w14:textId="46F2CC4A" w:rsidR="005A459A" w:rsidRPr="002248ED" w:rsidRDefault="00582B25">
            <w:pPr>
              <w:rPr>
                <w:rFonts w:cs="Times New Roman"/>
                <w:szCs w:val="24"/>
              </w:rPr>
              <w:pPrChange w:id="1296" w:author="blake grills" w:date="2020-03-18T19:15:00Z">
                <w:pPr>
                  <w:jc w:val="center"/>
                </w:pPr>
              </w:pPrChange>
            </w:pPr>
            <w:r w:rsidRPr="002248ED">
              <w:rPr>
                <w:rFonts w:cs="Times New Roman"/>
                <w:szCs w:val="24"/>
              </w:rPr>
              <w:t>0</w:t>
            </w:r>
          </w:p>
        </w:tc>
        <w:tc>
          <w:tcPr>
            <w:tcW w:w="1295" w:type="dxa"/>
            <w:tcPrChange w:id="1297" w:author="blake grills" w:date="2020-03-18T19:15:00Z">
              <w:tcPr>
                <w:tcW w:w="909" w:type="dxa"/>
              </w:tcPr>
            </w:tcPrChange>
          </w:tcPr>
          <w:p w14:paraId="2D75550C" w14:textId="6B941CD4" w:rsidR="005A459A" w:rsidRPr="002248ED" w:rsidRDefault="00582B25">
            <w:pPr>
              <w:rPr>
                <w:rFonts w:cs="Times New Roman"/>
                <w:szCs w:val="24"/>
              </w:rPr>
              <w:pPrChange w:id="1298" w:author="blake grills" w:date="2020-03-18T19:15:00Z">
                <w:pPr>
                  <w:jc w:val="center"/>
                </w:pPr>
              </w:pPrChange>
            </w:pPr>
            <w:r w:rsidRPr="002248ED">
              <w:rPr>
                <w:rFonts w:cs="Times New Roman"/>
                <w:szCs w:val="24"/>
              </w:rPr>
              <w:t>0</w:t>
            </w:r>
          </w:p>
        </w:tc>
        <w:tc>
          <w:tcPr>
            <w:tcW w:w="1295" w:type="dxa"/>
            <w:tcPrChange w:id="1299" w:author="blake grills" w:date="2020-03-18T19:15:00Z">
              <w:tcPr>
                <w:tcW w:w="909" w:type="dxa"/>
              </w:tcPr>
            </w:tcPrChange>
          </w:tcPr>
          <w:p w14:paraId="094C88A0" w14:textId="2C22EB13" w:rsidR="005A459A" w:rsidRPr="002248ED" w:rsidRDefault="00582B25">
            <w:pPr>
              <w:rPr>
                <w:rFonts w:cs="Times New Roman"/>
                <w:szCs w:val="24"/>
              </w:rPr>
              <w:pPrChange w:id="1300" w:author="blake grills"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1301" w:author="blake grills" w:date="2020-03-18T19:15:00Z">
              <w:tcPr>
                <w:tcW w:w="910" w:type="dxa"/>
              </w:tcPr>
            </w:tcPrChange>
          </w:tcPr>
          <w:p w14:paraId="300236D7" w14:textId="2B62CFAA" w:rsidR="005A459A" w:rsidRPr="002248ED" w:rsidRDefault="00524C09">
            <w:pPr>
              <w:rPr>
                <w:rFonts w:cs="Times New Roman"/>
                <w:b/>
                <w:bCs/>
                <w:szCs w:val="24"/>
              </w:rPr>
              <w:pPrChange w:id="1302" w:author="blake grills" w:date="2020-03-18T19:15:00Z">
                <w:pPr>
                  <w:jc w:val="center"/>
                </w:pPr>
              </w:pPrChange>
            </w:pPr>
            <w:r w:rsidRPr="002248ED">
              <w:rPr>
                <w:rFonts w:cs="Times New Roman"/>
                <w:b/>
                <w:bCs/>
                <w:szCs w:val="24"/>
              </w:rPr>
              <w:t>%</w:t>
            </w:r>
          </w:p>
        </w:tc>
        <w:tc>
          <w:tcPr>
            <w:tcW w:w="1295" w:type="dxa"/>
            <w:tcPrChange w:id="1303" w:author="blake grills" w:date="2020-03-18T19:15:00Z">
              <w:tcPr>
                <w:tcW w:w="909" w:type="dxa"/>
              </w:tcPr>
            </w:tcPrChange>
          </w:tcPr>
          <w:p w14:paraId="5FFEAB72" w14:textId="08C5846D" w:rsidR="005A459A" w:rsidRPr="002248ED" w:rsidRDefault="00524C09">
            <w:pPr>
              <w:rPr>
                <w:rFonts w:cs="Times New Roman"/>
                <w:b/>
                <w:bCs/>
                <w:szCs w:val="24"/>
              </w:rPr>
              <w:pPrChange w:id="1304" w:author="blake grills" w:date="2020-03-18T19:15:00Z">
                <w:pPr>
                  <w:jc w:val="center"/>
                </w:pPr>
              </w:pPrChange>
            </w:pPr>
            <w:r w:rsidRPr="002248ED">
              <w:rPr>
                <w:rFonts w:cs="Times New Roman"/>
                <w:b/>
                <w:bCs/>
                <w:szCs w:val="24"/>
              </w:rPr>
              <w:t>^</w:t>
            </w:r>
          </w:p>
        </w:tc>
        <w:tc>
          <w:tcPr>
            <w:tcW w:w="935" w:type="dxa"/>
            <w:tcPrChange w:id="1305" w:author="blake grills" w:date="2020-03-18T19:15:00Z">
              <w:tcPr>
                <w:tcW w:w="1056" w:type="dxa"/>
              </w:tcPr>
            </w:tcPrChange>
          </w:tcPr>
          <w:p w14:paraId="48043058" w14:textId="1C761102" w:rsidR="005A459A" w:rsidRPr="002248ED" w:rsidRDefault="00524C09">
            <w:pPr>
              <w:rPr>
                <w:rFonts w:cs="Times New Roman"/>
                <w:b/>
                <w:bCs/>
                <w:szCs w:val="24"/>
              </w:rPr>
              <w:pPrChange w:id="1306" w:author="blake grills" w:date="2020-03-18T19:15:00Z">
                <w:pPr>
                  <w:jc w:val="center"/>
                </w:pPr>
              </w:pPrChange>
            </w:pPr>
            <w:r w:rsidRPr="002248ED">
              <w:rPr>
                <w:rFonts w:cs="Times New Roman"/>
                <w:b/>
                <w:bCs/>
                <w:szCs w:val="24"/>
              </w:rPr>
              <w:t>&amp;</w:t>
            </w:r>
          </w:p>
        </w:tc>
        <w:tc>
          <w:tcPr>
            <w:tcW w:w="936" w:type="dxa"/>
            <w:tcPrChange w:id="1307" w:author="blake grills" w:date="2020-03-18T19:15:00Z">
              <w:tcPr>
                <w:tcW w:w="301" w:type="dxa"/>
              </w:tcPr>
            </w:tcPrChange>
          </w:tcPr>
          <w:p w14:paraId="63BF8A71" w14:textId="7877312C" w:rsidR="005A459A" w:rsidRPr="002248ED" w:rsidRDefault="00524C09">
            <w:pPr>
              <w:rPr>
                <w:rFonts w:cs="Times New Roman"/>
                <w:b/>
                <w:bCs/>
                <w:szCs w:val="24"/>
              </w:rPr>
              <w:pPrChange w:id="1308" w:author="blake grills" w:date="2020-03-18T19:15:00Z">
                <w:pPr>
                  <w:jc w:val="center"/>
                </w:pPr>
              </w:pPrChange>
            </w:pPr>
            <w:r w:rsidRPr="002248ED">
              <w:rPr>
                <w:rFonts w:cs="Times New Roman"/>
                <w:b/>
                <w:bCs/>
                <w:szCs w:val="24"/>
              </w:rPr>
              <w:t>*</w:t>
            </w:r>
          </w:p>
        </w:tc>
        <w:tc>
          <w:tcPr>
            <w:tcW w:w="1295" w:type="dxa"/>
            <w:tcPrChange w:id="1309" w:author="blake grills" w:date="2020-03-18T19:15:00Z">
              <w:tcPr>
                <w:tcW w:w="909" w:type="dxa"/>
              </w:tcPr>
            </w:tcPrChange>
          </w:tcPr>
          <w:p w14:paraId="462EEF29" w14:textId="0FA64EB6" w:rsidR="005A459A" w:rsidRPr="002248ED" w:rsidRDefault="00524C09">
            <w:pPr>
              <w:rPr>
                <w:rFonts w:cs="Times New Roman"/>
                <w:b/>
                <w:bCs/>
                <w:szCs w:val="24"/>
              </w:rPr>
              <w:pPrChange w:id="1310" w:author="blake grills" w:date="2020-03-18T19:15:00Z">
                <w:pPr>
                  <w:jc w:val="center"/>
                </w:pPr>
              </w:pPrChange>
            </w:pPr>
            <w:r w:rsidRPr="002248ED">
              <w:rPr>
                <w:rFonts w:cs="Times New Roman"/>
                <w:b/>
                <w:bCs/>
                <w:szCs w:val="24"/>
              </w:rPr>
              <w:t>(</w:t>
            </w:r>
          </w:p>
        </w:tc>
        <w:tc>
          <w:tcPr>
            <w:tcW w:w="1295" w:type="dxa"/>
            <w:tcPrChange w:id="1311" w:author="blake grills" w:date="2020-03-18T19:15:00Z">
              <w:tcPr>
                <w:tcW w:w="909" w:type="dxa"/>
              </w:tcPr>
            </w:tcPrChange>
          </w:tcPr>
          <w:p w14:paraId="1199D722" w14:textId="7A265AFB" w:rsidR="005A459A" w:rsidRPr="002248ED" w:rsidRDefault="00524C09">
            <w:pPr>
              <w:rPr>
                <w:rFonts w:cs="Times New Roman"/>
                <w:b/>
                <w:bCs/>
                <w:szCs w:val="24"/>
              </w:rPr>
              <w:pPrChange w:id="1312" w:author="blake grills" w:date="2020-03-18T19:15:00Z">
                <w:pPr>
                  <w:jc w:val="center"/>
                </w:pPr>
              </w:pPrChange>
            </w:pPr>
            <w:r w:rsidRPr="002248ED">
              <w:rPr>
                <w:rFonts w:cs="Times New Roman"/>
                <w:b/>
                <w:bCs/>
                <w:szCs w:val="24"/>
              </w:rPr>
              <w:t>)</w:t>
            </w:r>
          </w:p>
        </w:tc>
        <w:tc>
          <w:tcPr>
            <w:tcW w:w="1295" w:type="dxa"/>
            <w:tcPrChange w:id="1313" w:author="blake grills" w:date="2020-03-18T19:15:00Z">
              <w:tcPr>
                <w:tcW w:w="909" w:type="dxa"/>
              </w:tcPr>
            </w:tcPrChange>
          </w:tcPr>
          <w:p w14:paraId="55DEE1A8" w14:textId="2C7D383C" w:rsidR="005A459A" w:rsidRPr="002248ED" w:rsidRDefault="00524C09">
            <w:pPr>
              <w:rPr>
                <w:rFonts w:cs="Times New Roman"/>
                <w:b/>
                <w:bCs/>
                <w:szCs w:val="24"/>
              </w:rPr>
              <w:pPrChange w:id="1314" w:author="blake grills" w:date="2020-03-18T19:15:00Z">
                <w:pPr>
                  <w:jc w:val="center"/>
                </w:pPr>
              </w:pPrChange>
            </w:pPr>
            <w:r w:rsidRPr="002248ED">
              <w:rPr>
                <w:rFonts w:cs="Times New Roman"/>
                <w:b/>
                <w:bCs/>
                <w:szCs w:val="24"/>
              </w:rPr>
              <w:t>1</w:t>
            </w:r>
          </w:p>
        </w:tc>
        <w:tc>
          <w:tcPr>
            <w:tcW w:w="1295" w:type="dxa"/>
            <w:tcPrChange w:id="1315" w:author="blake grills" w:date="2020-03-18T19:15:00Z">
              <w:tcPr>
                <w:tcW w:w="909" w:type="dxa"/>
              </w:tcPr>
            </w:tcPrChange>
          </w:tcPr>
          <w:p w14:paraId="6283CD9C" w14:textId="5AE322BF" w:rsidR="005A459A" w:rsidRPr="002248ED" w:rsidRDefault="00524C09">
            <w:pPr>
              <w:rPr>
                <w:rFonts w:cs="Times New Roman"/>
                <w:b/>
                <w:bCs/>
                <w:szCs w:val="24"/>
              </w:rPr>
              <w:pPrChange w:id="1316" w:author="blake grills" w:date="2020-03-18T19:15:00Z">
                <w:pPr>
                  <w:jc w:val="center"/>
                </w:pPr>
              </w:pPrChange>
            </w:pPr>
            <w:r w:rsidRPr="002248ED">
              <w:rPr>
                <w:rFonts w:cs="Times New Roman"/>
                <w:b/>
                <w:bCs/>
                <w:szCs w:val="24"/>
              </w:rPr>
              <w:t>2</w:t>
            </w:r>
          </w:p>
        </w:tc>
        <w:tc>
          <w:tcPr>
            <w:tcW w:w="1295" w:type="dxa"/>
            <w:tcPrChange w:id="1317" w:author="blake grills" w:date="2020-03-18T19:15:00Z">
              <w:tcPr>
                <w:tcW w:w="909" w:type="dxa"/>
              </w:tcPr>
            </w:tcPrChange>
          </w:tcPr>
          <w:p w14:paraId="7573C2DE" w14:textId="56B8E821" w:rsidR="005A459A" w:rsidRPr="002248ED" w:rsidRDefault="00524C09">
            <w:pPr>
              <w:rPr>
                <w:rFonts w:cs="Times New Roman"/>
                <w:b/>
                <w:bCs/>
                <w:szCs w:val="24"/>
              </w:rPr>
              <w:pPrChange w:id="1318" w:author="blake grills" w:date="2020-03-18T19:15:00Z">
                <w:pPr>
                  <w:jc w:val="center"/>
                </w:pPr>
              </w:pPrChange>
            </w:pPr>
            <w:r w:rsidRPr="002248ED">
              <w:rPr>
                <w:rFonts w:cs="Times New Roman"/>
                <w:b/>
                <w:bCs/>
                <w:szCs w:val="24"/>
              </w:rPr>
              <w:t>3</w:t>
            </w:r>
          </w:p>
        </w:tc>
        <w:tc>
          <w:tcPr>
            <w:tcW w:w="1295" w:type="dxa"/>
            <w:tcPrChange w:id="1319" w:author="blake grills" w:date="2020-03-18T19:15:00Z">
              <w:tcPr>
                <w:tcW w:w="909" w:type="dxa"/>
              </w:tcPr>
            </w:tcPrChange>
          </w:tcPr>
          <w:p w14:paraId="7507BFBF" w14:textId="0EAE25AA" w:rsidR="005A459A" w:rsidRPr="002248ED" w:rsidRDefault="00524C09">
            <w:pPr>
              <w:rPr>
                <w:rFonts w:cs="Times New Roman"/>
                <w:b/>
                <w:bCs/>
                <w:szCs w:val="24"/>
              </w:rPr>
              <w:pPrChange w:id="1320" w:author="blake grills"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1321" w:author="blake grills" w:date="2020-03-18T19:15:00Z">
              <w:tcPr>
                <w:tcW w:w="910" w:type="dxa"/>
              </w:tcPr>
            </w:tcPrChange>
          </w:tcPr>
          <w:p w14:paraId="42C62EAC" w14:textId="52A10DB2" w:rsidR="005A459A" w:rsidRPr="002248ED" w:rsidRDefault="00582B25">
            <w:pPr>
              <w:rPr>
                <w:rFonts w:cs="Times New Roman"/>
                <w:szCs w:val="24"/>
              </w:rPr>
              <w:pPrChange w:id="1322" w:author="blake grills" w:date="2020-03-18T19:15:00Z">
                <w:pPr>
                  <w:jc w:val="center"/>
                </w:pPr>
              </w:pPrChange>
            </w:pPr>
            <w:r w:rsidRPr="002248ED">
              <w:rPr>
                <w:rFonts w:cs="Times New Roman"/>
                <w:szCs w:val="24"/>
              </w:rPr>
              <w:t>0</w:t>
            </w:r>
          </w:p>
        </w:tc>
        <w:tc>
          <w:tcPr>
            <w:tcW w:w="1295" w:type="dxa"/>
            <w:tcPrChange w:id="1323" w:author="blake grills" w:date="2020-03-18T19:15:00Z">
              <w:tcPr>
                <w:tcW w:w="909" w:type="dxa"/>
              </w:tcPr>
            </w:tcPrChange>
          </w:tcPr>
          <w:p w14:paraId="47F9520D" w14:textId="07973EAF" w:rsidR="005A459A" w:rsidRPr="002248ED" w:rsidRDefault="00582B25">
            <w:pPr>
              <w:rPr>
                <w:rFonts w:cs="Times New Roman"/>
                <w:szCs w:val="24"/>
              </w:rPr>
              <w:pPrChange w:id="1324" w:author="blake grills" w:date="2020-03-18T19:15:00Z">
                <w:pPr>
                  <w:jc w:val="center"/>
                </w:pPr>
              </w:pPrChange>
            </w:pPr>
            <w:r w:rsidRPr="002248ED">
              <w:rPr>
                <w:rFonts w:cs="Times New Roman"/>
                <w:szCs w:val="24"/>
              </w:rPr>
              <w:t>0</w:t>
            </w:r>
          </w:p>
        </w:tc>
        <w:tc>
          <w:tcPr>
            <w:tcW w:w="935" w:type="dxa"/>
            <w:tcPrChange w:id="1325" w:author="blake grills" w:date="2020-03-18T19:15:00Z">
              <w:tcPr>
                <w:tcW w:w="1056" w:type="dxa"/>
              </w:tcPr>
            </w:tcPrChange>
          </w:tcPr>
          <w:p w14:paraId="42CDA732" w14:textId="504C6AF5" w:rsidR="005A459A" w:rsidRPr="002248ED" w:rsidRDefault="00582B25">
            <w:pPr>
              <w:rPr>
                <w:rFonts w:cs="Times New Roman"/>
                <w:szCs w:val="24"/>
              </w:rPr>
              <w:pPrChange w:id="1326" w:author="blake grills" w:date="2020-03-18T19:15:00Z">
                <w:pPr>
                  <w:jc w:val="center"/>
                </w:pPr>
              </w:pPrChange>
            </w:pPr>
            <w:r w:rsidRPr="002248ED">
              <w:rPr>
                <w:rFonts w:cs="Times New Roman"/>
                <w:szCs w:val="24"/>
              </w:rPr>
              <w:t>0</w:t>
            </w:r>
          </w:p>
        </w:tc>
        <w:tc>
          <w:tcPr>
            <w:tcW w:w="936" w:type="dxa"/>
            <w:tcPrChange w:id="1327" w:author="blake grills" w:date="2020-03-18T19:15:00Z">
              <w:tcPr>
                <w:tcW w:w="301" w:type="dxa"/>
              </w:tcPr>
            </w:tcPrChange>
          </w:tcPr>
          <w:p w14:paraId="66940746" w14:textId="1EB0195D" w:rsidR="005A459A" w:rsidRPr="002248ED" w:rsidRDefault="00582B25">
            <w:pPr>
              <w:rPr>
                <w:rFonts w:cs="Times New Roman"/>
                <w:szCs w:val="24"/>
              </w:rPr>
              <w:pPrChange w:id="1328" w:author="blake grills" w:date="2020-03-18T19:15:00Z">
                <w:pPr>
                  <w:jc w:val="center"/>
                </w:pPr>
              </w:pPrChange>
            </w:pPr>
            <w:r w:rsidRPr="002248ED">
              <w:rPr>
                <w:rFonts w:cs="Times New Roman"/>
                <w:szCs w:val="24"/>
              </w:rPr>
              <w:t>0</w:t>
            </w:r>
          </w:p>
        </w:tc>
        <w:tc>
          <w:tcPr>
            <w:tcW w:w="1295" w:type="dxa"/>
            <w:tcPrChange w:id="1329" w:author="blake grills" w:date="2020-03-18T19:15:00Z">
              <w:tcPr>
                <w:tcW w:w="909" w:type="dxa"/>
              </w:tcPr>
            </w:tcPrChange>
          </w:tcPr>
          <w:p w14:paraId="57E7E7AA" w14:textId="64C9CEE3" w:rsidR="005A459A" w:rsidRPr="002248ED" w:rsidRDefault="00582B25">
            <w:pPr>
              <w:rPr>
                <w:rFonts w:cs="Times New Roman"/>
                <w:szCs w:val="24"/>
              </w:rPr>
              <w:pPrChange w:id="1330" w:author="blake grills" w:date="2020-03-18T19:15:00Z">
                <w:pPr>
                  <w:jc w:val="center"/>
                </w:pPr>
              </w:pPrChange>
            </w:pPr>
            <w:r w:rsidRPr="002248ED">
              <w:rPr>
                <w:rFonts w:cs="Times New Roman"/>
                <w:szCs w:val="24"/>
              </w:rPr>
              <w:t>0</w:t>
            </w:r>
          </w:p>
        </w:tc>
        <w:tc>
          <w:tcPr>
            <w:tcW w:w="1295" w:type="dxa"/>
            <w:tcPrChange w:id="1331" w:author="blake grills" w:date="2020-03-18T19:15:00Z">
              <w:tcPr>
                <w:tcW w:w="909" w:type="dxa"/>
              </w:tcPr>
            </w:tcPrChange>
          </w:tcPr>
          <w:p w14:paraId="76AF396C" w14:textId="2D12CCF5" w:rsidR="005A459A" w:rsidRPr="002248ED" w:rsidRDefault="00582B25">
            <w:pPr>
              <w:rPr>
                <w:rFonts w:cs="Times New Roman"/>
                <w:szCs w:val="24"/>
              </w:rPr>
              <w:pPrChange w:id="1332" w:author="blake grills" w:date="2020-03-18T19:15:00Z">
                <w:pPr>
                  <w:jc w:val="center"/>
                </w:pPr>
              </w:pPrChange>
            </w:pPr>
            <w:r w:rsidRPr="002248ED">
              <w:rPr>
                <w:rFonts w:cs="Times New Roman"/>
                <w:szCs w:val="24"/>
              </w:rPr>
              <w:t>0</w:t>
            </w:r>
          </w:p>
        </w:tc>
        <w:tc>
          <w:tcPr>
            <w:tcW w:w="1295" w:type="dxa"/>
            <w:tcPrChange w:id="1333" w:author="blake grills" w:date="2020-03-18T19:15:00Z">
              <w:tcPr>
                <w:tcW w:w="909" w:type="dxa"/>
              </w:tcPr>
            </w:tcPrChange>
          </w:tcPr>
          <w:p w14:paraId="3B3AEE2E" w14:textId="454D9B76" w:rsidR="005A459A" w:rsidRPr="002248ED" w:rsidRDefault="00582B25">
            <w:pPr>
              <w:rPr>
                <w:rFonts w:cs="Times New Roman"/>
                <w:szCs w:val="24"/>
              </w:rPr>
              <w:pPrChange w:id="1334" w:author="blake grills" w:date="2020-03-18T19:15:00Z">
                <w:pPr>
                  <w:jc w:val="center"/>
                </w:pPr>
              </w:pPrChange>
            </w:pPr>
            <w:r w:rsidRPr="002248ED">
              <w:rPr>
                <w:rFonts w:cs="Times New Roman"/>
                <w:szCs w:val="24"/>
              </w:rPr>
              <w:t>0</w:t>
            </w:r>
          </w:p>
        </w:tc>
        <w:tc>
          <w:tcPr>
            <w:tcW w:w="1295" w:type="dxa"/>
            <w:tcPrChange w:id="1335" w:author="blake grills" w:date="2020-03-18T19:15:00Z">
              <w:tcPr>
                <w:tcW w:w="909" w:type="dxa"/>
              </w:tcPr>
            </w:tcPrChange>
          </w:tcPr>
          <w:p w14:paraId="5ED01D9F" w14:textId="4D51CA25" w:rsidR="005A459A" w:rsidRPr="002248ED" w:rsidRDefault="00582B25">
            <w:pPr>
              <w:rPr>
                <w:rFonts w:cs="Times New Roman"/>
                <w:szCs w:val="24"/>
              </w:rPr>
              <w:pPrChange w:id="1336" w:author="blake grills" w:date="2020-03-18T19:15:00Z">
                <w:pPr>
                  <w:jc w:val="center"/>
                </w:pPr>
              </w:pPrChange>
            </w:pPr>
            <w:r w:rsidRPr="002248ED">
              <w:rPr>
                <w:rFonts w:cs="Times New Roman"/>
                <w:szCs w:val="24"/>
              </w:rPr>
              <w:t>0</w:t>
            </w:r>
          </w:p>
        </w:tc>
        <w:tc>
          <w:tcPr>
            <w:tcW w:w="1295" w:type="dxa"/>
            <w:tcPrChange w:id="1337" w:author="blake grills" w:date="2020-03-18T19:15:00Z">
              <w:tcPr>
                <w:tcW w:w="909" w:type="dxa"/>
              </w:tcPr>
            </w:tcPrChange>
          </w:tcPr>
          <w:p w14:paraId="710D3E77" w14:textId="55C4C3D5" w:rsidR="005A459A" w:rsidRPr="002248ED" w:rsidRDefault="00582B25">
            <w:pPr>
              <w:rPr>
                <w:rFonts w:cs="Times New Roman"/>
                <w:szCs w:val="24"/>
              </w:rPr>
              <w:pPrChange w:id="1338" w:author="blake grills" w:date="2020-03-18T19:15:00Z">
                <w:pPr>
                  <w:jc w:val="center"/>
                </w:pPr>
              </w:pPrChange>
            </w:pPr>
            <w:r w:rsidRPr="002248ED">
              <w:rPr>
                <w:rFonts w:cs="Times New Roman"/>
                <w:szCs w:val="24"/>
              </w:rPr>
              <w:t>0</w:t>
            </w:r>
          </w:p>
        </w:tc>
        <w:tc>
          <w:tcPr>
            <w:tcW w:w="1295" w:type="dxa"/>
            <w:tcPrChange w:id="1339" w:author="blake grills" w:date="2020-03-18T19:15:00Z">
              <w:tcPr>
                <w:tcW w:w="909" w:type="dxa"/>
              </w:tcPr>
            </w:tcPrChange>
          </w:tcPr>
          <w:p w14:paraId="2422560A" w14:textId="7899ACC6" w:rsidR="005A459A" w:rsidRPr="002248ED" w:rsidRDefault="00582B25">
            <w:pPr>
              <w:rPr>
                <w:rFonts w:cs="Times New Roman"/>
                <w:szCs w:val="24"/>
              </w:rPr>
              <w:pPrChange w:id="1340" w:author="blake grills"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1341" w:author="blake grills" w:date="2020-03-18T19:15:00Z">
              <w:tcPr>
                <w:tcW w:w="910" w:type="dxa"/>
              </w:tcPr>
            </w:tcPrChange>
          </w:tcPr>
          <w:p w14:paraId="3B5906A8" w14:textId="725AA9D1" w:rsidR="00524C09" w:rsidRPr="002248ED" w:rsidRDefault="00524C09">
            <w:pPr>
              <w:rPr>
                <w:rFonts w:cs="Times New Roman"/>
                <w:b/>
                <w:bCs/>
                <w:szCs w:val="24"/>
              </w:rPr>
              <w:pPrChange w:id="1342" w:author="blake grills" w:date="2020-03-18T19:15:00Z">
                <w:pPr>
                  <w:jc w:val="center"/>
                </w:pPr>
              </w:pPrChange>
            </w:pPr>
            <w:r w:rsidRPr="002248ED">
              <w:rPr>
                <w:rFonts w:cs="Times New Roman"/>
                <w:b/>
                <w:bCs/>
                <w:szCs w:val="24"/>
              </w:rPr>
              <w:t>5</w:t>
            </w:r>
          </w:p>
        </w:tc>
        <w:tc>
          <w:tcPr>
            <w:tcW w:w="1295" w:type="dxa"/>
            <w:tcPrChange w:id="1343" w:author="blake grills" w:date="2020-03-18T19:15:00Z">
              <w:tcPr>
                <w:tcW w:w="909" w:type="dxa"/>
              </w:tcPr>
            </w:tcPrChange>
          </w:tcPr>
          <w:p w14:paraId="61612ECD" w14:textId="1B31A30D" w:rsidR="00524C09" w:rsidRPr="002248ED" w:rsidRDefault="00524C09">
            <w:pPr>
              <w:rPr>
                <w:rFonts w:cs="Times New Roman"/>
                <w:b/>
                <w:bCs/>
                <w:szCs w:val="24"/>
              </w:rPr>
              <w:pPrChange w:id="1344" w:author="blake grills" w:date="2020-03-18T19:15:00Z">
                <w:pPr>
                  <w:jc w:val="center"/>
                </w:pPr>
              </w:pPrChange>
            </w:pPr>
            <w:r w:rsidRPr="002248ED">
              <w:rPr>
                <w:rFonts w:cs="Times New Roman"/>
                <w:b/>
                <w:bCs/>
                <w:szCs w:val="24"/>
              </w:rPr>
              <w:t>6</w:t>
            </w:r>
          </w:p>
        </w:tc>
        <w:tc>
          <w:tcPr>
            <w:tcW w:w="935" w:type="dxa"/>
            <w:tcPrChange w:id="1345" w:author="blake grills" w:date="2020-03-18T19:15:00Z">
              <w:tcPr>
                <w:tcW w:w="1056" w:type="dxa"/>
              </w:tcPr>
            </w:tcPrChange>
          </w:tcPr>
          <w:p w14:paraId="684D4B28" w14:textId="5A48E165" w:rsidR="00524C09" w:rsidRPr="002248ED" w:rsidRDefault="00524C09">
            <w:pPr>
              <w:rPr>
                <w:rFonts w:cs="Times New Roman"/>
                <w:b/>
                <w:bCs/>
                <w:szCs w:val="24"/>
              </w:rPr>
              <w:pPrChange w:id="1346" w:author="blake grills" w:date="2020-03-18T19:15:00Z">
                <w:pPr>
                  <w:jc w:val="center"/>
                </w:pPr>
              </w:pPrChange>
            </w:pPr>
            <w:r w:rsidRPr="002248ED">
              <w:rPr>
                <w:rFonts w:cs="Times New Roman"/>
                <w:b/>
                <w:bCs/>
                <w:szCs w:val="24"/>
              </w:rPr>
              <w:t>7</w:t>
            </w:r>
          </w:p>
        </w:tc>
        <w:tc>
          <w:tcPr>
            <w:tcW w:w="936" w:type="dxa"/>
            <w:tcPrChange w:id="1347" w:author="blake grills" w:date="2020-03-18T19:15:00Z">
              <w:tcPr>
                <w:tcW w:w="301" w:type="dxa"/>
              </w:tcPr>
            </w:tcPrChange>
          </w:tcPr>
          <w:p w14:paraId="784931D1" w14:textId="38FBB7F5" w:rsidR="00524C09" w:rsidRPr="002248ED" w:rsidRDefault="00524C09">
            <w:pPr>
              <w:rPr>
                <w:rFonts w:cs="Times New Roman"/>
                <w:b/>
                <w:bCs/>
                <w:szCs w:val="24"/>
              </w:rPr>
              <w:pPrChange w:id="1348" w:author="blake grills" w:date="2020-03-18T19:15:00Z">
                <w:pPr>
                  <w:jc w:val="center"/>
                </w:pPr>
              </w:pPrChange>
            </w:pPr>
            <w:r w:rsidRPr="002248ED">
              <w:rPr>
                <w:rFonts w:cs="Times New Roman"/>
                <w:b/>
                <w:bCs/>
                <w:szCs w:val="24"/>
              </w:rPr>
              <w:t>8</w:t>
            </w:r>
          </w:p>
        </w:tc>
        <w:tc>
          <w:tcPr>
            <w:tcW w:w="1295" w:type="dxa"/>
            <w:tcPrChange w:id="1349" w:author="blake grills" w:date="2020-03-18T19:15:00Z">
              <w:tcPr>
                <w:tcW w:w="909" w:type="dxa"/>
              </w:tcPr>
            </w:tcPrChange>
          </w:tcPr>
          <w:p w14:paraId="2B091B88" w14:textId="2BCD0ACC" w:rsidR="00524C09" w:rsidRPr="002248ED" w:rsidRDefault="00524C09">
            <w:pPr>
              <w:rPr>
                <w:rFonts w:cs="Times New Roman"/>
                <w:b/>
                <w:bCs/>
                <w:szCs w:val="24"/>
              </w:rPr>
              <w:pPrChange w:id="1350" w:author="blake grills" w:date="2020-03-18T19:15:00Z">
                <w:pPr>
                  <w:jc w:val="center"/>
                </w:pPr>
              </w:pPrChange>
            </w:pPr>
            <w:r w:rsidRPr="002248ED">
              <w:rPr>
                <w:rFonts w:cs="Times New Roman"/>
                <w:b/>
                <w:bCs/>
                <w:szCs w:val="24"/>
              </w:rPr>
              <w:t>9</w:t>
            </w:r>
          </w:p>
        </w:tc>
        <w:tc>
          <w:tcPr>
            <w:tcW w:w="1295" w:type="dxa"/>
            <w:tcPrChange w:id="1351" w:author="blake grills" w:date="2020-03-18T19:15:00Z">
              <w:tcPr>
                <w:tcW w:w="909" w:type="dxa"/>
              </w:tcPr>
            </w:tcPrChange>
          </w:tcPr>
          <w:p w14:paraId="17720CF2" w14:textId="7423F0F3" w:rsidR="00524C09" w:rsidRPr="002248ED" w:rsidRDefault="00524C09">
            <w:pPr>
              <w:rPr>
                <w:rFonts w:cs="Times New Roman"/>
                <w:b/>
                <w:bCs/>
                <w:szCs w:val="24"/>
              </w:rPr>
              <w:pPrChange w:id="1352" w:author="blake grills" w:date="2020-03-18T19:15:00Z">
                <w:pPr>
                  <w:jc w:val="center"/>
                </w:pPr>
              </w:pPrChange>
            </w:pPr>
            <w:r w:rsidRPr="002248ED">
              <w:rPr>
                <w:rFonts w:cs="Times New Roman"/>
                <w:b/>
                <w:bCs/>
                <w:szCs w:val="24"/>
              </w:rPr>
              <w:t>0</w:t>
            </w:r>
          </w:p>
        </w:tc>
        <w:tc>
          <w:tcPr>
            <w:tcW w:w="1295" w:type="dxa"/>
            <w:tcPrChange w:id="1353" w:author="blake grills" w:date="2020-03-18T19:15:00Z">
              <w:tcPr>
                <w:tcW w:w="909" w:type="dxa"/>
              </w:tcPr>
            </w:tcPrChange>
          </w:tcPr>
          <w:p w14:paraId="0D675FE8" w14:textId="21DF8700" w:rsidR="00524C09" w:rsidRPr="002248ED" w:rsidRDefault="00524C09">
            <w:pPr>
              <w:rPr>
                <w:rFonts w:cs="Times New Roman"/>
                <w:b/>
                <w:bCs/>
                <w:szCs w:val="24"/>
              </w:rPr>
              <w:pPrChange w:id="1354" w:author="blake grills" w:date="2020-03-18T19:15:00Z">
                <w:pPr>
                  <w:jc w:val="center"/>
                </w:pPr>
              </w:pPrChange>
            </w:pPr>
            <w:r w:rsidRPr="002248ED">
              <w:rPr>
                <w:rFonts w:cs="Times New Roman"/>
                <w:b/>
                <w:bCs/>
                <w:szCs w:val="24"/>
              </w:rPr>
              <w:t>-</w:t>
            </w:r>
          </w:p>
        </w:tc>
        <w:tc>
          <w:tcPr>
            <w:tcW w:w="1295" w:type="dxa"/>
            <w:tcPrChange w:id="1355" w:author="blake grills" w:date="2020-03-18T19:15:00Z">
              <w:tcPr>
                <w:tcW w:w="909" w:type="dxa"/>
              </w:tcPr>
            </w:tcPrChange>
          </w:tcPr>
          <w:p w14:paraId="51D6FF67" w14:textId="174AD40F" w:rsidR="00524C09" w:rsidRPr="002248ED" w:rsidRDefault="00524C09">
            <w:pPr>
              <w:rPr>
                <w:rFonts w:cs="Times New Roman"/>
                <w:b/>
                <w:bCs/>
                <w:szCs w:val="24"/>
              </w:rPr>
              <w:pPrChange w:id="1356" w:author="blake grills" w:date="2020-03-18T19:15:00Z">
                <w:pPr>
                  <w:jc w:val="center"/>
                </w:pPr>
              </w:pPrChange>
            </w:pPr>
            <w:r w:rsidRPr="002248ED">
              <w:rPr>
                <w:rFonts w:cs="Times New Roman"/>
                <w:b/>
                <w:bCs/>
                <w:szCs w:val="24"/>
              </w:rPr>
              <w:t>_</w:t>
            </w:r>
          </w:p>
        </w:tc>
        <w:tc>
          <w:tcPr>
            <w:tcW w:w="1295" w:type="dxa"/>
            <w:tcPrChange w:id="1357" w:author="blake grills" w:date="2020-03-18T19:15:00Z">
              <w:tcPr>
                <w:tcW w:w="909" w:type="dxa"/>
              </w:tcPr>
            </w:tcPrChange>
          </w:tcPr>
          <w:p w14:paraId="4010EE21" w14:textId="2CB5FABF" w:rsidR="00524C09" w:rsidRPr="002248ED" w:rsidRDefault="00524C09">
            <w:pPr>
              <w:rPr>
                <w:rFonts w:cs="Times New Roman"/>
                <w:b/>
                <w:bCs/>
                <w:szCs w:val="24"/>
              </w:rPr>
              <w:pPrChange w:id="1358" w:author="blake grills" w:date="2020-03-18T19:15:00Z">
                <w:pPr>
                  <w:jc w:val="center"/>
                </w:pPr>
              </w:pPrChange>
            </w:pPr>
            <w:r w:rsidRPr="002248ED">
              <w:rPr>
                <w:rFonts w:cs="Times New Roman"/>
                <w:b/>
                <w:bCs/>
                <w:szCs w:val="24"/>
              </w:rPr>
              <w:t>+</w:t>
            </w:r>
          </w:p>
        </w:tc>
        <w:tc>
          <w:tcPr>
            <w:tcW w:w="1295" w:type="dxa"/>
            <w:tcPrChange w:id="1359" w:author="blake grills" w:date="2020-03-18T19:15:00Z">
              <w:tcPr>
                <w:tcW w:w="909" w:type="dxa"/>
              </w:tcPr>
            </w:tcPrChange>
          </w:tcPr>
          <w:p w14:paraId="648C4E6A" w14:textId="5C614D2C" w:rsidR="00524C09" w:rsidRPr="002248ED" w:rsidRDefault="00524C09">
            <w:pPr>
              <w:rPr>
                <w:rFonts w:cs="Times New Roman"/>
                <w:b/>
                <w:bCs/>
                <w:szCs w:val="24"/>
              </w:rPr>
              <w:pPrChange w:id="1360" w:author="blake grills"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1361" w:author="blake grills" w:date="2020-03-18T19:15:00Z">
              <w:tcPr>
                <w:tcW w:w="910" w:type="dxa"/>
              </w:tcPr>
            </w:tcPrChange>
          </w:tcPr>
          <w:p w14:paraId="72C97691" w14:textId="3A86256F" w:rsidR="00524C09" w:rsidRPr="002248ED" w:rsidRDefault="00582B25">
            <w:pPr>
              <w:rPr>
                <w:rFonts w:cs="Times New Roman"/>
                <w:szCs w:val="24"/>
              </w:rPr>
              <w:pPrChange w:id="1362" w:author="blake grills" w:date="2020-03-18T19:15:00Z">
                <w:pPr>
                  <w:jc w:val="center"/>
                </w:pPr>
              </w:pPrChange>
            </w:pPr>
            <w:r w:rsidRPr="002248ED">
              <w:rPr>
                <w:rFonts w:cs="Times New Roman"/>
                <w:szCs w:val="24"/>
              </w:rPr>
              <w:t>0</w:t>
            </w:r>
          </w:p>
        </w:tc>
        <w:tc>
          <w:tcPr>
            <w:tcW w:w="1295" w:type="dxa"/>
            <w:tcPrChange w:id="1363" w:author="blake grills" w:date="2020-03-18T19:15:00Z">
              <w:tcPr>
                <w:tcW w:w="909" w:type="dxa"/>
              </w:tcPr>
            </w:tcPrChange>
          </w:tcPr>
          <w:p w14:paraId="35D69821" w14:textId="4756F6C1" w:rsidR="00524C09" w:rsidRPr="002248ED" w:rsidRDefault="00582B25">
            <w:pPr>
              <w:rPr>
                <w:rFonts w:cs="Times New Roman"/>
                <w:szCs w:val="24"/>
              </w:rPr>
              <w:pPrChange w:id="1364" w:author="blake grills" w:date="2020-03-18T19:15:00Z">
                <w:pPr>
                  <w:jc w:val="center"/>
                </w:pPr>
              </w:pPrChange>
            </w:pPr>
            <w:r w:rsidRPr="002248ED">
              <w:rPr>
                <w:rFonts w:cs="Times New Roman"/>
                <w:szCs w:val="24"/>
              </w:rPr>
              <w:t>0</w:t>
            </w:r>
          </w:p>
        </w:tc>
        <w:tc>
          <w:tcPr>
            <w:tcW w:w="935" w:type="dxa"/>
            <w:tcPrChange w:id="1365" w:author="blake grills" w:date="2020-03-18T19:15:00Z">
              <w:tcPr>
                <w:tcW w:w="1056" w:type="dxa"/>
              </w:tcPr>
            </w:tcPrChange>
          </w:tcPr>
          <w:p w14:paraId="049702C8" w14:textId="6E452560" w:rsidR="00524C09" w:rsidRPr="002248ED" w:rsidRDefault="00582B25">
            <w:pPr>
              <w:rPr>
                <w:rFonts w:cs="Times New Roman"/>
                <w:szCs w:val="24"/>
              </w:rPr>
              <w:pPrChange w:id="1366" w:author="blake grills" w:date="2020-03-18T19:15:00Z">
                <w:pPr>
                  <w:jc w:val="center"/>
                </w:pPr>
              </w:pPrChange>
            </w:pPr>
            <w:r w:rsidRPr="002248ED">
              <w:rPr>
                <w:rFonts w:cs="Times New Roman"/>
                <w:szCs w:val="24"/>
              </w:rPr>
              <w:t>0</w:t>
            </w:r>
          </w:p>
        </w:tc>
        <w:tc>
          <w:tcPr>
            <w:tcW w:w="936" w:type="dxa"/>
            <w:tcPrChange w:id="1367" w:author="blake grills" w:date="2020-03-18T19:15:00Z">
              <w:tcPr>
                <w:tcW w:w="301" w:type="dxa"/>
              </w:tcPr>
            </w:tcPrChange>
          </w:tcPr>
          <w:p w14:paraId="30526F80" w14:textId="6DB7B6DA" w:rsidR="00524C09" w:rsidRPr="002248ED" w:rsidRDefault="00582B25">
            <w:pPr>
              <w:rPr>
                <w:rFonts w:cs="Times New Roman"/>
                <w:szCs w:val="24"/>
              </w:rPr>
              <w:pPrChange w:id="1368" w:author="blake grills" w:date="2020-03-18T19:15:00Z">
                <w:pPr>
                  <w:jc w:val="center"/>
                </w:pPr>
              </w:pPrChange>
            </w:pPr>
            <w:r w:rsidRPr="002248ED">
              <w:rPr>
                <w:rFonts w:cs="Times New Roman"/>
                <w:szCs w:val="24"/>
              </w:rPr>
              <w:t>0</w:t>
            </w:r>
          </w:p>
        </w:tc>
        <w:tc>
          <w:tcPr>
            <w:tcW w:w="1295" w:type="dxa"/>
            <w:tcPrChange w:id="1369" w:author="blake grills" w:date="2020-03-18T19:15:00Z">
              <w:tcPr>
                <w:tcW w:w="909" w:type="dxa"/>
              </w:tcPr>
            </w:tcPrChange>
          </w:tcPr>
          <w:p w14:paraId="658C47DB" w14:textId="3BEEC773" w:rsidR="00524C09" w:rsidRPr="002248ED" w:rsidRDefault="00582B25">
            <w:pPr>
              <w:rPr>
                <w:rFonts w:cs="Times New Roman"/>
                <w:szCs w:val="24"/>
              </w:rPr>
              <w:pPrChange w:id="1370" w:author="blake grills" w:date="2020-03-18T19:15:00Z">
                <w:pPr>
                  <w:jc w:val="center"/>
                </w:pPr>
              </w:pPrChange>
            </w:pPr>
            <w:r w:rsidRPr="002248ED">
              <w:rPr>
                <w:rFonts w:cs="Times New Roman"/>
                <w:szCs w:val="24"/>
              </w:rPr>
              <w:t>0</w:t>
            </w:r>
          </w:p>
        </w:tc>
        <w:tc>
          <w:tcPr>
            <w:tcW w:w="1295" w:type="dxa"/>
            <w:tcPrChange w:id="1371" w:author="blake grills" w:date="2020-03-18T19:15:00Z">
              <w:tcPr>
                <w:tcW w:w="909" w:type="dxa"/>
              </w:tcPr>
            </w:tcPrChange>
          </w:tcPr>
          <w:p w14:paraId="51AD8BE7" w14:textId="5266632A" w:rsidR="00524C09" w:rsidRPr="002248ED" w:rsidRDefault="00582B25">
            <w:pPr>
              <w:rPr>
                <w:rFonts w:cs="Times New Roman"/>
                <w:szCs w:val="24"/>
              </w:rPr>
              <w:pPrChange w:id="1372" w:author="blake grills" w:date="2020-03-18T19:15:00Z">
                <w:pPr>
                  <w:jc w:val="center"/>
                </w:pPr>
              </w:pPrChange>
            </w:pPr>
            <w:r w:rsidRPr="002248ED">
              <w:rPr>
                <w:rFonts w:cs="Times New Roman"/>
                <w:szCs w:val="24"/>
              </w:rPr>
              <w:t>0</w:t>
            </w:r>
          </w:p>
        </w:tc>
        <w:tc>
          <w:tcPr>
            <w:tcW w:w="1295" w:type="dxa"/>
            <w:tcPrChange w:id="1373" w:author="blake grills" w:date="2020-03-18T19:15:00Z">
              <w:tcPr>
                <w:tcW w:w="909" w:type="dxa"/>
              </w:tcPr>
            </w:tcPrChange>
          </w:tcPr>
          <w:p w14:paraId="09DCF39D" w14:textId="3CF71AAC" w:rsidR="00524C09" w:rsidRPr="002248ED" w:rsidRDefault="00582B25">
            <w:pPr>
              <w:rPr>
                <w:rFonts w:cs="Times New Roman"/>
                <w:szCs w:val="24"/>
              </w:rPr>
              <w:pPrChange w:id="1374" w:author="blake grills" w:date="2020-03-18T19:15:00Z">
                <w:pPr>
                  <w:jc w:val="center"/>
                </w:pPr>
              </w:pPrChange>
            </w:pPr>
            <w:r w:rsidRPr="002248ED">
              <w:rPr>
                <w:rFonts w:cs="Times New Roman"/>
                <w:szCs w:val="24"/>
              </w:rPr>
              <w:t>0</w:t>
            </w:r>
          </w:p>
        </w:tc>
        <w:tc>
          <w:tcPr>
            <w:tcW w:w="1295" w:type="dxa"/>
            <w:tcPrChange w:id="1375" w:author="blake grills" w:date="2020-03-18T19:15:00Z">
              <w:tcPr>
                <w:tcW w:w="909" w:type="dxa"/>
              </w:tcPr>
            </w:tcPrChange>
          </w:tcPr>
          <w:p w14:paraId="7C7A8794" w14:textId="6EC71F35" w:rsidR="00524C09" w:rsidRPr="002248ED" w:rsidRDefault="00582B25">
            <w:pPr>
              <w:rPr>
                <w:rFonts w:cs="Times New Roman"/>
                <w:szCs w:val="24"/>
              </w:rPr>
              <w:pPrChange w:id="1376" w:author="blake grills" w:date="2020-03-18T19:15:00Z">
                <w:pPr>
                  <w:jc w:val="center"/>
                </w:pPr>
              </w:pPrChange>
            </w:pPr>
            <w:r w:rsidRPr="002248ED">
              <w:rPr>
                <w:rFonts w:cs="Times New Roman"/>
                <w:szCs w:val="24"/>
              </w:rPr>
              <w:t>0</w:t>
            </w:r>
          </w:p>
        </w:tc>
        <w:tc>
          <w:tcPr>
            <w:tcW w:w="1295" w:type="dxa"/>
            <w:tcPrChange w:id="1377" w:author="blake grills" w:date="2020-03-18T19:15:00Z">
              <w:tcPr>
                <w:tcW w:w="909" w:type="dxa"/>
              </w:tcPr>
            </w:tcPrChange>
          </w:tcPr>
          <w:p w14:paraId="03B025CA" w14:textId="68053594" w:rsidR="00524C09" w:rsidRPr="002248ED" w:rsidRDefault="00582B25">
            <w:pPr>
              <w:rPr>
                <w:rFonts w:cs="Times New Roman"/>
                <w:szCs w:val="24"/>
              </w:rPr>
              <w:pPrChange w:id="1378" w:author="blake grills" w:date="2020-03-18T19:15:00Z">
                <w:pPr>
                  <w:jc w:val="center"/>
                </w:pPr>
              </w:pPrChange>
            </w:pPr>
            <w:r w:rsidRPr="002248ED">
              <w:rPr>
                <w:rFonts w:cs="Times New Roman"/>
                <w:szCs w:val="24"/>
              </w:rPr>
              <w:t>0</w:t>
            </w:r>
          </w:p>
        </w:tc>
        <w:tc>
          <w:tcPr>
            <w:tcW w:w="1295" w:type="dxa"/>
            <w:tcPrChange w:id="1379" w:author="blake grills" w:date="2020-03-18T19:15:00Z">
              <w:tcPr>
                <w:tcW w:w="909" w:type="dxa"/>
              </w:tcPr>
            </w:tcPrChange>
          </w:tcPr>
          <w:p w14:paraId="17A674F3" w14:textId="2AE55C63" w:rsidR="00524C09" w:rsidRPr="002248ED" w:rsidRDefault="00582B25">
            <w:pPr>
              <w:rPr>
                <w:rFonts w:cs="Times New Roman"/>
                <w:szCs w:val="24"/>
              </w:rPr>
              <w:pPrChange w:id="1380" w:author="blake grills"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1381" w:author="blake grills" w:date="2020-03-18T19:15:00Z">
              <w:tcPr>
                <w:tcW w:w="910" w:type="dxa"/>
              </w:tcPr>
            </w:tcPrChange>
          </w:tcPr>
          <w:p w14:paraId="04808759" w14:textId="1BDA7E62" w:rsidR="00524C09" w:rsidRPr="002248ED" w:rsidRDefault="00524C09">
            <w:pPr>
              <w:rPr>
                <w:rFonts w:cs="Times New Roman"/>
                <w:b/>
                <w:bCs/>
                <w:szCs w:val="24"/>
              </w:rPr>
              <w:pPrChange w:id="1382" w:author="blake grills" w:date="2020-03-18T19:15:00Z">
                <w:pPr>
                  <w:jc w:val="center"/>
                </w:pPr>
              </w:pPrChange>
            </w:pPr>
            <w:r w:rsidRPr="002248ED">
              <w:rPr>
                <w:rFonts w:cs="Times New Roman"/>
                <w:b/>
                <w:bCs/>
                <w:szCs w:val="24"/>
              </w:rPr>
              <w:t>{</w:t>
            </w:r>
          </w:p>
        </w:tc>
        <w:tc>
          <w:tcPr>
            <w:tcW w:w="1295" w:type="dxa"/>
            <w:tcPrChange w:id="1383" w:author="blake grills" w:date="2020-03-18T19:15:00Z">
              <w:tcPr>
                <w:tcW w:w="909" w:type="dxa"/>
              </w:tcPr>
            </w:tcPrChange>
          </w:tcPr>
          <w:p w14:paraId="51D526A4" w14:textId="282F3092" w:rsidR="00524C09" w:rsidRPr="002248ED" w:rsidRDefault="00524C09">
            <w:pPr>
              <w:rPr>
                <w:rFonts w:cs="Times New Roman"/>
                <w:b/>
                <w:bCs/>
                <w:szCs w:val="24"/>
              </w:rPr>
              <w:pPrChange w:id="1384" w:author="blake grills" w:date="2020-03-18T19:15:00Z">
                <w:pPr>
                  <w:jc w:val="center"/>
                </w:pPr>
              </w:pPrChange>
            </w:pPr>
            <w:r w:rsidRPr="002248ED">
              <w:rPr>
                <w:rFonts w:cs="Times New Roman"/>
                <w:b/>
                <w:bCs/>
                <w:szCs w:val="24"/>
              </w:rPr>
              <w:t>[</w:t>
            </w:r>
          </w:p>
        </w:tc>
        <w:tc>
          <w:tcPr>
            <w:tcW w:w="935" w:type="dxa"/>
            <w:tcPrChange w:id="1385" w:author="blake grills" w:date="2020-03-18T19:15:00Z">
              <w:tcPr>
                <w:tcW w:w="1056" w:type="dxa"/>
              </w:tcPr>
            </w:tcPrChange>
          </w:tcPr>
          <w:p w14:paraId="79383C17" w14:textId="35672901" w:rsidR="00524C09" w:rsidRPr="002248ED" w:rsidRDefault="00524C09">
            <w:pPr>
              <w:rPr>
                <w:rFonts w:cs="Times New Roman"/>
                <w:b/>
                <w:bCs/>
                <w:szCs w:val="24"/>
              </w:rPr>
              <w:pPrChange w:id="1386" w:author="blake grills" w:date="2020-03-18T19:15:00Z">
                <w:pPr>
                  <w:jc w:val="center"/>
                </w:pPr>
              </w:pPrChange>
            </w:pPr>
            <w:r w:rsidRPr="002248ED">
              <w:rPr>
                <w:rFonts w:cs="Times New Roman"/>
                <w:b/>
                <w:bCs/>
                <w:szCs w:val="24"/>
              </w:rPr>
              <w:t>}</w:t>
            </w:r>
          </w:p>
        </w:tc>
        <w:tc>
          <w:tcPr>
            <w:tcW w:w="936" w:type="dxa"/>
            <w:tcPrChange w:id="1387" w:author="blake grills" w:date="2020-03-18T19:15:00Z">
              <w:tcPr>
                <w:tcW w:w="301" w:type="dxa"/>
              </w:tcPr>
            </w:tcPrChange>
          </w:tcPr>
          <w:p w14:paraId="7D662860" w14:textId="519CEEA4" w:rsidR="00524C09" w:rsidRPr="002248ED" w:rsidRDefault="00524C09">
            <w:pPr>
              <w:rPr>
                <w:rFonts w:cs="Times New Roman"/>
                <w:b/>
                <w:bCs/>
                <w:szCs w:val="24"/>
              </w:rPr>
              <w:pPrChange w:id="1388" w:author="blake grills" w:date="2020-03-18T19:15:00Z">
                <w:pPr>
                  <w:jc w:val="center"/>
                </w:pPr>
              </w:pPrChange>
            </w:pPr>
            <w:r w:rsidRPr="002248ED">
              <w:rPr>
                <w:rFonts w:cs="Times New Roman"/>
                <w:b/>
                <w:bCs/>
                <w:szCs w:val="24"/>
              </w:rPr>
              <w:t>]</w:t>
            </w:r>
          </w:p>
        </w:tc>
        <w:tc>
          <w:tcPr>
            <w:tcW w:w="1295" w:type="dxa"/>
            <w:tcPrChange w:id="1389" w:author="blake grills" w:date="2020-03-18T19:15:00Z">
              <w:tcPr>
                <w:tcW w:w="909" w:type="dxa"/>
              </w:tcPr>
            </w:tcPrChange>
          </w:tcPr>
          <w:p w14:paraId="5327EBFA" w14:textId="0C7BFD45" w:rsidR="00524C09" w:rsidRPr="002248ED" w:rsidRDefault="00524C09">
            <w:pPr>
              <w:rPr>
                <w:rFonts w:cs="Times New Roman"/>
                <w:b/>
                <w:bCs/>
                <w:szCs w:val="24"/>
              </w:rPr>
              <w:pPrChange w:id="1390" w:author="blake grills" w:date="2020-03-18T19:15:00Z">
                <w:pPr>
                  <w:jc w:val="center"/>
                </w:pPr>
              </w:pPrChange>
            </w:pPr>
            <w:r w:rsidRPr="002248ED">
              <w:rPr>
                <w:rFonts w:cs="Times New Roman"/>
                <w:b/>
                <w:bCs/>
                <w:szCs w:val="24"/>
              </w:rPr>
              <w:t>|</w:t>
            </w:r>
          </w:p>
        </w:tc>
        <w:tc>
          <w:tcPr>
            <w:tcW w:w="1295" w:type="dxa"/>
            <w:tcPrChange w:id="1391" w:author="blake grills" w:date="2020-03-18T19:15:00Z">
              <w:tcPr>
                <w:tcW w:w="909" w:type="dxa"/>
              </w:tcPr>
            </w:tcPrChange>
          </w:tcPr>
          <w:p w14:paraId="3D94AE76" w14:textId="0BB004EE" w:rsidR="00524C09" w:rsidRPr="002248ED" w:rsidRDefault="00524C09">
            <w:pPr>
              <w:rPr>
                <w:rFonts w:cs="Times New Roman"/>
                <w:b/>
                <w:bCs/>
                <w:szCs w:val="24"/>
              </w:rPr>
              <w:pPrChange w:id="1392" w:author="blake grills" w:date="2020-03-18T19:15:00Z">
                <w:pPr>
                  <w:jc w:val="center"/>
                </w:pPr>
              </w:pPrChange>
            </w:pPr>
            <w:r w:rsidRPr="002248ED">
              <w:rPr>
                <w:rFonts w:cs="Times New Roman"/>
                <w:b/>
                <w:bCs/>
                <w:szCs w:val="24"/>
              </w:rPr>
              <w:t>\</w:t>
            </w:r>
          </w:p>
        </w:tc>
        <w:tc>
          <w:tcPr>
            <w:tcW w:w="1295" w:type="dxa"/>
            <w:tcPrChange w:id="1393" w:author="blake grills" w:date="2020-03-18T19:15:00Z">
              <w:tcPr>
                <w:tcW w:w="909" w:type="dxa"/>
              </w:tcPr>
            </w:tcPrChange>
          </w:tcPr>
          <w:p w14:paraId="0BF5BA24" w14:textId="7AB9CF29" w:rsidR="00524C09" w:rsidRPr="002248ED" w:rsidRDefault="00524C09">
            <w:pPr>
              <w:rPr>
                <w:rFonts w:cs="Times New Roman"/>
                <w:b/>
                <w:bCs/>
                <w:szCs w:val="24"/>
              </w:rPr>
              <w:pPrChange w:id="1394" w:author="blake grills" w:date="2020-03-18T19:15:00Z">
                <w:pPr>
                  <w:jc w:val="center"/>
                </w:pPr>
              </w:pPrChange>
            </w:pPr>
            <w:r w:rsidRPr="002248ED">
              <w:rPr>
                <w:rFonts w:cs="Times New Roman"/>
                <w:b/>
                <w:bCs/>
                <w:szCs w:val="24"/>
              </w:rPr>
              <w:t>:</w:t>
            </w:r>
          </w:p>
        </w:tc>
        <w:tc>
          <w:tcPr>
            <w:tcW w:w="1295" w:type="dxa"/>
            <w:tcPrChange w:id="1395" w:author="blake grills" w:date="2020-03-18T19:15:00Z">
              <w:tcPr>
                <w:tcW w:w="909" w:type="dxa"/>
              </w:tcPr>
            </w:tcPrChange>
          </w:tcPr>
          <w:p w14:paraId="6CF29F50" w14:textId="454D5AA5" w:rsidR="00524C09" w:rsidRPr="002248ED" w:rsidRDefault="00524C09">
            <w:pPr>
              <w:rPr>
                <w:rFonts w:cs="Times New Roman"/>
                <w:b/>
                <w:bCs/>
                <w:szCs w:val="24"/>
              </w:rPr>
              <w:pPrChange w:id="1396" w:author="blake grills" w:date="2020-03-18T19:15:00Z">
                <w:pPr>
                  <w:jc w:val="center"/>
                </w:pPr>
              </w:pPrChange>
            </w:pPr>
            <w:r w:rsidRPr="002248ED">
              <w:rPr>
                <w:rFonts w:cs="Times New Roman"/>
                <w:b/>
                <w:bCs/>
                <w:szCs w:val="24"/>
              </w:rPr>
              <w:t>;</w:t>
            </w:r>
          </w:p>
        </w:tc>
        <w:tc>
          <w:tcPr>
            <w:tcW w:w="1295" w:type="dxa"/>
            <w:tcPrChange w:id="1397" w:author="blake grills" w:date="2020-03-18T19:15:00Z">
              <w:tcPr>
                <w:tcW w:w="909" w:type="dxa"/>
              </w:tcPr>
            </w:tcPrChange>
          </w:tcPr>
          <w:p w14:paraId="32D6AEA8" w14:textId="30DC9A57" w:rsidR="00524C09" w:rsidRPr="002248ED" w:rsidRDefault="00524C09">
            <w:pPr>
              <w:rPr>
                <w:rFonts w:cs="Times New Roman"/>
                <w:b/>
                <w:bCs/>
                <w:szCs w:val="24"/>
              </w:rPr>
              <w:pPrChange w:id="1398" w:author="blake grills" w:date="2020-03-18T19:15:00Z">
                <w:pPr>
                  <w:jc w:val="center"/>
                </w:pPr>
              </w:pPrChange>
            </w:pPr>
            <w:r w:rsidRPr="002248ED">
              <w:rPr>
                <w:rFonts w:cs="Times New Roman"/>
                <w:b/>
                <w:bCs/>
                <w:szCs w:val="24"/>
              </w:rPr>
              <w:t>‘</w:t>
            </w:r>
          </w:p>
        </w:tc>
        <w:tc>
          <w:tcPr>
            <w:tcW w:w="1295" w:type="dxa"/>
            <w:tcPrChange w:id="1399" w:author="blake grills" w:date="2020-03-18T19:15:00Z">
              <w:tcPr>
                <w:tcW w:w="909" w:type="dxa"/>
              </w:tcPr>
            </w:tcPrChange>
          </w:tcPr>
          <w:p w14:paraId="70F740C4" w14:textId="751B7631" w:rsidR="00524C09" w:rsidRPr="002248ED" w:rsidRDefault="00524C09">
            <w:pPr>
              <w:rPr>
                <w:rFonts w:cs="Times New Roman"/>
                <w:b/>
                <w:bCs/>
                <w:szCs w:val="24"/>
              </w:rPr>
              <w:pPrChange w:id="1400" w:author="blake grills"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1401" w:author="blake grills" w:date="2020-03-18T19:15:00Z">
              <w:tcPr>
                <w:tcW w:w="910" w:type="dxa"/>
              </w:tcPr>
            </w:tcPrChange>
          </w:tcPr>
          <w:p w14:paraId="0A15FEA9" w14:textId="3C1611D7" w:rsidR="00524C09" w:rsidRPr="002248ED" w:rsidRDefault="00582B25">
            <w:pPr>
              <w:rPr>
                <w:rFonts w:cs="Times New Roman"/>
                <w:szCs w:val="24"/>
              </w:rPr>
              <w:pPrChange w:id="1402" w:author="blake grills" w:date="2020-03-18T19:15:00Z">
                <w:pPr>
                  <w:jc w:val="center"/>
                </w:pPr>
              </w:pPrChange>
            </w:pPr>
            <w:r w:rsidRPr="002248ED">
              <w:rPr>
                <w:rFonts w:cs="Times New Roman"/>
                <w:szCs w:val="24"/>
              </w:rPr>
              <w:lastRenderedPageBreak/>
              <w:t>0</w:t>
            </w:r>
          </w:p>
        </w:tc>
        <w:tc>
          <w:tcPr>
            <w:tcW w:w="1295" w:type="dxa"/>
            <w:tcPrChange w:id="1403" w:author="blake grills" w:date="2020-03-18T19:15:00Z">
              <w:tcPr>
                <w:tcW w:w="909" w:type="dxa"/>
              </w:tcPr>
            </w:tcPrChange>
          </w:tcPr>
          <w:p w14:paraId="08D74A2D" w14:textId="35B730B6" w:rsidR="00524C09" w:rsidRPr="002248ED" w:rsidRDefault="00582B25">
            <w:pPr>
              <w:rPr>
                <w:rFonts w:cs="Times New Roman"/>
                <w:szCs w:val="24"/>
              </w:rPr>
              <w:pPrChange w:id="1404" w:author="blake grills" w:date="2020-03-18T19:15:00Z">
                <w:pPr>
                  <w:jc w:val="center"/>
                </w:pPr>
              </w:pPrChange>
            </w:pPr>
            <w:r w:rsidRPr="002248ED">
              <w:rPr>
                <w:rFonts w:cs="Times New Roman"/>
                <w:szCs w:val="24"/>
              </w:rPr>
              <w:t>0</w:t>
            </w:r>
          </w:p>
        </w:tc>
        <w:tc>
          <w:tcPr>
            <w:tcW w:w="935" w:type="dxa"/>
            <w:tcPrChange w:id="1405" w:author="blake grills" w:date="2020-03-18T19:15:00Z">
              <w:tcPr>
                <w:tcW w:w="1056" w:type="dxa"/>
              </w:tcPr>
            </w:tcPrChange>
          </w:tcPr>
          <w:p w14:paraId="46455D57" w14:textId="4FD47428" w:rsidR="00524C09" w:rsidRPr="002248ED" w:rsidRDefault="00582B25">
            <w:pPr>
              <w:rPr>
                <w:rFonts w:cs="Times New Roman"/>
                <w:szCs w:val="24"/>
              </w:rPr>
              <w:pPrChange w:id="1406" w:author="blake grills" w:date="2020-03-18T19:15:00Z">
                <w:pPr>
                  <w:jc w:val="center"/>
                </w:pPr>
              </w:pPrChange>
            </w:pPr>
            <w:r w:rsidRPr="002248ED">
              <w:rPr>
                <w:rFonts w:cs="Times New Roman"/>
                <w:szCs w:val="24"/>
              </w:rPr>
              <w:t>0</w:t>
            </w:r>
          </w:p>
        </w:tc>
        <w:tc>
          <w:tcPr>
            <w:tcW w:w="936" w:type="dxa"/>
            <w:tcPrChange w:id="1407" w:author="blake grills" w:date="2020-03-18T19:15:00Z">
              <w:tcPr>
                <w:tcW w:w="301" w:type="dxa"/>
              </w:tcPr>
            </w:tcPrChange>
          </w:tcPr>
          <w:p w14:paraId="6E1AA6E6" w14:textId="24790BA8" w:rsidR="00524C09" w:rsidRPr="002248ED" w:rsidRDefault="00582B25">
            <w:pPr>
              <w:rPr>
                <w:rFonts w:cs="Times New Roman"/>
                <w:szCs w:val="24"/>
              </w:rPr>
              <w:pPrChange w:id="1408" w:author="blake grills" w:date="2020-03-18T19:15:00Z">
                <w:pPr>
                  <w:jc w:val="center"/>
                </w:pPr>
              </w:pPrChange>
            </w:pPr>
            <w:r w:rsidRPr="002248ED">
              <w:rPr>
                <w:rFonts w:cs="Times New Roman"/>
                <w:szCs w:val="24"/>
              </w:rPr>
              <w:t>0</w:t>
            </w:r>
          </w:p>
        </w:tc>
        <w:tc>
          <w:tcPr>
            <w:tcW w:w="1295" w:type="dxa"/>
            <w:tcPrChange w:id="1409" w:author="blake grills" w:date="2020-03-18T19:15:00Z">
              <w:tcPr>
                <w:tcW w:w="909" w:type="dxa"/>
              </w:tcPr>
            </w:tcPrChange>
          </w:tcPr>
          <w:p w14:paraId="0F81ACA9" w14:textId="52C0FFCD" w:rsidR="00524C09" w:rsidRPr="002248ED" w:rsidRDefault="00582B25">
            <w:pPr>
              <w:rPr>
                <w:rFonts w:cs="Times New Roman"/>
                <w:szCs w:val="24"/>
              </w:rPr>
              <w:pPrChange w:id="1410" w:author="blake grills" w:date="2020-03-18T19:15:00Z">
                <w:pPr>
                  <w:jc w:val="center"/>
                </w:pPr>
              </w:pPrChange>
            </w:pPr>
            <w:r w:rsidRPr="002248ED">
              <w:rPr>
                <w:rFonts w:cs="Times New Roman"/>
                <w:szCs w:val="24"/>
              </w:rPr>
              <w:t>0</w:t>
            </w:r>
          </w:p>
        </w:tc>
        <w:tc>
          <w:tcPr>
            <w:tcW w:w="1295" w:type="dxa"/>
            <w:tcPrChange w:id="1411" w:author="blake grills" w:date="2020-03-18T19:15:00Z">
              <w:tcPr>
                <w:tcW w:w="909" w:type="dxa"/>
              </w:tcPr>
            </w:tcPrChange>
          </w:tcPr>
          <w:p w14:paraId="7CC98078" w14:textId="51223829" w:rsidR="00524C09" w:rsidRPr="002248ED" w:rsidRDefault="00582B25">
            <w:pPr>
              <w:rPr>
                <w:rFonts w:cs="Times New Roman"/>
                <w:szCs w:val="24"/>
              </w:rPr>
              <w:pPrChange w:id="1412" w:author="blake grills" w:date="2020-03-18T19:15:00Z">
                <w:pPr>
                  <w:jc w:val="center"/>
                </w:pPr>
              </w:pPrChange>
            </w:pPr>
            <w:r w:rsidRPr="002248ED">
              <w:rPr>
                <w:rFonts w:cs="Times New Roman"/>
                <w:szCs w:val="24"/>
              </w:rPr>
              <w:t>0</w:t>
            </w:r>
          </w:p>
        </w:tc>
        <w:tc>
          <w:tcPr>
            <w:tcW w:w="1295" w:type="dxa"/>
            <w:tcPrChange w:id="1413" w:author="blake grills" w:date="2020-03-18T19:15:00Z">
              <w:tcPr>
                <w:tcW w:w="909" w:type="dxa"/>
              </w:tcPr>
            </w:tcPrChange>
          </w:tcPr>
          <w:p w14:paraId="59527AD2" w14:textId="28D14AD2" w:rsidR="00524C09" w:rsidRPr="002248ED" w:rsidRDefault="00582B25">
            <w:pPr>
              <w:rPr>
                <w:rFonts w:cs="Times New Roman"/>
                <w:szCs w:val="24"/>
              </w:rPr>
              <w:pPrChange w:id="1414" w:author="blake grills" w:date="2020-03-18T19:15:00Z">
                <w:pPr>
                  <w:jc w:val="center"/>
                </w:pPr>
              </w:pPrChange>
            </w:pPr>
            <w:r w:rsidRPr="002248ED">
              <w:rPr>
                <w:rFonts w:cs="Times New Roman"/>
                <w:szCs w:val="24"/>
              </w:rPr>
              <w:t>0</w:t>
            </w:r>
          </w:p>
        </w:tc>
        <w:tc>
          <w:tcPr>
            <w:tcW w:w="1295" w:type="dxa"/>
            <w:tcPrChange w:id="1415" w:author="blake grills" w:date="2020-03-18T19:15:00Z">
              <w:tcPr>
                <w:tcW w:w="909" w:type="dxa"/>
              </w:tcPr>
            </w:tcPrChange>
          </w:tcPr>
          <w:p w14:paraId="4C3EB49D" w14:textId="00303089" w:rsidR="00524C09" w:rsidRPr="002248ED" w:rsidRDefault="00582B25">
            <w:pPr>
              <w:rPr>
                <w:rFonts w:cs="Times New Roman"/>
                <w:szCs w:val="24"/>
              </w:rPr>
              <w:pPrChange w:id="1416" w:author="blake grills" w:date="2020-03-18T19:15:00Z">
                <w:pPr>
                  <w:jc w:val="center"/>
                </w:pPr>
              </w:pPrChange>
            </w:pPr>
            <w:r w:rsidRPr="002248ED">
              <w:rPr>
                <w:rFonts w:cs="Times New Roman"/>
                <w:szCs w:val="24"/>
              </w:rPr>
              <w:t>0</w:t>
            </w:r>
          </w:p>
        </w:tc>
        <w:tc>
          <w:tcPr>
            <w:tcW w:w="1295" w:type="dxa"/>
            <w:tcPrChange w:id="1417" w:author="blake grills" w:date="2020-03-18T19:15:00Z">
              <w:tcPr>
                <w:tcW w:w="909" w:type="dxa"/>
              </w:tcPr>
            </w:tcPrChange>
          </w:tcPr>
          <w:p w14:paraId="1CA3BB36" w14:textId="53C2ADDE" w:rsidR="00524C09" w:rsidRPr="002248ED" w:rsidRDefault="00582B25">
            <w:pPr>
              <w:rPr>
                <w:rFonts w:cs="Times New Roman"/>
                <w:szCs w:val="24"/>
              </w:rPr>
              <w:pPrChange w:id="1418" w:author="blake grills" w:date="2020-03-18T19:15:00Z">
                <w:pPr>
                  <w:jc w:val="center"/>
                </w:pPr>
              </w:pPrChange>
            </w:pPr>
            <w:r w:rsidRPr="002248ED">
              <w:rPr>
                <w:rFonts w:cs="Times New Roman"/>
                <w:szCs w:val="24"/>
              </w:rPr>
              <w:t>0</w:t>
            </w:r>
          </w:p>
        </w:tc>
        <w:tc>
          <w:tcPr>
            <w:tcW w:w="1295" w:type="dxa"/>
            <w:tcPrChange w:id="1419" w:author="blake grills" w:date="2020-03-18T19:15:00Z">
              <w:tcPr>
                <w:tcW w:w="909" w:type="dxa"/>
              </w:tcPr>
            </w:tcPrChange>
          </w:tcPr>
          <w:p w14:paraId="5051C7BB" w14:textId="6E94FD08" w:rsidR="00524C09" w:rsidRPr="002248ED" w:rsidRDefault="00582B25">
            <w:pPr>
              <w:rPr>
                <w:rFonts w:cs="Times New Roman"/>
                <w:szCs w:val="24"/>
              </w:rPr>
              <w:pPrChange w:id="1420" w:author="blake grills"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1421" w:author="blake grills" w:date="2020-03-18T19:15:00Z">
              <w:tcPr>
                <w:tcW w:w="910" w:type="dxa"/>
              </w:tcPr>
            </w:tcPrChange>
          </w:tcPr>
          <w:p w14:paraId="2E468149" w14:textId="4C6031FA" w:rsidR="00524C09" w:rsidRPr="002248ED" w:rsidRDefault="00524C09">
            <w:pPr>
              <w:rPr>
                <w:rFonts w:cs="Times New Roman"/>
                <w:b/>
                <w:bCs/>
                <w:szCs w:val="24"/>
              </w:rPr>
              <w:pPrChange w:id="1422" w:author="blake grills" w:date="2020-03-18T19:15:00Z">
                <w:pPr>
                  <w:jc w:val="center"/>
                </w:pPr>
              </w:pPrChange>
            </w:pPr>
            <w:r w:rsidRPr="002248ED">
              <w:rPr>
                <w:rFonts w:cs="Times New Roman"/>
                <w:b/>
                <w:bCs/>
                <w:szCs w:val="24"/>
              </w:rPr>
              <w:t>&lt;</w:t>
            </w:r>
          </w:p>
        </w:tc>
        <w:tc>
          <w:tcPr>
            <w:tcW w:w="1295" w:type="dxa"/>
            <w:tcPrChange w:id="1423" w:author="blake grills" w:date="2020-03-18T19:15:00Z">
              <w:tcPr>
                <w:tcW w:w="909" w:type="dxa"/>
              </w:tcPr>
            </w:tcPrChange>
          </w:tcPr>
          <w:p w14:paraId="61DA92E7" w14:textId="216A3424" w:rsidR="00524C09" w:rsidRPr="002248ED" w:rsidRDefault="00524C09">
            <w:pPr>
              <w:rPr>
                <w:rFonts w:cs="Times New Roman"/>
                <w:b/>
                <w:bCs/>
                <w:szCs w:val="24"/>
              </w:rPr>
              <w:pPrChange w:id="1424" w:author="blake grills" w:date="2020-03-18T19:15:00Z">
                <w:pPr>
                  <w:jc w:val="center"/>
                </w:pPr>
              </w:pPrChange>
            </w:pPr>
            <w:r w:rsidRPr="002248ED">
              <w:rPr>
                <w:rFonts w:cs="Times New Roman"/>
                <w:b/>
                <w:bCs/>
                <w:szCs w:val="24"/>
              </w:rPr>
              <w:t>,</w:t>
            </w:r>
          </w:p>
        </w:tc>
        <w:tc>
          <w:tcPr>
            <w:tcW w:w="935" w:type="dxa"/>
            <w:tcPrChange w:id="1425" w:author="blake grills" w:date="2020-03-18T19:15:00Z">
              <w:tcPr>
                <w:tcW w:w="1056" w:type="dxa"/>
              </w:tcPr>
            </w:tcPrChange>
          </w:tcPr>
          <w:p w14:paraId="19428967" w14:textId="025F0746" w:rsidR="00524C09" w:rsidRPr="002248ED" w:rsidRDefault="00524C09">
            <w:pPr>
              <w:rPr>
                <w:rFonts w:cs="Times New Roman"/>
                <w:b/>
                <w:bCs/>
                <w:szCs w:val="24"/>
              </w:rPr>
              <w:pPrChange w:id="1426" w:author="blake grills" w:date="2020-03-18T19:15:00Z">
                <w:pPr>
                  <w:jc w:val="center"/>
                </w:pPr>
              </w:pPrChange>
            </w:pPr>
            <w:r w:rsidRPr="002248ED">
              <w:rPr>
                <w:rFonts w:cs="Times New Roman"/>
                <w:b/>
                <w:bCs/>
                <w:szCs w:val="24"/>
              </w:rPr>
              <w:t>&gt;</w:t>
            </w:r>
          </w:p>
        </w:tc>
        <w:tc>
          <w:tcPr>
            <w:tcW w:w="936" w:type="dxa"/>
            <w:tcPrChange w:id="1427" w:author="blake grills" w:date="2020-03-18T19:15:00Z">
              <w:tcPr>
                <w:tcW w:w="301" w:type="dxa"/>
              </w:tcPr>
            </w:tcPrChange>
          </w:tcPr>
          <w:p w14:paraId="289DF3F5" w14:textId="12A6B2C4" w:rsidR="00524C09" w:rsidRPr="002248ED" w:rsidRDefault="00524C09">
            <w:pPr>
              <w:rPr>
                <w:rFonts w:cs="Times New Roman"/>
                <w:b/>
                <w:bCs/>
                <w:szCs w:val="24"/>
              </w:rPr>
              <w:pPrChange w:id="1428" w:author="blake grills" w:date="2020-03-18T19:15:00Z">
                <w:pPr>
                  <w:jc w:val="center"/>
                </w:pPr>
              </w:pPrChange>
            </w:pPr>
            <w:r w:rsidRPr="002248ED">
              <w:rPr>
                <w:rFonts w:cs="Times New Roman"/>
                <w:b/>
                <w:bCs/>
                <w:szCs w:val="24"/>
              </w:rPr>
              <w:t>.</w:t>
            </w:r>
          </w:p>
        </w:tc>
        <w:tc>
          <w:tcPr>
            <w:tcW w:w="1295" w:type="dxa"/>
            <w:tcPrChange w:id="1429" w:author="blake grills" w:date="2020-03-18T19:15:00Z">
              <w:tcPr>
                <w:tcW w:w="909" w:type="dxa"/>
              </w:tcPr>
            </w:tcPrChange>
          </w:tcPr>
          <w:p w14:paraId="4EA4D90B" w14:textId="2024D4BC" w:rsidR="00524C09" w:rsidRPr="002248ED" w:rsidRDefault="00524C09">
            <w:pPr>
              <w:rPr>
                <w:rFonts w:cs="Times New Roman"/>
                <w:b/>
                <w:bCs/>
                <w:szCs w:val="24"/>
              </w:rPr>
              <w:pPrChange w:id="1430" w:author="blake grills" w:date="2020-03-18T19:15:00Z">
                <w:pPr>
                  <w:jc w:val="center"/>
                </w:pPr>
              </w:pPrChange>
            </w:pPr>
            <w:r w:rsidRPr="002248ED">
              <w:rPr>
                <w:rFonts w:cs="Times New Roman"/>
                <w:b/>
                <w:bCs/>
                <w:szCs w:val="24"/>
              </w:rPr>
              <w:t>?</w:t>
            </w:r>
          </w:p>
        </w:tc>
        <w:tc>
          <w:tcPr>
            <w:tcW w:w="1295" w:type="dxa"/>
            <w:tcPrChange w:id="1431" w:author="blake grills" w:date="2020-03-18T19:15:00Z">
              <w:tcPr>
                <w:tcW w:w="909" w:type="dxa"/>
              </w:tcPr>
            </w:tcPrChange>
          </w:tcPr>
          <w:p w14:paraId="25274913" w14:textId="4001FE5F" w:rsidR="00524C09" w:rsidRPr="002248ED" w:rsidRDefault="00524C09">
            <w:pPr>
              <w:rPr>
                <w:rFonts w:cs="Times New Roman"/>
                <w:b/>
                <w:bCs/>
                <w:szCs w:val="24"/>
              </w:rPr>
              <w:pPrChange w:id="1432" w:author="blake grills" w:date="2020-03-18T19:15:00Z">
                <w:pPr>
                  <w:jc w:val="center"/>
                </w:pPr>
              </w:pPrChange>
            </w:pPr>
            <w:r w:rsidRPr="002248ED">
              <w:rPr>
                <w:rFonts w:cs="Times New Roman"/>
                <w:b/>
                <w:bCs/>
                <w:szCs w:val="24"/>
              </w:rPr>
              <w:t>/</w:t>
            </w:r>
          </w:p>
        </w:tc>
        <w:tc>
          <w:tcPr>
            <w:tcW w:w="1295" w:type="dxa"/>
            <w:tcPrChange w:id="1433" w:author="blake grills" w:date="2020-03-18T19:15:00Z">
              <w:tcPr>
                <w:tcW w:w="909" w:type="dxa"/>
              </w:tcPr>
            </w:tcPrChange>
          </w:tcPr>
          <w:p w14:paraId="6F2B1BB7" w14:textId="7EC40318" w:rsidR="00524C09" w:rsidRPr="002248ED" w:rsidRDefault="00524C09">
            <w:pPr>
              <w:rPr>
                <w:rFonts w:cs="Times New Roman"/>
                <w:b/>
                <w:bCs/>
                <w:szCs w:val="24"/>
              </w:rPr>
              <w:pPrChange w:id="1434" w:author="blake grills" w:date="2020-03-18T19:15:00Z">
                <w:pPr>
                  <w:jc w:val="center"/>
                </w:pPr>
              </w:pPrChange>
            </w:pPr>
            <w:r w:rsidRPr="002248ED">
              <w:rPr>
                <w:rFonts w:cs="Times New Roman"/>
                <w:b/>
                <w:bCs/>
                <w:szCs w:val="24"/>
              </w:rPr>
              <w:t>space</w:t>
            </w:r>
          </w:p>
        </w:tc>
        <w:tc>
          <w:tcPr>
            <w:tcW w:w="1295" w:type="dxa"/>
            <w:tcPrChange w:id="1435" w:author="blake grills" w:date="2020-03-18T19:15:00Z">
              <w:tcPr>
                <w:tcW w:w="909" w:type="dxa"/>
              </w:tcPr>
            </w:tcPrChange>
          </w:tcPr>
          <w:p w14:paraId="63D33610" w14:textId="40B79D6A" w:rsidR="00524C09" w:rsidRPr="002248ED" w:rsidRDefault="00524C09">
            <w:pPr>
              <w:rPr>
                <w:rFonts w:cs="Times New Roman"/>
                <w:b/>
                <w:bCs/>
                <w:szCs w:val="24"/>
              </w:rPr>
              <w:pPrChange w:id="1436" w:author="blake grills" w:date="2020-03-18T19:15:00Z">
                <w:pPr>
                  <w:jc w:val="center"/>
                </w:pPr>
              </w:pPrChange>
            </w:pPr>
            <w:r w:rsidRPr="002248ED">
              <w:rPr>
                <w:rFonts w:cs="Times New Roman"/>
                <w:b/>
                <w:bCs/>
                <w:szCs w:val="24"/>
              </w:rPr>
              <w:t>~</w:t>
            </w:r>
          </w:p>
        </w:tc>
        <w:tc>
          <w:tcPr>
            <w:tcW w:w="1295" w:type="dxa"/>
            <w:tcPrChange w:id="1437" w:author="blake grills" w:date="2020-03-18T19:15:00Z">
              <w:tcPr>
                <w:tcW w:w="909" w:type="dxa"/>
              </w:tcPr>
            </w:tcPrChange>
          </w:tcPr>
          <w:p w14:paraId="38CDE3F2" w14:textId="5F1EC259" w:rsidR="00524C09" w:rsidRPr="002248ED" w:rsidRDefault="00524C09">
            <w:pPr>
              <w:rPr>
                <w:rFonts w:cs="Times New Roman"/>
                <w:b/>
                <w:bCs/>
                <w:szCs w:val="24"/>
              </w:rPr>
              <w:pPrChange w:id="1438" w:author="blake grills" w:date="2020-03-18T19:15:00Z">
                <w:pPr>
                  <w:jc w:val="center"/>
                </w:pPr>
              </w:pPrChange>
            </w:pPr>
            <w:r w:rsidRPr="002248ED">
              <w:rPr>
                <w:rFonts w:cs="Times New Roman"/>
                <w:b/>
                <w:bCs/>
                <w:szCs w:val="24"/>
              </w:rPr>
              <w:t>`</w:t>
            </w:r>
          </w:p>
        </w:tc>
        <w:tc>
          <w:tcPr>
            <w:tcW w:w="1295" w:type="dxa"/>
            <w:tcPrChange w:id="1439" w:author="blake grills" w:date="2020-03-18T19:15:00Z">
              <w:tcPr>
                <w:tcW w:w="909" w:type="dxa"/>
              </w:tcPr>
            </w:tcPrChange>
          </w:tcPr>
          <w:p w14:paraId="4DAE967A" w14:textId="7C16A91F" w:rsidR="00524C09" w:rsidRPr="002248ED" w:rsidRDefault="00524C09">
            <w:pPr>
              <w:rPr>
                <w:rFonts w:cs="Times New Roman"/>
                <w:b/>
                <w:bCs/>
                <w:szCs w:val="24"/>
              </w:rPr>
              <w:pPrChange w:id="1440" w:author="blake grills"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1441" w:author="blake grills" w:date="2020-03-18T19:15:00Z">
              <w:tcPr>
                <w:tcW w:w="910" w:type="dxa"/>
              </w:tcPr>
            </w:tcPrChange>
          </w:tcPr>
          <w:p w14:paraId="0362DC98" w14:textId="31FDA2F6" w:rsidR="00524C09" w:rsidRPr="002248ED" w:rsidRDefault="00582B25">
            <w:pPr>
              <w:rPr>
                <w:rFonts w:cs="Times New Roman"/>
                <w:szCs w:val="24"/>
              </w:rPr>
              <w:pPrChange w:id="1442" w:author="blake grills" w:date="2020-03-18T19:15:00Z">
                <w:pPr>
                  <w:jc w:val="center"/>
                </w:pPr>
              </w:pPrChange>
            </w:pPr>
            <w:r w:rsidRPr="002248ED">
              <w:rPr>
                <w:rFonts w:cs="Times New Roman"/>
                <w:szCs w:val="24"/>
              </w:rPr>
              <w:t>0</w:t>
            </w:r>
          </w:p>
        </w:tc>
        <w:tc>
          <w:tcPr>
            <w:tcW w:w="1295" w:type="dxa"/>
            <w:tcPrChange w:id="1443" w:author="blake grills" w:date="2020-03-18T19:15:00Z">
              <w:tcPr>
                <w:tcW w:w="909" w:type="dxa"/>
              </w:tcPr>
            </w:tcPrChange>
          </w:tcPr>
          <w:p w14:paraId="02B56FB1" w14:textId="546496E5" w:rsidR="00524C09" w:rsidRPr="002248ED" w:rsidRDefault="00582B25">
            <w:pPr>
              <w:rPr>
                <w:rFonts w:cs="Times New Roman"/>
                <w:szCs w:val="24"/>
              </w:rPr>
              <w:pPrChange w:id="1444" w:author="blake grills" w:date="2020-03-18T19:15:00Z">
                <w:pPr>
                  <w:jc w:val="center"/>
                </w:pPr>
              </w:pPrChange>
            </w:pPr>
            <w:r w:rsidRPr="002248ED">
              <w:rPr>
                <w:rFonts w:cs="Times New Roman"/>
                <w:szCs w:val="24"/>
              </w:rPr>
              <w:t>0</w:t>
            </w:r>
          </w:p>
        </w:tc>
        <w:tc>
          <w:tcPr>
            <w:tcW w:w="935" w:type="dxa"/>
            <w:tcPrChange w:id="1445" w:author="blake grills" w:date="2020-03-18T19:15:00Z">
              <w:tcPr>
                <w:tcW w:w="1056" w:type="dxa"/>
              </w:tcPr>
            </w:tcPrChange>
          </w:tcPr>
          <w:p w14:paraId="058A7CD2" w14:textId="2B115E8A" w:rsidR="00524C09" w:rsidRPr="002248ED" w:rsidRDefault="00582B25">
            <w:pPr>
              <w:rPr>
                <w:rFonts w:cs="Times New Roman"/>
                <w:szCs w:val="24"/>
              </w:rPr>
              <w:pPrChange w:id="1446" w:author="blake grills" w:date="2020-03-18T19:15:00Z">
                <w:pPr>
                  <w:jc w:val="center"/>
                </w:pPr>
              </w:pPrChange>
            </w:pPr>
            <w:r w:rsidRPr="002248ED">
              <w:rPr>
                <w:rFonts w:cs="Times New Roman"/>
                <w:szCs w:val="24"/>
              </w:rPr>
              <w:t>0</w:t>
            </w:r>
          </w:p>
        </w:tc>
        <w:tc>
          <w:tcPr>
            <w:tcW w:w="936" w:type="dxa"/>
            <w:tcPrChange w:id="1447" w:author="blake grills" w:date="2020-03-18T19:15:00Z">
              <w:tcPr>
                <w:tcW w:w="301" w:type="dxa"/>
              </w:tcPr>
            </w:tcPrChange>
          </w:tcPr>
          <w:p w14:paraId="2CE33B84" w14:textId="0F9A3C8B" w:rsidR="00524C09" w:rsidRPr="002248ED" w:rsidRDefault="00582B25">
            <w:pPr>
              <w:rPr>
                <w:rFonts w:cs="Times New Roman"/>
                <w:szCs w:val="24"/>
              </w:rPr>
              <w:pPrChange w:id="1448" w:author="blake grills" w:date="2020-03-18T19:15:00Z">
                <w:pPr>
                  <w:jc w:val="center"/>
                </w:pPr>
              </w:pPrChange>
            </w:pPr>
            <w:r w:rsidRPr="002248ED">
              <w:rPr>
                <w:rFonts w:cs="Times New Roman"/>
                <w:szCs w:val="24"/>
              </w:rPr>
              <w:t>0</w:t>
            </w:r>
          </w:p>
        </w:tc>
        <w:tc>
          <w:tcPr>
            <w:tcW w:w="1295" w:type="dxa"/>
            <w:tcPrChange w:id="1449" w:author="blake grills" w:date="2020-03-18T19:15:00Z">
              <w:tcPr>
                <w:tcW w:w="909" w:type="dxa"/>
              </w:tcPr>
            </w:tcPrChange>
          </w:tcPr>
          <w:p w14:paraId="246EFC68" w14:textId="38CC45B0" w:rsidR="00524C09" w:rsidRPr="002248ED" w:rsidRDefault="00582B25">
            <w:pPr>
              <w:rPr>
                <w:rFonts w:cs="Times New Roman"/>
                <w:szCs w:val="24"/>
              </w:rPr>
              <w:pPrChange w:id="1450" w:author="blake grills" w:date="2020-03-18T19:15:00Z">
                <w:pPr>
                  <w:jc w:val="center"/>
                </w:pPr>
              </w:pPrChange>
            </w:pPr>
            <w:r w:rsidRPr="002248ED">
              <w:rPr>
                <w:rFonts w:cs="Times New Roman"/>
                <w:szCs w:val="24"/>
              </w:rPr>
              <w:t>0</w:t>
            </w:r>
          </w:p>
        </w:tc>
        <w:tc>
          <w:tcPr>
            <w:tcW w:w="1295" w:type="dxa"/>
            <w:tcPrChange w:id="1451" w:author="blake grills" w:date="2020-03-18T19:15:00Z">
              <w:tcPr>
                <w:tcW w:w="909" w:type="dxa"/>
              </w:tcPr>
            </w:tcPrChange>
          </w:tcPr>
          <w:p w14:paraId="50D5D49F" w14:textId="3CC05010" w:rsidR="00524C09" w:rsidRPr="002248ED" w:rsidRDefault="00582B25">
            <w:pPr>
              <w:rPr>
                <w:rFonts w:cs="Times New Roman"/>
                <w:szCs w:val="24"/>
              </w:rPr>
              <w:pPrChange w:id="1452" w:author="blake grills" w:date="2020-03-18T19:15:00Z">
                <w:pPr>
                  <w:jc w:val="center"/>
                </w:pPr>
              </w:pPrChange>
            </w:pPr>
            <w:r w:rsidRPr="002248ED">
              <w:rPr>
                <w:rFonts w:cs="Times New Roman"/>
                <w:szCs w:val="24"/>
              </w:rPr>
              <w:t>0</w:t>
            </w:r>
          </w:p>
        </w:tc>
        <w:tc>
          <w:tcPr>
            <w:tcW w:w="1295" w:type="dxa"/>
            <w:tcPrChange w:id="1453" w:author="blake grills" w:date="2020-03-18T19:15:00Z">
              <w:tcPr>
                <w:tcW w:w="909" w:type="dxa"/>
              </w:tcPr>
            </w:tcPrChange>
          </w:tcPr>
          <w:p w14:paraId="364AA7C0" w14:textId="7D8E8FE0" w:rsidR="00524C09" w:rsidRPr="002248ED" w:rsidRDefault="00582B25">
            <w:pPr>
              <w:rPr>
                <w:rFonts w:cs="Times New Roman"/>
                <w:szCs w:val="24"/>
              </w:rPr>
              <w:pPrChange w:id="1454" w:author="blake grills" w:date="2020-03-18T19:15:00Z">
                <w:pPr>
                  <w:jc w:val="center"/>
                </w:pPr>
              </w:pPrChange>
            </w:pPr>
            <w:r w:rsidRPr="002248ED">
              <w:rPr>
                <w:rFonts w:cs="Times New Roman"/>
                <w:i/>
                <w:iCs/>
                <w:szCs w:val="24"/>
              </w:rPr>
              <w:t>0.5625</w:t>
            </w:r>
          </w:p>
        </w:tc>
        <w:tc>
          <w:tcPr>
            <w:tcW w:w="1295" w:type="dxa"/>
            <w:tcPrChange w:id="1455" w:author="blake grills" w:date="2020-03-18T19:15:00Z">
              <w:tcPr>
                <w:tcW w:w="909" w:type="dxa"/>
              </w:tcPr>
            </w:tcPrChange>
          </w:tcPr>
          <w:p w14:paraId="69123395" w14:textId="44F9C326" w:rsidR="00524C09" w:rsidRPr="002248ED" w:rsidRDefault="00582B25">
            <w:pPr>
              <w:rPr>
                <w:rFonts w:cs="Times New Roman"/>
                <w:szCs w:val="24"/>
              </w:rPr>
              <w:pPrChange w:id="1456" w:author="blake grills" w:date="2020-03-18T19:15:00Z">
                <w:pPr>
                  <w:jc w:val="center"/>
                </w:pPr>
              </w:pPrChange>
            </w:pPr>
            <w:r w:rsidRPr="002248ED">
              <w:rPr>
                <w:rFonts w:cs="Times New Roman"/>
                <w:szCs w:val="24"/>
              </w:rPr>
              <w:t>0</w:t>
            </w:r>
          </w:p>
        </w:tc>
        <w:tc>
          <w:tcPr>
            <w:tcW w:w="1295" w:type="dxa"/>
            <w:tcPrChange w:id="1457" w:author="blake grills" w:date="2020-03-18T19:15:00Z">
              <w:tcPr>
                <w:tcW w:w="909" w:type="dxa"/>
              </w:tcPr>
            </w:tcPrChange>
          </w:tcPr>
          <w:p w14:paraId="7A51DC3A" w14:textId="7279C7FA" w:rsidR="00524C09" w:rsidRPr="002248ED" w:rsidRDefault="00582B25">
            <w:pPr>
              <w:rPr>
                <w:rFonts w:cs="Times New Roman"/>
                <w:szCs w:val="24"/>
              </w:rPr>
              <w:pPrChange w:id="1458" w:author="blake grills" w:date="2020-03-18T19:15:00Z">
                <w:pPr>
                  <w:jc w:val="center"/>
                </w:pPr>
              </w:pPrChange>
            </w:pPr>
            <w:r w:rsidRPr="002248ED">
              <w:rPr>
                <w:rFonts w:cs="Times New Roman"/>
                <w:szCs w:val="24"/>
              </w:rPr>
              <w:t>0</w:t>
            </w:r>
          </w:p>
        </w:tc>
        <w:tc>
          <w:tcPr>
            <w:tcW w:w="1295" w:type="dxa"/>
            <w:tcPrChange w:id="1459" w:author="blake grills" w:date="2020-03-18T19:15:00Z">
              <w:tcPr>
                <w:tcW w:w="909" w:type="dxa"/>
              </w:tcPr>
            </w:tcPrChange>
          </w:tcPr>
          <w:p w14:paraId="317A9C00" w14:textId="36C9B036" w:rsidR="00524C09" w:rsidRPr="002248ED" w:rsidRDefault="00582B25">
            <w:pPr>
              <w:rPr>
                <w:rFonts w:cs="Times New Roman"/>
                <w:szCs w:val="24"/>
              </w:rPr>
              <w:pPrChange w:id="1460" w:author="blake grills"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1461" w:author="blake grills" w:date="2020-03-18T19:15:00Z">
              <w:tcPr>
                <w:tcW w:w="910" w:type="dxa"/>
              </w:tcPr>
            </w:tcPrChange>
          </w:tcPr>
          <w:p w14:paraId="416BE0C4" w14:textId="53DBB116" w:rsidR="00524C09" w:rsidRPr="002248ED" w:rsidRDefault="00524C09">
            <w:pPr>
              <w:rPr>
                <w:rFonts w:cs="Times New Roman"/>
                <w:b/>
                <w:bCs/>
                <w:szCs w:val="24"/>
              </w:rPr>
              <w:pPrChange w:id="1462" w:author="blake grills" w:date="2020-03-18T19:15:00Z">
                <w:pPr>
                  <w:jc w:val="center"/>
                </w:pPr>
              </w:pPrChange>
            </w:pPr>
            <w:r w:rsidRPr="002248ED">
              <w:rPr>
                <w:rFonts w:cs="Times New Roman"/>
                <w:b/>
                <w:bCs/>
                <w:szCs w:val="24"/>
              </w:rPr>
              <w:t>\n</w:t>
            </w:r>
          </w:p>
        </w:tc>
        <w:tc>
          <w:tcPr>
            <w:tcW w:w="1295" w:type="dxa"/>
            <w:tcPrChange w:id="1463" w:author="blake grills" w:date="2020-03-18T19:15:00Z">
              <w:tcPr>
                <w:tcW w:w="909" w:type="dxa"/>
              </w:tcPr>
            </w:tcPrChange>
          </w:tcPr>
          <w:p w14:paraId="629A8748" w14:textId="6D6B4A48" w:rsidR="00524C09" w:rsidRPr="002248ED" w:rsidRDefault="00524C09">
            <w:pPr>
              <w:rPr>
                <w:rFonts w:cs="Times New Roman"/>
                <w:b/>
                <w:bCs/>
                <w:szCs w:val="24"/>
              </w:rPr>
              <w:pPrChange w:id="1464" w:author="blake grills" w:date="2020-03-18T19:15:00Z">
                <w:pPr>
                  <w:jc w:val="center"/>
                </w:pPr>
              </w:pPrChange>
            </w:pPr>
            <w:r w:rsidRPr="002248ED">
              <w:rPr>
                <w:rFonts w:cs="Times New Roman"/>
                <w:b/>
                <w:bCs/>
                <w:szCs w:val="24"/>
              </w:rPr>
              <w:t>\f</w:t>
            </w:r>
          </w:p>
        </w:tc>
        <w:tc>
          <w:tcPr>
            <w:tcW w:w="935" w:type="dxa"/>
            <w:tcPrChange w:id="1465" w:author="blake grills" w:date="2020-03-18T19:15:00Z">
              <w:tcPr>
                <w:tcW w:w="1056" w:type="dxa"/>
              </w:tcPr>
            </w:tcPrChange>
          </w:tcPr>
          <w:p w14:paraId="5D44CB51" w14:textId="4DBA0CB1" w:rsidR="00524C09" w:rsidRPr="002248ED" w:rsidRDefault="00524C09">
            <w:pPr>
              <w:rPr>
                <w:rFonts w:cs="Times New Roman"/>
                <w:b/>
                <w:bCs/>
                <w:szCs w:val="24"/>
              </w:rPr>
              <w:pPrChange w:id="1466" w:author="blake grills" w:date="2020-03-18T19:15:00Z">
                <w:pPr>
                  <w:jc w:val="center"/>
                </w:pPr>
              </w:pPrChange>
            </w:pPr>
            <w:r w:rsidRPr="002248ED">
              <w:rPr>
                <w:rFonts w:cs="Times New Roman"/>
                <w:b/>
                <w:bCs/>
                <w:szCs w:val="24"/>
              </w:rPr>
              <w:t>\r</w:t>
            </w:r>
          </w:p>
        </w:tc>
        <w:tc>
          <w:tcPr>
            <w:tcW w:w="936" w:type="dxa"/>
            <w:tcPrChange w:id="1467" w:author="blake grills" w:date="2020-03-18T19:15:00Z">
              <w:tcPr>
                <w:tcW w:w="301" w:type="dxa"/>
              </w:tcPr>
            </w:tcPrChange>
          </w:tcPr>
          <w:p w14:paraId="3338CD6D" w14:textId="26252789" w:rsidR="00524C09" w:rsidRPr="002248ED" w:rsidRDefault="00524C09">
            <w:pPr>
              <w:rPr>
                <w:rFonts w:cs="Times New Roman"/>
                <w:b/>
                <w:bCs/>
                <w:szCs w:val="24"/>
              </w:rPr>
              <w:pPrChange w:id="1468" w:author="blake grills" w:date="2020-03-18T19:15:00Z">
                <w:pPr>
                  <w:jc w:val="center"/>
                </w:pPr>
              </w:pPrChange>
            </w:pPr>
            <w:r w:rsidRPr="002248ED">
              <w:rPr>
                <w:rFonts w:cs="Times New Roman"/>
                <w:b/>
                <w:bCs/>
                <w:szCs w:val="24"/>
              </w:rPr>
              <w:t>\b</w:t>
            </w:r>
          </w:p>
        </w:tc>
        <w:tc>
          <w:tcPr>
            <w:tcW w:w="1295" w:type="dxa"/>
            <w:tcPrChange w:id="1469" w:author="blake grills" w:date="2020-03-18T19:15:00Z">
              <w:tcPr>
                <w:tcW w:w="909" w:type="dxa"/>
              </w:tcPr>
            </w:tcPrChange>
          </w:tcPr>
          <w:p w14:paraId="252D90C3" w14:textId="646D50AB" w:rsidR="00524C09" w:rsidRPr="002248ED" w:rsidRDefault="00524C09">
            <w:pPr>
              <w:rPr>
                <w:rFonts w:cs="Times New Roman"/>
                <w:b/>
                <w:bCs/>
                <w:szCs w:val="24"/>
              </w:rPr>
              <w:pPrChange w:id="1470" w:author="blake grills" w:date="2020-03-18T19:15:00Z">
                <w:pPr>
                  <w:jc w:val="center"/>
                </w:pPr>
              </w:pPrChange>
            </w:pPr>
            <w:r w:rsidRPr="002248ED">
              <w:rPr>
                <w:rFonts w:cs="Times New Roman"/>
                <w:b/>
                <w:bCs/>
                <w:szCs w:val="24"/>
              </w:rPr>
              <w:t>\v</w:t>
            </w:r>
          </w:p>
        </w:tc>
        <w:tc>
          <w:tcPr>
            <w:tcW w:w="1295" w:type="dxa"/>
            <w:tcPrChange w:id="1471" w:author="blake grills" w:date="2020-03-18T19:15:00Z">
              <w:tcPr>
                <w:tcW w:w="909" w:type="dxa"/>
              </w:tcPr>
            </w:tcPrChange>
          </w:tcPr>
          <w:p w14:paraId="60174B3A" w14:textId="715236FF" w:rsidR="00524C09" w:rsidRPr="002248ED" w:rsidRDefault="00524C09">
            <w:pPr>
              <w:rPr>
                <w:rFonts w:cs="Times New Roman"/>
                <w:b/>
                <w:bCs/>
                <w:szCs w:val="24"/>
              </w:rPr>
              <w:pPrChange w:id="1472" w:author="blake grills" w:date="2020-03-18T19:15:00Z">
                <w:pPr>
                  <w:jc w:val="center"/>
                </w:pPr>
              </w:pPrChange>
            </w:pPr>
            <w:r w:rsidRPr="002248ED">
              <w:rPr>
                <w:rFonts w:cs="Times New Roman"/>
                <w:b/>
                <w:bCs/>
                <w:szCs w:val="24"/>
              </w:rPr>
              <w:t>\0</w:t>
            </w:r>
          </w:p>
        </w:tc>
        <w:tc>
          <w:tcPr>
            <w:tcW w:w="1295" w:type="dxa"/>
            <w:tcPrChange w:id="1473" w:author="blake grills" w:date="2020-03-18T19:15:00Z">
              <w:tcPr>
                <w:tcW w:w="909" w:type="dxa"/>
              </w:tcPr>
            </w:tcPrChange>
          </w:tcPr>
          <w:p w14:paraId="78ADC75C" w14:textId="6812E0A5" w:rsidR="00524C09" w:rsidRPr="002248ED" w:rsidRDefault="00524C09">
            <w:pPr>
              <w:rPr>
                <w:rFonts w:cs="Times New Roman"/>
                <w:b/>
                <w:bCs/>
                <w:szCs w:val="24"/>
              </w:rPr>
              <w:pPrChange w:id="1474" w:author="blake grills" w:date="2020-03-18T19:15:00Z">
                <w:pPr>
                  <w:jc w:val="center"/>
                </w:pPr>
              </w:pPrChange>
            </w:pPr>
            <w:proofErr w:type="spellStart"/>
            <w:r w:rsidRPr="002248ED">
              <w:rPr>
                <w:rFonts w:cs="Times New Roman"/>
                <w:b/>
                <w:bCs/>
                <w:szCs w:val="24"/>
              </w:rPr>
              <w:t>unk</w:t>
            </w:r>
            <w:proofErr w:type="spellEnd"/>
          </w:p>
        </w:tc>
        <w:tc>
          <w:tcPr>
            <w:tcW w:w="1295" w:type="dxa"/>
            <w:tcPrChange w:id="1475" w:author="blake grills" w:date="2020-03-18T19:15:00Z">
              <w:tcPr>
                <w:tcW w:w="909" w:type="dxa"/>
              </w:tcPr>
            </w:tcPrChange>
          </w:tcPr>
          <w:p w14:paraId="3DC605B7" w14:textId="77777777" w:rsidR="00524C09" w:rsidRPr="002248ED" w:rsidRDefault="00524C09">
            <w:pPr>
              <w:rPr>
                <w:rFonts w:cs="Times New Roman"/>
                <w:szCs w:val="24"/>
              </w:rPr>
              <w:pPrChange w:id="1476" w:author="blake grills" w:date="2020-03-18T19:15:00Z">
                <w:pPr>
                  <w:jc w:val="center"/>
                </w:pPr>
              </w:pPrChange>
            </w:pPr>
          </w:p>
        </w:tc>
        <w:tc>
          <w:tcPr>
            <w:tcW w:w="1295" w:type="dxa"/>
            <w:tcPrChange w:id="1477" w:author="blake grills" w:date="2020-03-18T19:15:00Z">
              <w:tcPr>
                <w:tcW w:w="909" w:type="dxa"/>
              </w:tcPr>
            </w:tcPrChange>
          </w:tcPr>
          <w:p w14:paraId="70D60988" w14:textId="77777777" w:rsidR="00524C09" w:rsidRPr="002248ED" w:rsidRDefault="00524C09">
            <w:pPr>
              <w:rPr>
                <w:rFonts w:cs="Times New Roman"/>
                <w:szCs w:val="24"/>
              </w:rPr>
              <w:pPrChange w:id="1478" w:author="blake grills" w:date="2020-03-18T19:15:00Z">
                <w:pPr>
                  <w:jc w:val="center"/>
                </w:pPr>
              </w:pPrChange>
            </w:pPr>
          </w:p>
        </w:tc>
        <w:tc>
          <w:tcPr>
            <w:tcW w:w="1295" w:type="dxa"/>
            <w:tcPrChange w:id="1479" w:author="blake grills" w:date="2020-03-18T19:15:00Z">
              <w:tcPr>
                <w:tcW w:w="909" w:type="dxa"/>
              </w:tcPr>
            </w:tcPrChange>
          </w:tcPr>
          <w:p w14:paraId="5E388E41" w14:textId="77777777" w:rsidR="00524C09" w:rsidRPr="002248ED" w:rsidRDefault="00524C09">
            <w:pPr>
              <w:rPr>
                <w:rFonts w:cs="Times New Roman"/>
                <w:szCs w:val="24"/>
              </w:rPr>
              <w:pPrChange w:id="1480" w:author="blake grills" w:date="2020-03-18T19:15:00Z">
                <w:pPr>
                  <w:jc w:val="center"/>
                </w:pPr>
              </w:pPrChange>
            </w:pPr>
          </w:p>
        </w:tc>
      </w:tr>
      <w:tr w:rsidR="00524C09" w:rsidRPr="002248ED" w14:paraId="30CBBB91" w14:textId="77777777" w:rsidTr="00797159">
        <w:tc>
          <w:tcPr>
            <w:tcW w:w="1294" w:type="dxa"/>
            <w:tcPrChange w:id="1481" w:author="blake grills" w:date="2020-03-18T19:15:00Z">
              <w:tcPr>
                <w:tcW w:w="910" w:type="dxa"/>
              </w:tcPr>
            </w:tcPrChange>
          </w:tcPr>
          <w:p w14:paraId="492CE604" w14:textId="4573AFD6" w:rsidR="00524C09" w:rsidRPr="002248ED" w:rsidRDefault="00582B25">
            <w:pPr>
              <w:rPr>
                <w:rFonts w:cs="Times New Roman"/>
                <w:szCs w:val="24"/>
              </w:rPr>
              <w:pPrChange w:id="1482" w:author="blake grills" w:date="2020-03-18T19:15:00Z">
                <w:pPr>
                  <w:jc w:val="center"/>
                </w:pPr>
              </w:pPrChange>
            </w:pPr>
            <w:r w:rsidRPr="002248ED">
              <w:rPr>
                <w:rFonts w:cs="Times New Roman"/>
                <w:i/>
                <w:iCs/>
                <w:szCs w:val="24"/>
              </w:rPr>
              <w:t>0.0208</w:t>
            </w:r>
          </w:p>
        </w:tc>
        <w:tc>
          <w:tcPr>
            <w:tcW w:w="1295" w:type="dxa"/>
            <w:tcPrChange w:id="1483" w:author="blake grills" w:date="2020-03-18T19:15:00Z">
              <w:tcPr>
                <w:tcW w:w="909" w:type="dxa"/>
              </w:tcPr>
            </w:tcPrChange>
          </w:tcPr>
          <w:p w14:paraId="5A80F3F4" w14:textId="61328BFE" w:rsidR="00524C09" w:rsidRPr="002248ED" w:rsidRDefault="00582B25">
            <w:pPr>
              <w:rPr>
                <w:rFonts w:cs="Times New Roman"/>
                <w:szCs w:val="24"/>
              </w:rPr>
              <w:pPrChange w:id="1484" w:author="blake grills" w:date="2020-03-18T19:15:00Z">
                <w:pPr>
                  <w:jc w:val="center"/>
                </w:pPr>
              </w:pPrChange>
            </w:pPr>
            <w:r w:rsidRPr="002248ED">
              <w:rPr>
                <w:rFonts w:cs="Times New Roman"/>
                <w:szCs w:val="24"/>
              </w:rPr>
              <w:t>0</w:t>
            </w:r>
          </w:p>
        </w:tc>
        <w:tc>
          <w:tcPr>
            <w:tcW w:w="935" w:type="dxa"/>
            <w:tcPrChange w:id="1485" w:author="blake grills" w:date="2020-03-18T19:15:00Z">
              <w:tcPr>
                <w:tcW w:w="1056" w:type="dxa"/>
              </w:tcPr>
            </w:tcPrChange>
          </w:tcPr>
          <w:p w14:paraId="201BC2F1" w14:textId="6B3186C8" w:rsidR="00524C09" w:rsidRPr="002248ED" w:rsidRDefault="00582B25">
            <w:pPr>
              <w:rPr>
                <w:rFonts w:cs="Times New Roman"/>
                <w:szCs w:val="24"/>
              </w:rPr>
              <w:pPrChange w:id="1486" w:author="blake grills" w:date="2020-03-18T19:15:00Z">
                <w:pPr>
                  <w:jc w:val="center"/>
                </w:pPr>
              </w:pPrChange>
            </w:pPr>
            <w:r w:rsidRPr="002248ED">
              <w:rPr>
                <w:rFonts w:cs="Times New Roman"/>
                <w:szCs w:val="24"/>
              </w:rPr>
              <w:t>0</w:t>
            </w:r>
          </w:p>
        </w:tc>
        <w:tc>
          <w:tcPr>
            <w:tcW w:w="936" w:type="dxa"/>
            <w:tcPrChange w:id="1487" w:author="blake grills" w:date="2020-03-18T19:15:00Z">
              <w:tcPr>
                <w:tcW w:w="301" w:type="dxa"/>
              </w:tcPr>
            </w:tcPrChange>
          </w:tcPr>
          <w:p w14:paraId="64124F38" w14:textId="660C9BFE" w:rsidR="00524C09" w:rsidRPr="002248ED" w:rsidRDefault="00582B25">
            <w:pPr>
              <w:rPr>
                <w:rFonts w:cs="Times New Roman"/>
                <w:szCs w:val="24"/>
              </w:rPr>
              <w:pPrChange w:id="1488" w:author="blake grills" w:date="2020-03-18T19:15:00Z">
                <w:pPr>
                  <w:jc w:val="center"/>
                </w:pPr>
              </w:pPrChange>
            </w:pPr>
            <w:r w:rsidRPr="002248ED">
              <w:rPr>
                <w:rFonts w:cs="Times New Roman"/>
                <w:szCs w:val="24"/>
              </w:rPr>
              <w:t>0</w:t>
            </w:r>
          </w:p>
        </w:tc>
        <w:tc>
          <w:tcPr>
            <w:tcW w:w="1295" w:type="dxa"/>
            <w:tcPrChange w:id="1489" w:author="blake grills" w:date="2020-03-18T19:15:00Z">
              <w:tcPr>
                <w:tcW w:w="909" w:type="dxa"/>
              </w:tcPr>
            </w:tcPrChange>
          </w:tcPr>
          <w:p w14:paraId="2D7615F9" w14:textId="0CC94A80" w:rsidR="00524C09" w:rsidRPr="002248ED" w:rsidRDefault="00582B25">
            <w:pPr>
              <w:rPr>
                <w:rFonts w:cs="Times New Roman"/>
                <w:szCs w:val="24"/>
              </w:rPr>
              <w:pPrChange w:id="1490" w:author="blake grills" w:date="2020-03-18T19:15:00Z">
                <w:pPr>
                  <w:jc w:val="center"/>
                </w:pPr>
              </w:pPrChange>
            </w:pPr>
            <w:r w:rsidRPr="002248ED">
              <w:rPr>
                <w:rFonts w:cs="Times New Roman"/>
                <w:szCs w:val="24"/>
              </w:rPr>
              <w:t>0</w:t>
            </w:r>
          </w:p>
        </w:tc>
        <w:tc>
          <w:tcPr>
            <w:tcW w:w="1295" w:type="dxa"/>
            <w:tcPrChange w:id="1491" w:author="blake grills" w:date="2020-03-18T19:15:00Z">
              <w:tcPr>
                <w:tcW w:w="909" w:type="dxa"/>
              </w:tcPr>
            </w:tcPrChange>
          </w:tcPr>
          <w:p w14:paraId="2635CA40" w14:textId="213BC135" w:rsidR="00524C09" w:rsidRPr="002248ED" w:rsidRDefault="00582B25">
            <w:pPr>
              <w:rPr>
                <w:rFonts w:cs="Times New Roman"/>
                <w:szCs w:val="24"/>
              </w:rPr>
              <w:pPrChange w:id="1492" w:author="blake grills" w:date="2020-03-18T19:15:00Z">
                <w:pPr>
                  <w:jc w:val="center"/>
                </w:pPr>
              </w:pPrChange>
            </w:pPr>
            <w:r w:rsidRPr="002248ED">
              <w:rPr>
                <w:rFonts w:cs="Times New Roman"/>
                <w:szCs w:val="24"/>
              </w:rPr>
              <w:t>0</w:t>
            </w:r>
          </w:p>
        </w:tc>
        <w:tc>
          <w:tcPr>
            <w:tcW w:w="1295" w:type="dxa"/>
            <w:tcPrChange w:id="1493" w:author="blake grills" w:date="2020-03-18T19:15:00Z">
              <w:tcPr>
                <w:tcW w:w="909" w:type="dxa"/>
              </w:tcPr>
            </w:tcPrChange>
          </w:tcPr>
          <w:p w14:paraId="789CB617" w14:textId="0C6FC448" w:rsidR="00524C09" w:rsidRPr="002248ED" w:rsidRDefault="00582B25">
            <w:pPr>
              <w:rPr>
                <w:rFonts w:cs="Times New Roman"/>
                <w:szCs w:val="24"/>
              </w:rPr>
              <w:pPrChange w:id="1494" w:author="blake grills" w:date="2020-03-18T19:15:00Z">
                <w:pPr>
                  <w:jc w:val="center"/>
                </w:pPr>
              </w:pPrChange>
            </w:pPr>
            <w:r w:rsidRPr="002248ED">
              <w:rPr>
                <w:rFonts w:cs="Times New Roman"/>
                <w:szCs w:val="24"/>
              </w:rPr>
              <w:t>0</w:t>
            </w:r>
          </w:p>
        </w:tc>
        <w:tc>
          <w:tcPr>
            <w:tcW w:w="1295" w:type="dxa"/>
            <w:tcPrChange w:id="1495" w:author="blake grills" w:date="2020-03-18T19:15:00Z">
              <w:tcPr>
                <w:tcW w:w="909" w:type="dxa"/>
              </w:tcPr>
            </w:tcPrChange>
          </w:tcPr>
          <w:p w14:paraId="2F027D14" w14:textId="77777777" w:rsidR="00524C09" w:rsidRPr="002248ED" w:rsidRDefault="00524C09">
            <w:pPr>
              <w:rPr>
                <w:rFonts w:cs="Times New Roman"/>
                <w:szCs w:val="24"/>
              </w:rPr>
              <w:pPrChange w:id="1496" w:author="blake grills" w:date="2020-03-18T19:15:00Z">
                <w:pPr>
                  <w:jc w:val="center"/>
                </w:pPr>
              </w:pPrChange>
            </w:pPr>
          </w:p>
        </w:tc>
        <w:tc>
          <w:tcPr>
            <w:tcW w:w="1295" w:type="dxa"/>
            <w:tcPrChange w:id="1497" w:author="blake grills" w:date="2020-03-18T19:15:00Z">
              <w:tcPr>
                <w:tcW w:w="909" w:type="dxa"/>
              </w:tcPr>
            </w:tcPrChange>
          </w:tcPr>
          <w:p w14:paraId="0D853153" w14:textId="77777777" w:rsidR="00524C09" w:rsidRPr="002248ED" w:rsidRDefault="00524C09">
            <w:pPr>
              <w:rPr>
                <w:rFonts w:cs="Times New Roman"/>
                <w:szCs w:val="24"/>
              </w:rPr>
              <w:pPrChange w:id="1498" w:author="blake grills" w:date="2020-03-18T19:15:00Z">
                <w:pPr>
                  <w:jc w:val="center"/>
                </w:pPr>
              </w:pPrChange>
            </w:pPr>
          </w:p>
        </w:tc>
        <w:tc>
          <w:tcPr>
            <w:tcW w:w="1295" w:type="dxa"/>
            <w:tcPrChange w:id="1499" w:author="blake grills" w:date="2020-03-18T19:15:00Z">
              <w:tcPr>
                <w:tcW w:w="909" w:type="dxa"/>
              </w:tcPr>
            </w:tcPrChange>
          </w:tcPr>
          <w:p w14:paraId="49C1F473" w14:textId="77777777" w:rsidR="00524C09" w:rsidRPr="002248ED" w:rsidRDefault="00524C09">
            <w:pPr>
              <w:rPr>
                <w:rFonts w:cs="Times New Roman"/>
                <w:szCs w:val="24"/>
              </w:rPr>
              <w:pPrChange w:id="1500" w:author="blake grills" w:date="2020-03-18T19:15:00Z">
                <w:pPr>
                  <w:jc w:val="center"/>
                </w:pPr>
              </w:pPrChange>
            </w:pPr>
          </w:p>
        </w:tc>
      </w:tr>
    </w:tbl>
    <w:p w14:paraId="6A6DBB9A" w14:textId="77777777" w:rsidR="00797159" w:rsidRDefault="00797159" w:rsidP="004E5433">
      <w:pPr>
        <w:rPr>
          <w:ins w:id="1501"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1502"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505374" w:rsidR="006D1180" w:rsidRPr="002248ED" w:rsidRDefault="006D1180" w:rsidP="00B45F99">
      <w:pPr>
        <w:pStyle w:val="Caption"/>
        <w:keepNext/>
        <w:jc w:val="center"/>
        <w:rPr>
          <w:rFonts w:cs="Times New Roman"/>
          <w:sz w:val="24"/>
          <w:szCs w:val="24"/>
        </w:rPr>
      </w:pPr>
      <w:bookmarkStart w:id="1503" w:name="_Ref35357782"/>
      <w:bookmarkStart w:id="1504" w:name="_Ref32772875"/>
      <w:bookmarkStart w:id="1505"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506" w:author="blake grills" w:date="2020-03-20T12:20:00Z">
        <w:r w:rsidR="000137EB">
          <w:rPr>
            <w:rFonts w:cs="Times New Roman"/>
            <w:noProof/>
            <w:sz w:val="24"/>
            <w:szCs w:val="24"/>
          </w:rPr>
          <w:t>12</w:t>
        </w:r>
      </w:ins>
      <w:del w:id="1507" w:author="blake grills" w:date="2020-03-19T14:38:00Z">
        <w:r w:rsidR="00403C1E" w:rsidDel="00B26D4D">
          <w:rPr>
            <w:rFonts w:cs="Times New Roman"/>
            <w:noProof/>
            <w:sz w:val="24"/>
            <w:szCs w:val="24"/>
          </w:rPr>
          <w:delText>9</w:delText>
        </w:r>
      </w:del>
      <w:r w:rsidR="00AB11E8" w:rsidRPr="002248ED">
        <w:rPr>
          <w:rFonts w:cs="Times New Roman"/>
          <w:noProof/>
          <w:sz w:val="24"/>
          <w:szCs w:val="24"/>
        </w:rPr>
        <w:fldChar w:fldCharType="end"/>
      </w:r>
      <w:bookmarkEnd w:id="1503"/>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504"/>
      <w:bookmarkEnd w:id="150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508" w:name="_Ref32599906"/>
    </w:p>
    <w:bookmarkEnd w:id="1508"/>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509"/>
      <w:r w:rsidRPr="002248ED">
        <w:rPr>
          <w:rFonts w:cs="Times New Roman"/>
          <w:szCs w:val="24"/>
        </w:rPr>
        <w:t xml:space="preserve">hope to both mitigate </w:t>
      </w:r>
      <w:commentRangeEnd w:id="1509"/>
      <w:r w:rsidR="009A117A">
        <w:rPr>
          <w:rStyle w:val="CommentReference"/>
        </w:rPr>
        <w:commentReference w:id="1509"/>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510" w:name="_Ref33017647"/>
      <w:commentRangeStart w:id="1511"/>
      <w:r w:rsidRPr="002248ED">
        <w:t>External Validity</w:t>
      </w:r>
      <w:bookmarkEnd w:id="1510"/>
      <w:commentRangeEnd w:id="1511"/>
      <w:r w:rsidR="00B94844">
        <w:rPr>
          <w:rStyle w:val="CommentReference"/>
          <w:rFonts w:eastAsiaTheme="minorHAnsi" w:cstheme="minorBidi"/>
          <w:b w:val="0"/>
          <w:bCs w:val="0"/>
          <w:color w:val="auto"/>
        </w:rPr>
        <w:commentReference w:id="1511"/>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512" w:name="_Ref33018411"/>
      <w:r w:rsidRPr="002248ED">
        <w:t>Internal Validity</w:t>
      </w:r>
      <w:bookmarkEnd w:id="1512"/>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513" w:name="_Ref33719271"/>
    </w:p>
    <w:bookmarkEnd w:id="1513"/>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514" w:name="_Ref33719289"/>
    </w:p>
    <w:bookmarkEnd w:id="1514"/>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pPr>
        <w:pStyle w:val="Bibliography"/>
        <w:rPr>
          <w:ins w:id="1515" w:author="blake grills" w:date="2020-03-18T20:13:00Z"/>
          <w:rFonts w:cs="Times New Roman"/>
          <w:szCs w:val="24"/>
        </w:rPr>
        <w:pPrChange w:id="1516"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1517"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pPr>
        <w:pStyle w:val="Bibliography"/>
        <w:rPr>
          <w:ins w:id="1518" w:author="blake grills" w:date="2020-03-18T20:13:00Z"/>
          <w:rFonts w:cs="Times New Roman"/>
          <w:szCs w:val="24"/>
        </w:rPr>
        <w:pPrChange w:id="1519" w:author="blake grills" w:date="2020-03-18T20:13:00Z">
          <w:pPr>
            <w:widowControl w:val="0"/>
            <w:autoSpaceDE w:val="0"/>
            <w:autoSpaceDN w:val="0"/>
            <w:adjustRightInd w:val="0"/>
            <w:spacing w:after="0" w:line="240" w:lineRule="auto"/>
          </w:pPr>
        </w:pPrChange>
      </w:pPr>
      <w:ins w:id="1520"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pPr>
        <w:pStyle w:val="Bibliography"/>
        <w:rPr>
          <w:ins w:id="1521" w:author="blake grills" w:date="2020-03-18T20:13:00Z"/>
          <w:rFonts w:cs="Times New Roman"/>
          <w:szCs w:val="24"/>
        </w:rPr>
        <w:pPrChange w:id="1522" w:author="blake grills" w:date="2020-03-18T20:13:00Z">
          <w:pPr>
            <w:widowControl w:val="0"/>
            <w:autoSpaceDE w:val="0"/>
            <w:autoSpaceDN w:val="0"/>
            <w:adjustRightInd w:val="0"/>
            <w:spacing w:after="0" w:line="240" w:lineRule="auto"/>
          </w:pPr>
        </w:pPrChange>
      </w:pPr>
      <w:ins w:id="1523"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pPr>
        <w:pStyle w:val="Bibliography"/>
        <w:rPr>
          <w:ins w:id="1524" w:author="blake grills" w:date="2020-03-18T20:13:00Z"/>
          <w:rFonts w:cs="Times New Roman"/>
          <w:szCs w:val="24"/>
        </w:rPr>
        <w:pPrChange w:id="1525" w:author="blake grills" w:date="2020-03-18T20:13:00Z">
          <w:pPr>
            <w:widowControl w:val="0"/>
            <w:autoSpaceDE w:val="0"/>
            <w:autoSpaceDN w:val="0"/>
            <w:adjustRightInd w:val="0"/>
            <w:spacing w:after="0" w:line="240" w:lineRule="auto"/>
          </w:pPr>
        </w:pPrChange>
      </w:pPr>
      <w:ins w:id="1526"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pPr>
        <w:pStyle w:val="Bibliography"/>
        <w:rPr>
          <w:ins w:id="1527" w:author="blake grills" w:date="2020-03-18T20:13:00Z"/>
          <w:rFonts w:cs="Times New Roman"/>
          <w:szCs w:val="24"/>
        </w:rPr>
        <w:pPrChange w:id="1528" w:author="blake grills" w:date="2020-03-18T20:13:00Z">
          <w:pPr>
            <w:widowControl w:val="0"/>
            <w:autoSpaceDE w:val="0"/>
            <w:autoSpaceDN w:val="0"/>
            <w:adjustRightInd w:val="0"/>
            <w:spacing w:after="0" w:line="240" w:lineRule="auto"/>
          </w:pPr>
        </w:pPrChange>
      </w:pPr>
      <w:ins w:id="1529" w:author="blake grills" w:date="2020-03-18T20:13:00Z">
        <w:r w:rsidRPr="00974013">
          <w:rPr>
            <w:rFonts w:cs="Times New Roman"/>
            <w:smallCaps/>
            <w:szCs w:val="24"/>
          </w:rPr>
          <w:t>Chen, H., Huang, Y., Liu, Z., Chen, X., Zhou,</w:t>
        </w:r>
        <w:r w:rsidRPr="008178C0">
          <w:rPr>
            <w:rFonts w:cs="Times New Roman"/>
            <w:smallCaps/>
            <w:szCs w:val="24"/>
          </w:rPr>
          <w:t xml:space="preserve"> F., and Luo, X.</w:t>
        </w:r>
        <w:r w:rsidRPr="008178C0">
          <w:rPr>
            <w:rFonts w:cs="Times New Roman"/>
            <w:szCs w:val="24"/>
          </w:rPr>
          <w:t xml:space="preserve"> 2019. Automatically detecting the scopes of source code comments. </w:t>
        </w:r>
        <w:r w:rsidRPr="008178C0">
          <w:rPr>
            <w:rFonts w:cs="Times New Roman"/>
            <w:i/>
            <w:iCs/>
            <w:szCs w:val="24"/>
          </w:rPr>
          <w:t>Journal of Systems and Software</w:t>
        </w:r>
        <w:r w:rsidRPr="008178C0">
          <w:rPr>
            <w:rFonts w:cs="Times New Roman"/>
            <w:szCs w:val="24"/>
          </w:rPr>
          <w:t xml:space="preserve"> </w:t>
        </w:r>
        <w:r w:rsidRPr="008178C0">
          <w:rPr>
            <w:rFonts w:cs="Times New Roman"/>
            <w:i/>
            <w:iCs/>
            <w:szCs w:val="24"/>
          </w:rPr>
          <w:t>153</w:t>
        </w:r>
        <w:r w:rsidRPr="008178C0">
          <w:rPr>
            <w:rFonts w:cs="Times New Roman"/>
            <w:szCs w:val="24"/>
          </w:rPr>
          <w:t>, 45–63.</w:t>
        </w:r>
      </w:ins>
    </w:p>
    <w:p w14:paraId="432BA612" w14:textId="77777777" w:rsidR="008178C0" w:rsidRPr="008178C0" w:rsidRDefault="008178C0">
      <w:pPr>
        <w:pStyle w:val="Bibliography"/>
        <w:rPr>
          <w:ins w:id="1530" w:author="blake grills" w:date="2020-03-18T20:13:00Z"/>
          <w:rFonts w:cs="Times New Roman"/>
          <w:szCs w:val="24"/>
        </w:rPr>
        <w:pPrChange w:id="1531" w:author="blake grills" w:date="2020-03-18T20:13:00Z">
          <w:pPr>
            <w:widowControl w:val="0"/>
            <w:autoSpaceDE w:val="0"/>
            <w:autoSpaceDN w:val="0"/>
            <w:adjustRightInd w:val="0"/>
            <w:spacing w:after="0" w:line="240" w:lineRule="auto"/>
          </w:pPr>
        </w:pPrChange>
      </w:pPr>
      <w:ins w:id="1532" w:author="blake grills" w:date="2020-03-18T20:13:00Z">
        <w:r w:rsidRPr="008178C0">
          <w:rPr>
            <w:rFonts w:cs="Times New Roman"/>
            <w:smallCaps/>
            <w:szCs w:val="24"/>
          </w:rPr>
          <w:t>Collard, M.L. and Maletic, J.I.</w:t>
        </w:r>
        <w:r w:rsidRPr="008178C0">
          <w:rPr>
            <w:rFonts w:cs="Times New Roman"/>
            <w:szCs w:val="24"/>
          </w:rPr>
          <w:t xml:space="preserve"> srcML. </w:t>
        </w:r>
        <w:r w:rsidRPr="008178C0">
          <w:rPr>
            <w:rFonts w:cs="Times New Roman"/>
            <w:i/>
            <w:iCs/>
            <w:szCs w:val="24"/>
          </w:rPr>
          <w:t>srcML</w:t>
        </w:r>
        <w:r w:rsidRPr="008178C0">
          <w:rPr>
            <w:rFonts w:cs="Times New Roman"/>
            <w:szCs w:val="24"/>
          </w:rPr>
          <w:t>.</w:t>
        </w:r>
      </w:ins>
    </w:p>
    <w:p w14:paraId="7C8ED102" w14:textId="77777777" w:rsidR="008178C0" w:rsidRPr="008178C0" w:rsidRDefault="008178C0">
      <w:pPr>
        <w:pStyle w:val="Bibliography"/>
        <w:rPr>
          <w:ins w:id="1533" w:author="blake grills" w:date="2020-03-18T20:13:00Z"/>
          <w:rFonts w:cs="Times New Roman"/>
          <w:szCs w:val="24"/>
        </w:rPr>
        <w:pPrChange w:id="1534" w:author="blake grills" w:date="2020-03-18T20:13:00Z">
          <w:pPr>
            <w:widowControl w:val="0"/>
            <w:autoSpaceDE w:val="0"/>
            <w:autoSpaceDN w:val="0"/>
            <w:adjustRightInd w:val="0"/>
            <w:spacing w:after="0" w:line="240" w:lineRule="auto"/>
          </w:pPr>
        </w:pPrChange>
      </w:pPr>
      <w:ins w:id="1535" w:author="blake grills" w:date="2020-03-18T20:13:00Z">
        <w:r w:rsidRPr="008178C0">
          <w:rPr>
            <w:rFonts w:cs="Times New Roman"/>
            <w:smallCaps/>
            <w:szCs w:val="24"/>
          </w:rPr>
          <w:t>Cortes-Coy, L.F., Linares-Vasquez, M., Aponte, J., and Poshyvanyk, D.</w:t>
        </w:r>
        <w:r w:rsidRPr="008178C0">
          <w:rPr>
            <w:rFonts w:cs="Times New Roman"/>
            <w:szCs w:val="24"/>
          </w:rPr>
          <w:t xml:space="preserve"> 2014. On Automatically Generating Commit Messages via Summarization of Source Code Changes. </w:t>
        </w:r>
        <w:r w:rsidRPr="008178C0">
          <w:rPr>
            <w:rFonts w:cs="Times New Roman"/>
            <w:i/>
            <w:iCs/>
            <w:szCs w:val="24"/>
          </w:rPr>
          <w:t>2014 IEEE 14th International Working Conference on Source Code Analysis and Manipulation</w:t>
        </w:r>
        <w:r w:rsidRPr="008178C0">
          <w:rPr>
            <w:rFonts w:cs="Times New Roman"/>
            <w:szCs w:val="24"/>
          </w:rPr>
          <w:t>, IEEE, 275–284.</w:t>
        </w:r>
      </w:ins>
    </w:p>
    <w:p w14:paraId="0DF53D14" w14:textId="77777777" w:rsidR="008178C0" w:rsidRPr="008178C0" w:rsidRDefault="008178C0">
      <w:pPr>
        <w:pStyle w:val="Bibliography"/>
        <w:rPr>
          <w:ins w:id="1536" w:author="blake grills" w:date="2020-03-18T20:13:00Z"/>
          <w:rFonts w:cs="Times New Roman"/>
          <w:szCs w:val="24"/>
        </w:rPr>
        <w:pPrChange w:id="1537" w:author="blake grills" w:date="2020-03-18T20:13:00Z">
          <w:pPr>
            <w:widowControl w:val="0"/>
            <w:autoSpaceDE w:val="0"/>
            <w:autoSpaceDN w:val="0"/>
            <w:adjustRightInd w:val="0"/>
            <w:spacing w:after="0" w:line="240" w:lineRule="auto"/>
          </w:pPr>
        </w:pPrChange>
      </w:pPr>
      <w:ins w:id="1538" w:author="blake grills" w:date="2020-03-18T20:13:00Z">
        <w:r w:rsidRPr="008178C0">
          <w:rPr>
            <w:rFonts w:cs="Times New Roman"/>
            <w:smallCaps/>
            <w:szCs w:val="24"/>
          </w:rPr>
          <w:t>Détienne, F.</w:t>
        </w:r>
        <w:r w:rsidRPr="008178C0">
          <w:rPr>
            <w:rFonts w:cs="Times New Roman"/>
            <w:szCs w:val="24"/>
          </w:rPr>
          <w:t xml:space="preserve"> 1990. Expert Programming Knowledge: A Schema-based Approach. In: </w:t>
        </w:r>
        <w:r w:rsidRPr="008178C0">
          <w:rPr>
            <w:rFonts w:cs="Times New Roman"/>
            <w:i/>
            <w:iCs/>
            <w:szCs w:val="24"/>
          </w:rPr>
          <w:t>Psychology of Programming</w:t>
        </w:r>
        <w:r w:rsidRPr="008178C0">
          <w:rPr>
            <w:rFonts w:cs="Times New Roman"/>
            <w:szCs w:val="24"/>
          </w:rPr>
          <w:t>. Elsevier, 205–222.</w:t>
        </w:r>
      </w:ins>
    </w:p>
    <w:p w14:paraId="1434EBC7" w14:textId="77777777" w:rsidR="008178C0" w:rsidRPr="008178C0" w:rsidRDefault="008178C0">
      <w:pPr>
        <w:pStyle w:val="Bibliography"/>
        <w:rPr>
          <w:ins w:id="1539" w:author="blake grills" w:date="2020-03-18T20:13:00Z"/>
          <w:rFonts w:cs="Times New Roman"/>
          <w:szCs w:val="24"/>
        </w:rPr>
        <w:pPrChange w:id="1540" w:author="blake grills" w:date="2020-03-18T20:13:00Z">
          <w:pPr>
            <w:widowControl w:val="0"/>
            <w:autoSpaceDE w:val="0"/>
            <w:autoSpaceDN w:val="0"/>
            <w:adjustRightInd w:val="0"/>
            <w:spacing w:after="0" w:line="240" w:lineRule="auto"/>
          </w:pPr>
        </w:pPrChange>
      </w:pPr>
      <w:ins w:id="1541" w:author="blake grills" w:date="2020-03-18T20:13:00Z">
        <w:r w:rsidRPr="008178C0">
          <w:rPr>
            <w:rFonts w:cs="Times New Roman"/>
            <w:smallCaps/>
            <w:szCs w:val="24"/>
          </w:rPr>
          <w:t>Dolfing, H.</w:t>
        </w:r>
        <w:r w:rsidRPr="008178C0">
          <w:rPr>
            <w:rFonts w:cs="Times New Roman"/>
            <w:szCs w:val="24"/>
          </w:rPr>
          <w:t xml:space="preserve"> 2019. Case Study 4: The $440 Million Software Error at Knight Capital. In: </w:t>
        </w:r>
        <w:r w:rsidRPr="008178C0">
          <w:rPr>
            <w:rFonts w:cs="Times New Roman"/>
            <w:i/>
            <w:iCs/>
            <w:szCs w:val="24"/>
          </w:rPr>
          <w:t>The Project Success Model</w:t>
        </w:r>
        <w:r w:rsidRPr="008178C0">
          <w:rPr>
            <w:rFonts w:cs="Times New Roman"/>
            <w:szCs w:val="24"/>
          </w:rPr>
          <w:t>. Amazon.com Services LLC.</w:t>
        </w:r>
      </w:ins>
    </w:p>
    <w:p w14:paraId="4D45FE05" w14:textId="77777777" w:rsidR="008178C0" w:rsidRPr="008178C0" w:rsidRDefault="008178C0">
      <w:pPr>
        <w:pStyle w:val="Bibliography"/>
        <w:rPr>
          <w:ins w:id="1542" w:author="blake grills" w:date="2020-03-18T20:13:00Z"/>
          <w:rFonts w:cs="Times New Roman"/>
          <w:szCs w:val="24"/>
        </w:rPr>
        <w:pPrChange w:id="1543" w:author="blake grills" w:date="2020-03-18T20:13:00Z">
          <w:pPr>
            <w:widowControl w:val="0"/>
            <w:autoSpaceDE w:val="0"/>
            <w:autoSpaceDN w:val="0"/>
            <w:adjustRightInd w:val="0"/>
            <w:spacing w:after="0" w:line="240" w:lineRule="auto"/>
          </w:pPr>
        </w:pPrChange>
      </w:pPr>
      <w:ins w:id="1544" w:author="blake grills" w:date="2020-03-18T20:13:00Z">
        <w:r w:rsidRPr="008178C0">
          <w:rPr>
            <w:rFonts w:cs="Times New Roman"/>
            <w:smallCaps/>
            <w:szCs w:val="24"/>
          </w:rPr>
          <w:t>Flisar, J. and Podgorelec, V.</w:t>
        </w:r>
        <w:r w:rsidRPr="008178C0">
          <w:rPr>
            <w:rFonts w:cs="Times New Roman"/>
            <w:szCs w:val="24"/>
          </w:rPr>
          <w:t xml:space="preserve"> 2019. Identification of Self-Admitted Technical Debt Using Enhanced Feature Selection Based on Word Embedding.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6475–106494.</w:t>
        </w:r>
      </w:ins>
    </w:p>
    <w:p w14:paraId="112EDFA9" w14:textId="77777777" w:rsidR="008178C0" w:rsidRPr="008178C0" w:rsidRDefault="008178C0">
      <w:pPr>
        <w:pStyle w:val="Bibliography"/>
        <w:rPr>
          <w:ins w:id="1545" w:author="blake grills" w:date="2020-03-18T20:13:00Z"/>
          <w:rFonts w:cs="Times New Roman"/>
          <w:szCs w:val="24"/>
        </w:rPr>
        <w:pPrChange w:id="1546" w:author="blake grills" w:date="2020-03-18T20:13:00Z">
          <w:pPr>
            <w:widowControl w:val="0"/>
            <w:autoSpaceDE w:val="0"/>
            <w:autoSpaceDN w:val="0"/>
            <w:adjustRightInd w:val="0"/>
            <w:spacing w:after="0" w:line="240" w:lineRule="auto"/>
          </w:pPr>
        </w:pPrChange>
      </w:pPr>
      <w:ins w:id="1547" w:author="blake grills" w:date="2020-03-18T20:13:00Z">
        <w:r w:rsidRPr="008178C0">
          <w:rPr>
            <w:rFonts w:cs="Times New Roman"/>
            <w:smallCaps/>
            <w:szCs w:val="24"/>
          </w:rPr>
          <w:t>Haiduc, S., Aponte, J., Moreno, L., and Marcus, A.</w:t>
        </w:r>
        <w:r w:rsidRPr="008178C0">
          <w:rPr>
            <w:rFonts w:cs="Times New Roman"/>
            <w:szCs w:val="24"/>
          </w:rPr>
          <w:t xml:space="preserve"> 2010. On the Use of Automated Text Summarization Techniques for Summarizing Source Code. </w:t>
        </w:r>
        <w:r w:rsidRPr="008178C0">
          <w:rPr>
            <w:rFonts w:cs="Times New Roman"/>
            <w:i/>
            <w:iCs/>
            <w:szCs w:val="24"/>
          </w:rPr>
          <w:t>2010 17th Working Conference on Reverse Engineering</w:t>
        </w:r>
        <w:r w:rsidRPr="008178C0">
          <w:rPr>
            <w:rFonts w:cs="Times New Roman"/>
            <w:szCs w:val="24"/>
          </w:rPr>
          <w:t>, IEEE, 35–44.</w:t>
        </w:r>
      </w:ins>
    </w:p>
    <w:p w14:paraId="4E4701B4" w14:textId="77777777" w:rsidR="008178C0" w:rsidRPr="008178C0" w:rsidRDefault="008178C0">
      <w:pPr>
        <w:pStyle w:val="Bibliography"/>
        <w:rPr>
          <w:ins w:id="1548" w:author="blake grills" w:date="2020-03-18T20:13:00Z"/>
          <w:rFonts w:cs="Times New Roman"/>
          <w:szCs w:val="24"/>
        </w:rPr>
        <w:pPrChange w:id="1549" w:author="blake grills" w:date="2020-03-18T20:13:00Z">
          <w:pPr>
            <w:widowControl w:val="0"/>
            <w:autoSpaceDE w:val="0"/>
            <w:autoSpaceDN w:val="0"/>
            <w:adjustRightInd w:val="0"/>
            <w:spacing w:after="0" w:line="240" w:lineRule="auto"/>
          </w:pPr>
        </w:pPrChange>
      </w:pPr>
      <w:ins w:id="1550" w:author="blake grills" w:date="2020-03-18T20:13:00Z">
        <w:r w:rsidRPr="008178C0">
          <w:rPr>
            <w:rFonts w:cs="Times New Roman"/>
            <w:smallCaps/>
            <w:szCs w:val="24"/>
          </w:rPr>
          <w:t>Kohavi, R.</w:t>
        </w:r>
        <w:r w:rsidRPr="008178C0">
          <w:rPr>
            <w:rFonts w:cs="Times New Roman"/>
            <w:szCs w:val="24"/>
          </w:rPr>
          <w:t xml:space="preserve"> A Study of Cross-Validation and Bootstrap for Accuracy Estimation and Model Selection. </w:t>
        </w:r>
        <w:r w:rsidRPr="008178C0">
          <w:rPr>
            <w:rFonts w:cs="Times New Roman"/>
            <w:i/>
            <w:iCs/>
            <w:szCs w:val="24"/>
          </w:rPr>
          <w:t>IJACAI ’95</w:t>
        </w:r>
        <w:r w:rsidRPr="008178C0">
          <w:rPr>
            <w:rFonts w:cs="Times New Roman"/>
            <w:szCs w:val="24"/>
          </w:rPr>
          <w:t>, 7.</w:t>
        </w:r>
      </w:ins>
    </w:p>
    <w:p w14:paraId="15192FC8" w14:textId="77777777" w:rsidR="008178C0" w:rsidRPr="008178C0" w:rsidRDefault="008178C0">
      <w:pPr>
        <w:pStyle w:val="Bibliography"/>
        <w:rPr>
          <w:ins w:id="1551" w:author="blake grills" w:date="2020-03-18T20:13:00Z"/>
          <w:rFonts w:cs="Times New Roman"/>
          <w:szCs w:val="24"/>
        </w:rPr>
        <w:pPrChange w:id="1552" w:author="blake grills" w:date="2020-03-18T20:13:00Z">
          <w:pPr>
            <w:widowControl w:val="0"/>
            <w:autoSpaceDE w:val="0"/>
            <w:autoSpaceDN w:val="0"/>
            <w:adjustRightInd w:val="0"/>
            <w:spacing w:after="0" w:line="240" w:lineRule="auto"/>
          </w:pPr>
        </w:pPrChange>
      </w:pPr>
      <w:ins w:id="1553" w:author="blake grills" w:date="2020-03-18T20:13:00Z">
        <w:r w:rsidRPr="008178C0">
          <w:rPr>
            <w:rFonts w:cs="Times New Roman"/>
            <w:smallCaps/>
            <w:szCs w:val="24"/>
          </w:rPr>
          <w:t>Linares-Vasquez, M., Cortes-Coy, L.F., Aponte, J., and Poshyvanyk, D.</w:t>
        </w:r>
        <w:r w:rsidRPr="008178C0">
          <w:rPr>
            <w:rFonts w:cs="Times New Roman"/>
            <w:szCs w:val="24"/>
          </w:rPr>
          <w:t xml:space="preserve"> 2015. ChangeScribe: A Tool for Automatically Generating Commit Messages. </w:t>
        </w:r>
        <w:r w:rsidRPr="008178C0">
          <w:rPr>
            <w:rFonts w:cs="Times New Roman"/>
            <w:i/>
            <w:iCs/>
            <w:szCs w:val="24"/>
          </w:rPr>
          <w:t>2015 IEEE/ACM 37th IEEE International Conference on Software Engineering</w:t>
        </w:r>
        <w:r w:rsidRPr="008178C0">
          <w:rPr>
            <w:rFonts w:cs="Times New Roman"/>
            <w:szCs w:val="24"/>
          </w:rPr>
          <w:t>, IEEE, 709–712.</w:t>
        </w:r>
      </w:ins>
    </w:p>
    <w:p w14:paraId="024AD9E3" w14:textId="77777777" w:rsidR="008178C0" w:rsidRPr="008178C0" w:rsidRDefault="008178C0">
      <w:pPr>
        <w:pStyle w:val="Bibliography"/>
        <w:rPr>
          <w:ins w:id="1554" w:author="blake grills" w:date="2020-03-18T20:13:00Z"/>
          <w:rFonts w:cs="Times New Roman"/>
          <w:szCs w:val="24"/>
        </w:rPr>
        <w:pPrChange w:id="1555" w:author="blake grills" w:date="2020-03-18T20:13:00Z">
          <w:pPr>
            <w:widowControl w:val="0"/>
            <w:autoSpaceDE w:val="0"/>
            <w:autoSpaceDN w:val="0"/>
            <w:adjustRightInd w:val="0"/>
            <w:spacing w:after="0" w:line="240" w:lineRule="auto"/>
          </w:pPr>
        </w:pPrChange>
      </w:pPr>
      <w:ins w:id="1556" w:author="blake grills" w:date="2020-03-18T20:13:00Z">
        <w:r w:rsidRPr="008178C0">
          <w:rPr>
            <w:rFonts w:cs="Times New Roman"/>
            <w:smallCaps/>
            <w:szCs w:val="24"/>
          </w:rPr>
          <w:lastRenderedPageBreak/>
          <w:t>Liu, M., Lang, B., and Gu, Z.</w:t>
        </w:r>
        <w:r w:rsidRPr="008178C0">
          <w:rPr>
            <w:rFonts w:cs="Times New Roman"/>
            <w:szCs w:val="24"/>
          </w:rPr>
          <w:t xml:space="preserve"> Calculating Semantic Similarity between Academic Articles using Topic Event and Ontology. 21.</w:t>
        </w:r>
      </w:ins>
    </w:p>
    <w:p w14:paraId="0C957EDC" w14:textId="77777777" w:rsidR="008178C0" w:rsidRPr="008178C0" w:rsidRDefault="008178C0">
      <w:pPr>
        <w:pStyle w:val="Bibliography"/>
        <w:rPr>
          <w:ins w:id="1557" w:author="blake grills" w:date="2020-03-18T20:13:00Z"/>
          <w:rFonts w:cs="Times New Roman"/>
          <w:szCs w:val="24"/>
        </w:rPr>
        <w:pPrChange w:id="1558" w:author="blake grills" w:date="2020-03-18T20:13:00Z">
          <w:pPr>
            <w:widowControl w:val="0"/>
            <w:autoSpaceDE w:val="0"/>
            <w:autoSpaceDN w:val="0"/>
            <w:adjustRightInd w:val="0"/>
            <w:spacing w:after="0" w:line="240" w:lineRule="auto"/>
          </w:pPr>
        </w:pPrChange>
      </w:pPr>
      <w:ins w:id="1559" w:author="blake grills" w:date="2020-03-18T20:13:00Z">
        <w:r w:rsidRPr="008178C0">
          <w:rPr>
            <w:rFonts w:cs="Times New Roman"/>
            <w:smallCaps/>
            <w:szCs w:val="24"/>
          </w:rPr>
          <w:t>Maletic, J.I. and Kagdi, H.</w:t>
        </w:r>
        <w:r w:rsidRPr="008178C0">
          <w:rPr>
            <w:rFonts w:cs="Times New Roman"/>
            <w:szCs w:val="24"/>
          </w:rPr>
          <w:t xml:space="preserve"> 2008. Expressiveness and effectiveness of program comprehension: Thoughts on future research directions. </w:t>
        </w:r>
        <w:r w:rsidRPr="008178C0">
          <w:rPr>
            <w:rFonts w:cs="Times New Roman"/>
            <w:i/>
            <w:iCs/>
            <w:szCs w:val="24"/>
          </w:rPr>
          <w:t>2008 Frontiers of Software Maintenance</w:t>
        </w:r>
        <w:r w:rsidRPr="008178C0">
          <w:rPr>
            <w:rFonts w:cs="Times New Roman"/>
            <w:szCs w:val="24"/>
          </w:rPr>
          <w:t>, IEEE, 31–37.</w:t>
        </w:r>
      </w:ins>
    </w:p>
    <w:p w14:paraId="5E306389" w14:textId="77777777" w:rsidR="008178C0" w:rsidRPr="008178C0" w:rsidRDefault="008178C0">
      <w:pPr>
        <w:pStyle w:val="Bibliography"/>
        <w:rPr>
          <w:ins w:id="1560" w:author="blake grills" w:date="2020-03-18T20:13:00Z"/>
          <w:rFonts w:cs="Times New Roman"/>
          <w:szCs w:val="24"/>
        </w:rPr>
        <w:pPrChange w:id="1561" w:author="blake grills" w:date="2020-03-18T20:13:00Z">
          <w:pPr>
            <w:widowControl w:val="0"/>
            <w:autoSpaceDE w:val="0"/>
            <w:autoSpaceDN w:val="0"/>
            <w:adjustRightInd w:val="0"/>
            <w:spacing w:after="0" w:line="240" w:lineRule="auto"/>
          </w:pPr>
        </w:pPrChange>
      </w:pPr>
      <w:ins w:id="1562" w:author="blake grills" w:date="2020-03-18T20:13:00Z">
        <w:r w:rsidRPr="008178C0">
          <w:rPr>
            <w:rFonts w:cs="Times New Roman"/>
            <w:smallCaps/>
            <w:szCs w:val="24"/>
          </w:rPr>
          <w:t>Nakic-Alfirevic, T. and Durek, M.</w:t>
        </w:r>
        <w:r w:rsidRPr="008178C0">
          <w:rPr>
            <w:rFonts w:cs="Times New Roman"/>
            <w:szCs w:val="24"/>
          </w:rPr>
          <w:t xml:space="preserve"> 2004. The Dvorak keyboard layout and possibilities of its regional adaptation. 6.</w:t>
        </w:r>
      </w:ins>
    </w:p>
    <w:p w14:paraId="016776A6" w14:textId="77777777" w:rsidR="008178C0" w:rsidRPr="008178C0" w:rsidRDefault="008178C0">
      <w:pPr>
        <w:pStyle w:val="Bibliography"/>
        <w:rPr>
          <w:ins w:id="1563" w:author="blake grills" w:date="2020-03-18T20:13:00Z"/>
          <w:rFonts w:cs="Times New Roman"/>
          <w:szCs w:val="24"/>
        </w:rPr>
        <w:pPrChange w:id="1564" w:author="blake grills" w:date="2020-03-18T20:13:00Z">
          <w:pPr>
            <w:widowControl w:val="0"/>
            <w:autoSpaceDE w:val="0"/>
            <w:autoSpaceDN w:val="0"/>
            <w:adjustRightInd w:val="0"/>
            <w:spacing w:after="0" w:line="240" w:lineRule="auto"/>
          </w:pPr>
        </w:pPrChange>
      </w:pPr>
      <w:ins w:id="1565" w:author="blake grills" w:date="2020-03-18T20:13:00Z">
        <w:r w:rsidRPr="008178C0">
          <w:rPr>
            <w:rFonts w:cs="Times New Roman"/>
            <w:smallCaps/>
            <w:szCs w:val="24"/>
          </w:rPr>
          <w:t>Norvig, P.</w:t>
        </w:r>
        <w:r w:rsidRPr="008178C0">
          <w:rPr>
            <w:rFonts w:cs="Times New Roman"/>
            <w:szCs w:val="24"/>
          </w:rPr>
          <w:t xml:space="preserve"> English Letter Frequency Counts: Mayzner Revisited or ETAOIN SRHLDCU. https://norvig.com/mayzner.html.</w:t>
        </w:r>
      </w:ins>
    </w:p>
    <w:p w14:paraId="793F7A78" w14:textId="77777777" w:rsidR="008178C0" w:rsidRPr="008178C0" w:rsidRDefault="008178C0">
      <w:pPr>
        <w:pStyle w:val="Bibliography"/>
        <w:rPr>
          <w:ins w:id="1566" w:author="blake grills" w:date="2020-03-18T20:13:00Z"/>
          <w:rFonts w:cs="Times New Roman"/>
          <w:szCs w:val="24"/>
        </w:rPr>
        <w:pPrChange w:id="1567" w:author="blake grills" w:date="2020-03-18T20:13:00Z">
          <w:pPr>
            <w:widowControl w:val="0"/>
            <w:autoSpaceDE w:val="0"/>
            <w:autoSpaceDN w:val="0"/>
            <w:adjustRightInd w:val="0"/>
            <w:spacing w:after="0" w:line="240" w:lineRule="auto"/>
          </w:pPr>
        </w:pPrChange>
      </w:pPr>
      <w:ins w:id="1568" w:author="blake grills" w:date="2020-03-18T20:13:00Z">
        <w:r w:rsidRPr="008178C0">
          <w:rPr>
            <w:rFonts w:cs="Times New Roman"/>
            <w:smallCaps/>
            <w:szCs w:val="24"/>
          </w:rPr>
          <w:t>Ren, Y. and Ji, D.</w:t>
        </w:r>
        <w:r w:rsidRPr="008178C0">
          <w:rPr>
            <w:rFonts w:cs="Times New Roman"/>
            <w:szCs w:val="24"/>
          </w:rPr>
          <w:t xml:space="preserve"> 2019. Learning to Detect Deceptive Opinion Spam: A Survey.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42934–42945.</w:t>
        </w:r>
      </w:ins>
    </w:p>
    <w:p w14:paraId="134A4855" w14:textId="77777777" w:rsidR="008178C0" w:rsidRPr="008178C0" w:rsidRDefault="008178C0">
      <w:pPr>
        <w:pStyle w:val="Bibliography"/>
        <w:rPr>
          <w:ins w:id="1569" w:author="blake grills" w:date="2020-03-18T20:13:00Z"/>
          <w:rFonts w:cs="Times New Roman"/>
          <w:szCs w:val="24"/>
        </w:rPr>
        <w:pPrChange w:id="1570" w:author="blake grills" w:date="2020-03-18T20:13:00Z">
          <w:pPr>
            <w:widowControl w:val="0"/>
            <w:autoSpaceDE w:val="0"/>
            <w:autoSpaceDN w:val="0"/>
            <w:adjustRightInd w:val="0"/>
            <w:spacing w:after="0" w:line="240" w:lineRule="auto"/>
          </w:pPr>
        </w:pPrChange>
      </w:pPr>
      <w:ins w:id="1571" w:author="blake grills" w:date="2020-03-18T20:13:00Z">
        <w:r w:rsidRPr="008178C0">
          <w:rPr>
            <w:rFonts w:cs="Times New Roman"/>
            <w:smallCaps/>
            <w:szCs w:val="24"/>
          </w:rPr>
          <w:t>scikit-learn developers</w:t>
        </w:r>
        <w:r w:rsidRPr="008178C0">
          <w:rPr>
            <w:rFonts w:cs="Times New Roman"/>
            <w:szCs w:val="24"/>
          </w:rPr>
          <w:t xml:space="preserve">. 1.10. Decision Trees. </w:t>
        </w:r>
        <w:r w:rsidRPr="008178C0">
          <w:rPr>
            <w:rFonts w:cs="Times New Roman"/>
            <w:i/>
            <w:iCs/>
            <w:szCs w:val="24"/>
          </w:rPr>
          <w:t>scikit-learn</w:t>
        </w:r>
        <w:r w:rsidRPr="008178C0">
          <w:rPr>
            <w:rFonts w:cs="Times New Roman"/>
            <w:szCs w:val="24"/>
          </w:rPr>
          <w:t>. https://scikit-learn.org/stable/modules/tree.html.</w:t>
        </w:r>
      </w:ins>
    </w:p>
    <w:p w14:paraId="23C591C3" w14:textId="77777777" w:rsidR="008178C0" w:rsidRPr="008178C0" w:rsidRDefault="008178C0">
      <w:pPr>
        <w:pStyle w:val="Bibliography"/>
        <w:rPr>
          <w:ins w:id="1572" w:author="blake grills" w:date="2020-03-18T20:13:00Z"/>
          <w:rFonts w:cs="Times New Roman"/>
          <w:szCs w:val="24"/>
        </w:rPr>
        <w:pPrChange w:id="1573" w:author="blake grills" w:date="2020-03-18T20:13:00Z">
          <w:pPr>
            <w:widowControl w:val="0"/>
            <w:autoSpaceDE w:val="0"/>
            <w:autoSpaceDN w:val="0"/>
            <w:adjustRightInd w:val="0"/>
            <w:spacing w:after="0" w:line="240" w:lineRule="auto"/>
          </w:pPr>
        </w:pPrChange>
      </w:pPr>
      <w:ins w:id="1574" w:author="blake grills" w:date="2020-03-18T20:13:00Z">
        <w:r w:rsidRPr="008178C0">
          <w:rPr>
            <w:rFonts w:cs="Times New Roman"/>
            <w:smallCaps/>
            <w:szCs w:val="24"/>
          </w:rPr>
          <w:t>SKLearn</w:t>
        </w:r>
        <w:r w:rsidRPr="008178C0">
          <w:rPr>
            <w:rFonts w:cs="Times New Roman"/>
            <w:szCs w:val="24"/>
          </w:rPr>
          <w:t>. 2019. 1.10 Decision Tree 1.10.1 Classification. https://scikit-learn.org/stable/modules/tree.html.</w:t>
        </w:r>
      </w:ins>
    </w:p>
    <w:p w14:paraId="6D75B81C" w14:textId="77777777" w:rsidR="008178C0" w:rsidRPr="008178C0" w:rsidRDefault="008178C0">
      <w:pPr>
        <w:pStyle w:val="Bibliography"/>
        <w:rPr>
          <w:ins w:id="1575" w:author="blake grills" w:date="2020-03-18T20:13:00Z"/>
          <w:rFonts w:cs="Times New Roman"/>
          <w:szCs w:val="24"/>
        </w:rPr>
        <w:pPrChange w:id="1576" w:author="blake grills" w:date="2020-03-18T20:13:00Z">
          <w:pPr>
            <w:widowControl w:val="0"/>
            <w:autoSpaceDE w:val="0"/>
            <w:autoSpaceDN w:val="0"/>
            <w:adjustRightInd w:val="0"/>
            <w:spacing w:after="0" w:line="240" w:lineRule="auto"/>
          </w:pPr>
        </w:pPrChange>
      </w:pPr>
      <w:ins w:id="1577" w:author="blake grills" w:date="2020-03-18T20:13:00Z">
        <w:r w:rsidRPr="008178C0">
          <w:rPr>
            <w:rFonts w:cs="Times New Roman"/>
            <w:smallCaps/>
            <w:szCs w:val="24"/>
          </w:rPr>
          <w:t>Song, X., Sun, H., Wang, X., and Yan, J.</w:t>
        </w:r>
        <w:r w:rsidRPr="008178C0">
          <w:rPr>
            <w:rFonts w:cs="Times New Roman"/>
            <w:szCs w:val="24"/>
          </w:rPr>
          <w:t xml:space="preserve"> 2019. A Survey of Automatic Generation of Source Code Comments: Algorithms and Technique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11411–111428.</w:t>
        </w:r>
      </w:ins>
    </w:p>
    <w:p w14:paraId="5824F4F2" w14:textId="77777777" w:rsidR="008178C0" w:rsidRPr="008178C0" w:rsidRDefault="008178C0">
      <w:pPr>
        <w:pStyle w:val="Bibliography"/>
        <w:rPr>
          <w:ins w:id="1578" w:author="blake grills" w:date="2020-03-18T20:13:00Z"/>
          <w:rFonts w:cs="Times New Roman"/>
          <w:szCs w:val="24"/>
        </w:rPr>
        <w:pPrChange w:id="1579" w:author="blake grills" w:date="2020-03-18T20:13:00Z">
          <w:pPr>
            <w:widowControl w:val="0"/>
            <w:autoSpaceDE w:val="0"/>
            <w:autoSpaceDN w:val="0"/>
            <w:adjustRightInd w:val="0"/>
            <w:spacing w:after="0" w:line="240" w:lineRule="auto"/>
          </w:pPr>
        </w:pPrChange>
      </w:pPr>
      <w:ins w:id="1580" w:author="blake grills" w:date="2020-03-18T20:13:00Z">
        <w:r w:rsidRPr="008178C0">
          <w:rPr>
            <w:rFonts w:cs="Times New Roman"/>
            <w:smallCaps/>
            <w:szCs w:val="24"/>
          </w:rPr>
          <w:t>Storey, M.-A.</w:t>
        </w:r>
        <w:r w:rsidRPr="008178C0">
          <w:rPr>
            <w:rFonts w:cs="Times New Roman"/>
            <w:szCs w:val="24"/>
          </w:rPr>
          <w:t xml:space="preserve"> 2005. Theories, methods and tools in program comprehension: past, present and future. </w:t>
        </w:r>
        <w:r w:rsidRPr="008178C0">
          <w:rPr>
            <w:rFonts w:cs="Times New Roman"/>
            <w:i/>
            <w:iCs/>
            <w:szCs w:val="24"/>
          </w:rPr>
          <w:t>13th International Workshop on Program Comprehension (IWPC’05)</w:t>
        </w:r>
        <w:r w:rsidRPr="008178C0">
          <w:rPr>
            <w:rFonts w:cs="Times New Roman"/>
            <w:szCs w:val="24"/>
          </w:rPr>
          <w:t>, IEEE, 181–191.</w:t>
        </w:r>
      </w:ins>
    </w:p>
    <w:p w14:paraId="1CD5BB9D" w14:textId="77777777" w:rsidR="008178C0" w:rsidRPr="008178C0" w:rsidRDefault="008178C0">
      <w:pPr>
        <w:pStyle w:val="Bibliography"/>
        <w:rPr>
          <w:ins w:id="1581" w:author="blake grills" w:date="2020-03-18T20:13:00Z"/>
          <w:rFonts w:cs="Times New Roman"/>
          <w:szCs w:val="24"/>
        </w:rPr>
        <w:pPrChange w:id="1582" w:author="blake grills" w:date="2020-03-18T20:13:00Z">
          <w:pPr>
            <w:widowControl w:val="0"/>
            <w:autoSpaceDE w:val="0"/>
            <w:autoSpaceDN w:val="0"/>
            <w:adjustRightInd w:val="0"/>
            <w:spacing w:after="0" w:line="240" w:lineRule="auto"/>
          </w:pPr>
        </w:pPrChange>
      </w:pPr>
      <w:ins w:id="1583" w:author="blake grills" w:date="2020-03-18T20:13:00Z">
        <w:r w:rsidRPr="008178C0">
          <w:rPr>
            <w:rFonts w:cs="Times New Roman"/>
            <w:smallCaps/>
            <w:szCs w:val="24"/>
          </w:rPr>
          <w:t>Von Mayrhauser, A. and Vans, A.M.</w:t>
        </w:r>
        <w:r w:rsidRPr="008178C0">
          <w:rPr>
            <w:rFonts w:cs="Times New Roman"/>
            <w:szCs w:val="24"/>
          </w:rPr>
          <w:t xml:space="preserve"> 1995. Program comprehension during software maintenance and evolution. </w:t>
        </w:r>
        <w:r w:rsidRPr="008178C0">
          <w:rPr>
            <w:rFonts w:cs="Times New Roman"/>
            <w:i/>
            <w:iCs/>
            <w:szCs w:val="24"/>
          </w:rPr>
          <w:t>28</w:t>
        </w:r>
        <w:r w:rsidRPr="008178C0">
          <w:rPr>
            <w:rFonts w:cs="Times New Roman"/>
            <w:szCs w:val="24"/>
          </w:rPr>
          <w:t>, 8, 44–55.</w:t>
        </w:r>
      </w:ins>
    </w:p>
    <w:p w14:paraId="4E8B2564" w14:textId="77777777" w:rsidR="008178C0" w:rsidRPr="008178C0" w:rsidRDefault="008178C0">
      <w:pPr>
        <w:pStyle w:val="Bibliography"/>
        <w:rPr>
          <w:ins w:id="1584" w:author="blake grills" w:date="2020-03-18T20:13:00Z"/>
          <w:rFonts w:cs="Times New Roman"/>
          <w:szCs w:val="24"/>
        </w:rPr>
        <w:pPrChange w:id="1585" w:author="blake grills" w:date="2020-03-18T20:13:00Z">
          <w:pPr>
            <w:widowControl w:val="0"/>
            <w:autoSpaceDE w:val="0"/>
            <w:autoSpaceDN w:val="0"/>
            <w:adjustRightInd w:val="0"/>
            <w:spacing w:after="0" w:line="240" w:lineRule="auto"/>
          </w:pPr>
        </w:pPrChange>
      </w:pPr>
      <w:ins w:id="1586" w:author="blake grills" w:date="2020-03-18T20:13:00Z">
        <w:r w:rsidRPr="008178C0">
          <w:rPr>
            <w:rFonts w:cs="Times New Roman"/>
            <w:smallCaps/>
            <w:szCs w:val="24"/>
          </w:rPr>
          <w:t>Zaidman, A., Hamou-Lhadj, A., Greevy, O., and Rothlisberger, D.</w:t>
        </w:r>
        <w:r w:rsidRPr="008178C0">
          <w:rPr>
            <w:rFonts w:cs="Times New Roman"/>
            <w:szCs w:val="24"/>
          </w:rPr>
          <w:t xml:space="preserve"> 2008. Workshop on Program Comprehension through Dynamic Analysis (PCODA’08). 2.</w:t>
        </w:r>
      </w:ins>
    </w:p>
    <w:p w14:paraId="4B263F60" w14:textId="77777777" w:rsidR="008178C0" w:rsidRPr="008178C0" w:rsidRDefault="008178C0">
      <w:pPr>
        <w:pStyle w:val="Bibliography"/>
        <w:rPr>
          <w:ins w:id="1587" w:author="blake grills" w:date="2020-03-18T20:13:00Z"/>
          <w:rFonts w:cs="Times New Roman"/>
          <w:szCs w:val="24"/>
        </w:rPr>
        <w:pPrChange w:id="1588" w:author="blake grills" w:date="2020-03-18T20:13:00Z">
          <w:pPr>
            <w:widowControl w:val="0"/>
            <w:autoSpaceDE w:val="0"/>
            <w:autoSpaceDN w:val="0"/>
            <w:adjustRightInd w:val="0"/>
            <w:spacing w:after="0" w:line="240" w:lineRule="auto"/>
          </w:pPr>
        </w:pPrChange>
      </w:pPr>
      <w:ins w:id="1589" w:author="blake grills" w:date="2020-03-18T20:13:00Z">
        <w:r w:rsidRPr="008178C0">
          <w:rPr>
            <w:rFonts w:cs="Times New Roman"/>
            <w:smallCaps/>
            <w:szCs w:val="24"/>
          </w:rPr>
          <w:t>Zhou, S., Xu, X., Liu, Y., Chang, R., and Xiao, Y.</w:t>
        </w:r>
        <w:r w:rsidRPr="008178C0">
          <w:rPr>
            <w:rFonts w:cs="Times New Roman"/>
            <w:szCs w:val="24"/>
          </w:rPr>
          <w:t xml:space="preserve"> 2019. Text Similarity Measurement of Semantic Cognition Based on Word Vector Distance Decentralization With Clustering Analysi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7247–107258.</w:t>
        </w:r>
      </w:ins>
    </w:p>
    <w:p w14:paraId="47A5603D" w14:textId="3CE72802" w:rsidR="003A2818" w:rsidRPr="00F357C5" w:rsidDel="008178C0" w:rsidRDefault="003A2818" w:rsidP="00F357C5">
      <w:pPr>
        <w:pStyle w:val="Bibliography"/>
        <w:rPr>
          <w:del w:id="1590" w:author="blake grills" w:date="2020-03-18T20:11:00Z"/>
          <w:rFonts w:cs="Times New Roman"/>
          <w:szCs w:val="24"/>
        </w:rPr>
      </w:pPr>
      <w:del w:id="1591"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1592" w:author="blake grills" w:date="2020-03-18T20:11:00Z"/>
          <w:rFonts w:cs="Times New Roman"/>
          <w:szCs w:val="24"/>
        </w:rPr>
      </w:pPr>
      <w:del w:id="1593"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1594" w:author="blake grills" w:date="2020-03-18T20:11:00Z"/>
          <w:rFonts w:cs="Times New Roman"/>
          <w:szCs w:val="24"/>
        </w:rPr>
      </w:pPr>
      <w:del w:id="1595" w:author="blake grills" w:date="2020-03-18T20:11:00Z">
        <w:r w:rsidRPr="000F384A" w:rsidDel="008178C0">
          <w:rPr>
            <w:rFonts w:cs="Times New Roman"/>
            <w:smallCaps/>
            <w:szCs w:val="24"/>
          </w:rPr>
          <w:lastRenderedPageBreak/>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1596" w:author="blake grills" w:date="2020-03-18T20:11:00Z"/>
          <w:rFonts w:cs="Times New Roman"/>
          <w:szCs w:val="24"/>
        </w:rPr>
      </w:pPr>
      <w:del w:id="1597"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1598" w:author="blake grills" w:date="2020-03-18T20:11:00Z"/>
          <w:rFonts w:cs="Times New Roman"/>
          <w:szCs w:val="24"/>
        </w:rPr>
      </w:pPr>
      <w:del w:id="1599"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600" w:author="blake grills" w:date="2020-03-18T20:11:00Z"/>
          <w:rFonts w:cs="Times New Roman"/>
          <w:szCs w:val="24"/>
        </w:rPr>
      </w:pPr>
      <w:del w:id="1601"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602" w:author="blake grills" w:date="2020-03-18T20:11:00Z"/>
          <w:rFonts w:cs="Times New Roman"/>
          <w:szCs w:val="24"/>
        </w:rPr>
      </w:pPr>
      <w:del w:id="1603"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604" w:author="blake grills" w:date="2020-03-18T20:11:00Z"/>
          <w:rFonts w:cs="Times New Roman"/>
          <w:szCs w:val="24"/>
        </w:rPr>
      </w:pPr>
      <w:del w:id="1605"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606" w:author="blake grills" w:date="2020-03-18T20:11:00Z"/>
          <w:rFonts w:cs="Times New Roman"/>
          <w:szCs w:val="24"/>
        </w:rPr>
      </w:pPr>
      <w:del w:id="1607"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608" w:author="blake grills" w:date="2020-03-18T20:11:00Z"/>
          <w:rFonts w:cs="Times New Roman"/>
          <w:szCs w:val="24"/>
        </w:rPr>
      </w:pPr>
      <w:del w:id="1609"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610" w:author="blake grills" w:date="2020-03-18T20:11:00Z"/>
          <w:rFonts w:cs="Times New Roman"/>
          <w:szCs w:val="24"/>
        </w:rPr>
      </w:pPr>
      <w:del w:id="1611"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612" w:author="blake grills" w:date="2020-03-18T20:11:00Z"/>
          <w:rFonts w:cs="Times New Roman"/>
          <w:szCs w:val="24"/>
        </w:rPr>
      </w:pPr>
      <w:del w:id="1613"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614" w:author="blake grills" w:date="2020-03-18T20:11:00Z"/>
          <w:rFonts w:cs="Times New Roman"/>
          <w:szCs w:val="24"/>
        </w:rPr>
      </w:pPr>
      <w:del w:id="1615"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616" w:author="blake grills" w:date="2020-03-18T20:11:00Z"/>
          <w:rFonts w:cs="Times New Roman"/>
          <w:szCs w:val="24"/>
        </w:rPr>
      </w:pPr>
      <w:del w:id="1617"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618" w:author="blake grills" w:date="2020-03-18T20:11:00Z"/>
          <w:rFonts w:cs="Times New Roman"/>
          <w:szCs w:val="24"/>
        </w:rPr>
      </w:pPr>
      <w:del w:id="1619"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620" w:author="blake grills" w:date="2020-03-18T20:11:00Z"/>
          <w:rFonts w:cs="Times New Roman"/>
          <w:szCs w:val="24"/>
        </w:rPr>
      </w:pPr>
      <w:del w:id="1621" w:author="blake grills" w:date="2020-03-18T20:11:00Z">
        <w:r w:rsidRPr="003A2818" w:rsidDel="008178C0">
          <w:rPr>
            <w:rFonts w:cs="Times New Roman"/>
            <w:smallCaps/>
            <w:szCs w:val="24"/>
          </w:rPr>
          <w:lastRenderedPageBreak/>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622" w:author="blake grills" w:date="2020-03-18T20:11:00Z"/>
          <w:rFonts w:cs="Times New Roman"/>
          <w:szCs w:val="24"/>
        </w:rPr>
      </w:pPr>
      <w:del w:id="1623"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624" w:author="blake grills" w:date="2020-03-18T20:11:00Z"/>
          <w:rFonts w:cs="Times New Roman"/>
          <w:szCs w:val="24"/>
        </w:rPr>
      </w:pPr>
      <w:del w:id="1625"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626" w:author="blake grills" w:date="2020-03-18T20:11:00Z"/>
          <w:rFonts w:cs="Times New Roman"/>
          <w:szCs w:val="24"/>
        </w:rPr>
      </w:pPr>
      <w:del w:id="1627"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628" w:author="blake grills" w:date="2020-03-18T20:11:00Z"/>
          <w:rFonts w:cs="Times New Roman"/>
          <w:szCs w:val="24"/>
        </w:rPr>
      </w:pPr>
      <w:del w:id="1629"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630" w:author="blake grills" w:date="2020-03-18T20:11:00Z"/>
          <w:rFonts w:cs="Times New Roman"/>
          <w:szCs w:val="24"/>
        </w:rPr>
      </w:pPr>
      <w:del w:id="1631"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632" w:author="blake grills" w:date="2020-03-18T20:11:00Z"/>
          <w:rFonts w:cs="Times New Roman"/>
          <w:szCs w:val="24"/>
        </w:rPr>
      </w:pPr>
      <w:del w:id="1633"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634" w:author="blake grills" w:date="2020-03-18T20:11:00Z"/>
          <w:rFonts w:cs="Times New Roman"/>
          <w:szCs w:val="24"/>
        </w:rPr>
      </w:pPr>
      <w:del w:id="1635"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636" w:author="blake grills" w:date="2020-03-18T20:11:00Z"/>
          <w:rFonts w:cs="Times New Roman"/>
          <w:szCs w:val="24"/>
        </w:rPr>
      </w:pPr>
      <w:del w:id="1637"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638" w:author="blake grills" w:date="2020-03-18T20:11:00Z"/>
          <w:rFonts w:cs="Times New Roman"/>
          <w:szCs w:val="24"/>
        </w:rPr>
      </w:pPr>
      <w:del w:id="1639"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562299" w:rsidRDefault="00562299">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9" w:author="Michael Decker" w:date="2020-03-17T19:27:00Z" w:initials="MD">
    <w:p w14:paraId="0D4E021A" w14:textId="77777777" w:rsidR="00155450" w:rsidRDefault="00155450">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3" w:author="Michael Decker" w:date="2020-03-17T19:05:00Z" w:initials="MD">
    <w:p w14:paraId="7CE2E6DA" w14:textId="6889C4AE" w:rsidR="00562299" w:rsidRDefault="00562299">
      <w:pPr>
        <w:pStyle w:val="CommentText"/>
      </w:pPr>
      <w:r>
        <w:rPr>
          <w:rStyle w:val="CommentReference"/>
        </w:rPr>
        <w:annotationRef/>
      </w:r>
      <w:r>
        <w:t>Not sure what this is saying</w:t>
      </w:r>
    </w:p>
  </w:comment>
  <w:comment w:id="4" w:author="blake grills" w:date="2020-03-20T13:09:00Z" w:initials="bg">
    <w:p w14:paraId="75BA5499" w14:textId="084C5E28" w:rsidR="00FD0B50" w:rsidRDefault="00FD0B50">
      <w:pPr>
        <w:pStyle w:val="CommentText"/>
      </w:pPr>
      <w:r>
        <w:rPr>
          <w:rStyle w:val="CommentReference"/>
        </w:rPr>
        <w:annotationRef/>
      </w:r>
    </w:p>
  </w:comment>
  <w:comment w:id="13" w:author="Michael Decker" w:date="2020-03-17T19:07:00Z" w:initials="MD">
    <w:p w14:paraId="10AB2FCF" w14:textId="0E5733BA" w:rsidR="00562299" w:rsidRDefault="00562299" w:rsidP="00155450">
      <w:pPr>
        <w:pStyle w:val="CommentText"/>
      </w:pPr>
      <w:r>
        <w:rPr>
          <w:rStyle w:val="CommentReference"/>
        </w:rPr>
        <w:annotationRef/>
      </w:r>
      <w:r>
        <w:t>The citation needs to be here</w:t>
      </w:r>
    </w:p>
  </w:comment>
  <w:comment w:id="14" w:author="Michael Decker" w:date="2020-03-19T16:55:00Z" w:initials="MD">
    <w:p w14:paraId="220CA534" w14:textId="267D1433" w:rsidR="00562299" w:rsidRDefault="00562299" w:rsidP="00155450">
      <w:pPr>
        <w:pStyle w:val="CommentText"/>
      </w:pPr>
      <w:r>
        <w:rPr>
          <w:rStyle w:val="CommentReference"/>
        </w:rPr>
        <w:annotationRef/>
      </w:r>
      <w:r>
        <w:t>This is not the original paper on these</w:t>
      </w:r>
    </w:p>
  </w:comment>
  <w:comment w:id="15" w:author="blake grills" w:date="2020-03-20T13:10:00Z" w:initials="bg">
    <w:p w14:paraId="3A692421" w14:textId="491596B0" w:rsidR="00FD0B50" w:rsidRDefault="00FD0B50" w:rsidP="00155450">
      <w:pPr>
        <w:pStyle w:val="CommentText"/>
      </w:pPr>
      <w:r>
        <w:rPr>
          <w:rStyle w:val="CommentReference"/>
        </w:rPr>
        <w:annotationRef/>
      </w:r>
      <w:r>
        <w:t>Which paper would you like us to use?</w:t>
      </w:r>
    </w:p>
  </w:comment>
  <w:comment w:id="20" w:author="Michael Decker" w:date="2020-03-17T19:27:00Z" w:initials="MD">
    <w:p w14:paraId="4A6D966A" w14:textId="5D94B96A" w:rsidR="00562299" w:rsidRDefault="00562299">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23" w:author="Michael Decker" w:date="2020-02-29T17:53:00Z" w:initials="MD">
    <w:p w14:paraId="7FFB6FDA" w14:textId="77777777" w:rsidR="00562299" w:rsidRDefault="00562299" w:rsidP="009D2E2B">
      <w:pPr>
        <w:pStyle w:val="CommentText"/>
      </w:pPr>
      <w:r>
        <w:rPr>
          <w:rStyle w:val="CommentReference"/>
        </w:rPr>
        <w:annotationRef/>
      </w:r>
      <w:r>
        <w:t>Cite cases.</w:t>
      </w:r>
    </w:p>
  </w:comment>
  <w:comment w:id="24" w:author="blake grills" w:date="2020-03-03T13:49:00Z" w:initials="bg">
    <w:p w14:paraId="6BFEF302" w14:textId="77777777" w:rsidR="00562299" w:rsidRDefault="00562299"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25" w:author="Michael Decker" w:date="2020-03-07T14:54:00Z" w:initials="MD">
    <w:p w14:paraId="2EBD7476" w14:textId="77777777" w:rsidR="00562299" w:rsidRDefault="00562299" w:rsidP="009D2E2B">
      <w:pPr>
        <w:pStyle w:val="CommentText"/>
      </w:pPr>
      <w:r>
        <w:rPr>
          <w:rStyle w:val="CommentReference"/>
        </w:rPr>
        <w:annotationRef/>
      </w:r>
      <w:r>
        <w:t>They can just be news articles</w:t>
      </w:r>
    </w:p>
  </w:comment>
  <w:comment w:id="29" w:author="Michael Decker" w:date="2020-03-19T16:56:00Z" w:initials="MD">
    <w:p w14:paraId="68F7FFFF" w14:textId="5FFDE0B7" w:rsidR="00562299" w:rsidRDefault="00562299">
      <w:pPr>
        <w:pStyle w:val="CommentText"/>
      </w:pPr>
      <w:r>
        <w:rPr>
          <w:rStyle w:val="CommentReference"/>
        </w:rPr>
        <w:annotationRef/>
      </w:r>
      <w:r>
        <w:rPr>
          <w:rStyle w:val="CommentReference"/>
        </w:rPr>
        <w:t xml:space="preserve">More.  Give examples </w:t>
      </w:r>
      <w:proofErr w:type="spellStart"/>
      <w:r>
        <w:rPr>
          <w:rStyle w:val="CommentReference"/>
        </w:rPr>
        <w:t>nl</w:t>
      </w:r>
      <w:proofErr w:type="spellEnd"/>
      <w:r>
        <w:rPr>
          <w:rStyle w:val="CommentReference"/>
        </w:rPr>
        <w:t xml:space="preserve"> approaches that rely on comments, and text analysis approaches such as LSI.  Removing may improve existing techniques that use such approaches</w:t>
      </w:r>
    </w:p>
  </w:comment>
  <w:comment w:id="42" w:author="Michael Decker" w:date="2020-03-17T19:33:00Z" w:initials="MD">
    <w:p w14:paraId="28EB8B25" w14:textId="019BEFA6" w:rsidR="00562299" w:rsidRDefault="00562299">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53" w:author="Michael Decker" w:date="2020-03-17T19:42:00Z" w:initials="MD">
    <w:p w14:paraId="15A1D32A" w14:textId="3295CEEC" w:rsidR="00562299" w:rsidRDefault="00562299">
      <w:pPr>
        <w:pStyle w:val="CommentText"/>
      </w:pPr>
      <w:r>
        <w:rPr>
          <w:rStyle w:val="CommentReference"/>
        </w:rPr>
        <w:annotationRef/>
      </w:r>
      <w:r>
        <w:t>Focus this more on how much exists.  Are there projects that exhibit more or less, and so forth.</w:t>
      </w:r>
    </w:p>
  </w:comment>
  <w:comment w:id="54" w:author="Michael Decker" w:date="2020-03-19T16:58:00Z" w:initials="MD">
    <w:p w14:paraId="5D79A627" w14:textId="5166ED1B" w:rsidR="00562299" w:rsidRDefault="00562299">
      <w:pPr>
        <w:pStyle w:val="CommentText"/>
      </w:pPr>
      <w:r>
        <w:rPr>
          <w:rStyle w:val="CommentReference"/>
        </w:rPr>
        <w:annotationRef/>
      </w:r>
      <w:r>
        <w:t xml:space="preserve">Try again.  We don’t know if industry is different and can’t make claims.  We can just investigate what exists in open source.  Make this only about an investigation in </w:t>
      </w:r>
      <w:proofErr w:type="gramStart"/>
      <w:r>
        <w:t>open-source</w:t>
      </w:r>
      <w:proofErr w:type="gramEnd"/>
      <w:r>
        <w:t>.</w:t>
      </w:r>
    </w:p>
  </w:comment>
  <w:comment w:id="65" w:author="Michael Decker" w:date="2020-03-18T14:23:00Z" w:initials="MD">
    <w:p w14:paraId="38DB8DC3" w14:textId="555BC78C" w:rsidR="00562299" w:rsidRDefault="00562299">
      <w:pPr>
        <w:pStyle w:val="CommentText"/>
      </w:pPr>
      <w:r>
        <w:rPr>
          <w:rStyle w:val="CommentReference"/>
        </w:rPr>
        <w:annotationRef/>
      </w:r>
      <w:r>
        <w:t>.</w:t>
      </w:r>
    </w:p>
  </w:comment>
  <w:comment w:id="66" w:author="Michael Decker" w:date="2020-03-19T17:03:00Z" w:initials="MD">
    <w:p w14:paraId="3D031BF4" w14:textId="01B21CEB" w:rsidR="00562299" w:rsidRDefault="00562299">
      <w:pPr>
        <w:pStyle w:val="CommentText"/>
      </w:pPr>
      <w:r>
        <w:rPr>
          <w:rStyle w:val="CommentReference"/>
        </w:rPr>
        <w:annotationRef/>
      </w:r>
      <w:r>
        <w:t>Will need to rewrite beginning to make fit.</w:t>
      </w:r>
    </w:p>
  </w:comment>
  <w:comment w:id="67" w:author="Michael Decker" w:date="2020-03-18T14:24:00Z" w:initials="MD">
    <w:p w14:paraId="0E5E6C3E" w14:textId="290C040B" w:rsidR="00562299" w:rsidRDefault="00562299">
      <w:pPr>
        <w:pStyle w:val="CommentText"/>
      </w:pPr>
      <w:r>
        <w:rPr>
          <w:rStyle w:val="CommentReference"/>
        </w:rPr>
        <w:annotationRef/>
      </w:r>
      <w:r>
        <w:t>Not sure what you are trying to say here.  How are taxonomy different why is it necessary/needed.</w:t>
      </w:r>
    </w:p>
    <w:p w14:paraId="4D03EBF6" w14:textId="77777777" w:rsidR="00562299" w:rsidRDefault="00562299" w:rsidP="001271BE">
      <w:pPr>
        <w:pStyle w:val="CommentText"/>
        <w:ind w:firstLine="0"/>
      </w:pPr>
    </w:p>
    <w:p w14:paraId="533FFB03" w14:textId="77777777" w:rsidR="00562299" w:rsidRDefault="00562299">
      <w:pPr>
        <w:pStyle w:val="CommentText"/>
      </w:pPr>
    </w:p>
    <w:p w14:paraId="45C4378C" w14:textId="77777777" w:rsidR="00562299" w:rsidRDefault="00562299">
      <w:pPr>
        <w:pStyle w:val="CommentText"/>
      </w:pPr>
    </w:p>
    <w:p w14:paraId="76E57E0F" w14:textId="61731235" w:rsidR="00562299" w:rsidRDefault="00562299">
      <w:pPr>
        <w:pStyle w:val="CommentText"/>
      </w:pPr>
      <w:proofErr w:type="spellStart"/>
      <w:r>
        <w:t>Additinally</w:t>
      </w:r>
      <w:proofErr w:type="spellEnd"/>
      <w:r>
        <w:t>, go through the papers this one cites and what it cites to make sure there is not more papers.</w:t>
      </w:r>
    </w:p>
  </w:comment>
  <w:comment w:id="68" w:author="Michael Decker" w:date="2020-03-19T17:05:00Z" w:initials="MD">
    <w:p w14:paraId="2A8029FD" w14:textId="151EC762" w:rsidR="00562299" w:rsidRDefault="00562299">
      <w:pPr>
        <w:pStyle w:val="CommentText"/>
      </w:pPr>
      <w:r>
        <w:rPr>
          <w:rStyle w:val="CommentReference"/>
        </w:rPr>
        <w:annotationRef/>
      </w:r>
      <w:r>
        <w:t xml:space="preserve">More.  This is really vague. How are they related and exactly and how are they </w:t>
      </w:r>
      <w:proofErr w:type="gramStart"/>
      <w:r>
        <w:t>different.</w:t>
      </w:r>
      <w:proofErr w:type="gramEnd"/>
      <w:r>
        <w:t xml:space="preserve">  Are the goals the same.</w:t>
      </w:r>
    </w:p>
  </w:comment>
  <w:comment w:id="74" w:author="Michael Decker" w:date="2020-03-18T14:26:00Z" w:initials="MD">
    <w:p w14:paraId="6F6C40C6" w14:textId="77777777" w:rsidR="00562299" w:rsidRDefault="00562299">
      <w:pPr>
        <w:pStyle w:val="CommentText"/>
      </w:pPr>
      <w:r>
        <w:rPr>
          <w:rStyle w:val="CommentReference"/>
        </w:rPr>
        <w:annotationRef/>
      </w:r>
      <w:r>
        <w:t>More.  Our goal is different.</w:t>
      </w:r>
    </w:p>
    <w:p w14:paraId="767844BF" w14:textId="77777777" w:rsidR="00562299" w:rsidRDefault="00562299">
      <w:pPr>
        <w:pStyle w:val="CommentText"/>
      </w:pPr>
    </w:p>
    <w:p w14:paraId="09225124" w14:textId="77777777" w:rsidR="00562299" w:rsidRDefault="00562299">
      <w:pPr>
        <w:pStyle w:val="CommentText"/>
      </w:pPr>
      <w:r>
        <w:t>Also, did you check all the paper this cites and the papers that cite this paper to make sure not missing any.</w:t>
      </w:r>
    </w:p>
    <w:p w14:paraId="13CC4A30" w14:textId="77777777" w:rsidR="00562299" w:rsidRDefault="00562299">
      <w:pPr>
        <w:pStyle w:val="CommentText"/>
      </w:pPr>
    </w:p>
    <w:p w14:paraId="683D108D" w14:textId="249159CE" w:rsidR="00562299" w:rsidRDefault="00562299">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77" w:author="Michael Decker" w:date="2020-03-07T15:38:00Z" w:initials="MD">
    <w:p w14:paraId="4D77BF7E" w14:textId="67401518" w:rsidR="00562299" w:rsidRDefault="00562299">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82" w:author="Michael Decker" w:date="2020-03-18T14:53:00Z" w:initials="MD">
    <w:p w14:paraId="6A2183B8" w14:textId="0B48A66A" w:rsidR="00562299" w:rsidRDefault="00562299">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86" w:author="Michael Decker" w:date="2020-03-18T14:31:00Z" w:initials="MD">
    <w:p w14:paraId="2F04B00D" w14:textId="594ADF91" w:rsidR="00562299" w:rsidRDefault="00562299">
      <w:pPr>
        <w:pStyle w:val="CommentText"/>
      </w:pPr>
      <w:r>
        <w:rPr>
          <w:rStyle w:val="CommentReference"/>
        </w:rPr>
        <w:annotationRef/>
      </w:r>
      <w:r>
        <w:t xml:space="preserve">The machine learning aspect is largely irrelevant.  </w:t>
      </w:r>
    </w:p>
  </w:comment>
  <w:comment w:id="92" w:author="Michael Decker" w:date="2020-03-18T14:34:00Z" w:initials="MD">
    <w:p w14:paraId="1B52FD89" w14:textId="496BF093" w:rsidR="00562299" w:rsidRDefault="00562299">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562299" w:rsidRDefault="00562299">
      <w:pPr>
        <w:pStyle w:val="CommentText"/>
      </w:pPr>
    </w:p>
    <w:p w14:paraId="0024B461" w14:textId="609A83EB" w:rsidR="00562299" w:rsidRDefault="00562299" w:rsidP="00447005">
      <w:pPr>
        <w:pStyle w:val="CommentText"/>
        <w:ind w:firstLine="0"/>
      </w:pPr>
    </w:p>
  </w:comment>
  <w:comment w:id="94" w:author="Michael Decker" w:date="2020-03-18T14:35:00Z" w:initials="MD">
    <w:p w14:paraId="5151DFAE" w14:textId="77777777" w:rsidR="00562299" w:rsidRDefault="00562299">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562299" w:rsidRDefault="00562299">
      <w:pPr>
        <w:pStyle w:val="CommentText"/>
      </w:pPr>
    </w:p>
    <w:p w14:paraId="0C41319D" w14:textId="77777777" w:rsidR="00562299" w:rsidRDefault="00562299">
      <w:pPr>
        <w:pStyle w:val="CommentText"/>
      </w:pPr>
      <w:r>
        <w:t>You only need to explain one in that long list if it has something related to code in comments vs not.</w:t>
      </w:r>
    </w:p>
    <w:p w14:paraId="280B3536" w14:textId="77777777" w:rsidR="00562299" w:rsidRDefault="00562299">
      <w:pPr>
        <w:pStyle w:val="CommentText"/>
      </w:pPr>
    </w:p>
    <w:p w14:paraId="4CF916DC" w14:textId="38D1B90E" w:rsidR="00562299" w:rsidRDefault="00562299">
      <w:pPr>
        <w:pStyle w:val="CommentText"/>
      </w:pPr>
      <w:proofErr w:type="gramStart"/>
      <w:r>
        <w:t>Actually</w:t>
      </w:r>
      <w:proofErr w:type="gramEnd"/>
      <w:r>
        <w:t xml:space="preserve"> still need long list, but next section should be code quality and smash those together</w:t>
      </w:r>
    </w:p>
  </w:comment>
  <w:comment w:id="103" w:author="Michael Decker" w:date="2020-03-18T14:55:00Z" w:initials="MD">
    <w:p w14:paraId="4503AB35" w14:textId="0CA40781" w:rsidR="00562299" w:rsidRDefault="00562299">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104" w:author="Michael Decker" w:date="2020-03-18T15:00:00Z" w:initials="MD">
    <w:p w14:paraId="106DC6DF" w14:textId="77777777" w:rsidR="00562299" w:rsidRDefault="00562299">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562299" w:rsidRDefault="00562299">
      <w:pPr>
        <w:pStyle w:val="CommentText"/>
      </w:pPr>
    </w:p>
    <w:p w14:paraId="0BC08B66" w14:textId="7444B386" w:rsidR="00562299" w:rsidRDefault="00562299">
      <w:pPr>
        <w:pStyle w:val="CommentText"/>
      </w:pPr>
      <w:r>
        <w:t>Your definition seems more a difference between the two works.  Song focused on smaller snippets of code</w:t>
      </w:r>
    </w:p>
  </w:comment>
  <w:comment w:id="105" w:author="Michael Decker" w:date="2020-03-18T15:03:00Z" w:initials="MD">
    <w:p w14:paraId="1787B909" w14:textId="3CAED772" w:rsidR="00562299" w:rsidRDefault="00562299">
      <w:pPr>
        <w:pStyle w:val="CommentText"/>
      </w:pPr>
      <w:r>
        <w:rPr>
          <w:rStyle w:val="CommentReference"/>
        </w:rPr>
        <w:annotationRef/>
      </w:r>
      <w:r>
        <w:t xml:space="preserve">This seems like </w:t>
      </w:r>
      <w:proofErr w:type="gramStart"/>
      <w:r>
        <w:t>an Other</w:t>
      </w:r>
      <w:proofErr w:type="gramEnd"/>
      <w:r>
        <w:t xml:space="preserve"> section is needed</w:t>
      </w:r>
    </w:p>
  </w:comment>
  <w:comment w:id="106" w:author="Michael Decker" w:date="2020-03-18T15:04:00Z" w:initials="MD">
    <w:p w14:paraId="40829963" w14:textId="593538CC" w:rsidR="00562299" w:rsidRDefault="00562299">
      <w:pPr>
        <w:pStyle w:val="CommentText"/>
      </w:pPr>
      <w:r>
        <w:rPr>
          <w:rStyle w:val="CommentReference"/>
        </w:rPr>
        <w:annotationRef/>
      </w:r>
      <w:r>
        <w:t>How related to what we are doing.  We are basically doing the same thing detecting spam (spam is commented-out code).</w:t>
      </w:r>
    </w:p>
  </w:comment>
  <w:comment w:id="108" w:author="blake grills" w:date="2020-03-18T04:01:00Z" w:initials="bg">
    <w:p w14:paraId="7E9A9D59" w14:textId="174D8057" w:rsidR="00562299" w:rsidRDefault="00562299">
      <w:pPr>
        <w:pStyle w:val="CommentText"/>
      </w:pPr>
      <w:r>
        <w:rPr>
          <w:rStyle w:val="CommentReference"/>
        </w:rPr>
        <w:annotationRef/>
      </w:r>
      <w:r>
        <w:t>I need to figure out how to turn the tables properly. Will work on this more tomorrow.</w:t>
      </w:r>
    </w:p>
  </w:comment>
  <w:comment w:id="109" w:author="Michael Decker" w:date="2020-03-18T15:15:00Z" w:initials="MD">
    <w:p w14:paraId="53C5B14F" w14:textId="4B968003" w:rsidR="00562299" w:rsidRDefault="00562299">
      <w:pPr>
        <w:pStyle w:val="CommentText"/>
      </w:pPr>
      <w:r>
        <w:rPr>
          <w:rStyle w:val="CommentReference"/>
        </w:rPr>
        <w:annotationRef/>
      </w:r>
      <w:r>
        <w:t>Put in here where these are answered.  If you need to swap RQ1 and RQ2 in intro to have answered in order, do so.</w:t>
      </w:r>
    </w:p>
  </w:comment>
  <w:comment w:id="129" w:author="Michael Decker" w:date="2020-03-19T17:26:00Z" w:initials="MD">
    <w:p w14:paraId="3D4B3FD0" w14:textId="59A9B660" w:rsidR="00562299" w:rsidRDefault="00562299">
      <w:pPr>
        <w:pStyle w:val="CommentText"/>
      </w:pPr>
      <w:r>
        <w:rPr>
          <w:rStyle w:val="CommentReference"/>
        </w:rPr>
        <w:annotationRef/>
      </w:r>
      <w:r>
        <w:t>This should go after the examples.</w:t>
      </w:r>
    </w:p>
  </w:comment>
  <w:comment w:id="136" w:author="Michael Decker" w:date="2020-03-19T17:30:00Z" w:initials="MD">
    <w:p w14:paraId="07A66226" w14:textId="6CA5E48D" w:rsidR="00562299" w:rsidRDefault="00562299">
      <w:pPr>
        <w:pStyle w:val="CommentText"/>
      </w:pPr>
      <w:r>
        <w:rPr>
          <w:rStyle w:val="CommentReference"/>
        </w:rPr>
        <w:annotationRef/>
      </w:r>
      <w:r>
        <w:t>This should be an example in the table and explained with the table.</w:t>
      </w:r>
    </w:p>
  </w:comment>
  <w:comment w:id="161" w:author="Michael Decker" w:date="2020-03-19T17:33:00Z" w:initials="MD">
    <w:p w14:paraId="22B39515" w14:textId="1CD0A252" w:rsidR="00562299" w:rsidRDefault="00562299">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256" w:author="Michael Decker" w:date="2020-03-19T17:41:00Z" w:initials="MD">
    <w:p w14:paraId="6D21975E" w14:textId="77777777" w:rsidR="00562299" w:rsidRDefault="00562299">
      <w:pPr>
        <w:pStyle w:val="CommentText"/>
      </w:pPr>
      <w:r>
        <w:rPr>
          <w:rStyle w:val="CommentReference"/>
        </w:rPr>
        <w:annotationRef/>
      </w:r>
      <w:r>
        <w:t>Are these commented out code or not.</w:t>
      </w:r>
    </w:p>
    <w:p w14:paraId="02E89474" w14:textId="57B24583" w:rsidR="00562299" w:rsidRDefault="00562299">
      <w:pPr>
        <w:pStyle w:val="CommentText"/>
      </w:pPr>
    </w:p>
  </w:comment>
  <w:comment w:id="381" w:author="Michael Decker" w:date="2020-03-19T17:39:00Z" w:initials="MD">
    <w:p w14:paraId="64E04EE8" w14:textId="2E881E4D" w:rsidR="0034127D" w:rsidRDefault="0034127D">
      <w:pPr>
        <w:pStyle w:val="CommentText"/>
      </w:pPr>
      <w:r>
        <w:rPr>
          <w:rStyle w:val="CommentReference"/>
        </w:rPr>
        <w:annotationRef/>
      </w:r>
      <w:r>
        <w:t>If it won’t fit use line continuation character.</w:t>
      </w:r>
    </w:p>
  </w:comment>
  <w:comment w:id="404" w:author="Michael Decker" w:date="2020-03-19T17:40:00Z" w:initials="MD">
    <w:p w14:paraId="36FF2ACB" w14:textId="514CCDB2" w:rsidR="0034127D" w:rsidRDefault="0034127D">
      <w:pPr>
        <w:pStyle w:val="CommentText"/>
      </w:pPr>
      <w:r>
        <w:rPr>
          <w:rStyle w:val="CommentReference"/>
        </w:rPr>
        <w:annotationRef/>
      </w:r>
      <w:r>
        <w:t>Get a real example from your corpus.</w:t>
      </w:r>
    </w:p>
  </w:comment>
  <w:comment w:id="470" w:author="Michael Decker" w:date="2020-03-18T15:29:00Z" w:initials="MD">
    <w:p w14:paraId="60324638" w14:textId="1F023625" w:rsidR="00562299" w:rsidRDefault="00562299">
      <w:pPr>
        <w:pStyle w:val="CommentText"/>
      </w:pPr>
      <w:r>
        <w:rPr>
          <w:rStyle w:val="CommentReference"/>
        </w:rPr>
        <w:annotationRef/>
      </w:r>
      <w:r>
        <w:t>Also describe each even if briefly.  Pay Specific attention to how code can be is commented out and if we consider it to be or not.</w:t>
      </w:r>
    </w:p>
  </w:comment>
  <w:comment w:id="499" w:author="Michael Decker" w:date="2020-03-19T17:46:00Z" w:initials="MD">
    <w:p w14:paraId="1DB92139" w14:textId="0FCF16C4" w:rsidR="00E912B6" w:rsidRDefault="00E912B6">
      <w:pPr>
        <w:pStyle w:val="CommentText"/>
      </w:pPr>
      <w:r>
        <w:rPr>
          <w:rStyle w:val="CommentReference"/>
        </w:rPr>
        <w:annotationRef/>
      </w:r>
      <w:r>
        <w:t>Someone is way to patient to comment this out this way.</w:t>
      </w:r>
    </w:p>
  </w:comment>
  <w:comment w:id="500" w:author="blake grills" w:date="2020-03-20T10:11:00Z" w:initials="bg">
    <w:p w14:paraId="2F09FEA5" w14:textId="77777777" w:rsidR="00E912B6" w:rsidRDefault="00E912B6">
      <w:pPr>
        <w:pStyle w:val="CommentText"/>
      </w:pPr>
      <w:r>
        <w:rPr>
          <w:rStyle w:val="CommentReference"/>
        </w:rPr>
        <w:annotationRef/>
      </w:r>
      <w:proofErr w:type="spellStart"/>
      <w:r>
        <w:t>Hahahaha</w:t>
      </w:r>
      <w:proofErr w:type="spellEnd"/>
      <w:r>
        <w:t>, I know it is something truly awful</w:t>
      </w:r>
    </w:p>
    <w:p w14:paraId="606998BA" w14:textId="25F47A71" w:rsidR="00E912B6" w:rsidRDefault="00E912B6">
      <w:pPr>
        <w:pStyle w:val="CommentText"/>
      </w:pPr>
    </w:p>
  </w:comment>
  <w:comment w:id="536" w:author="Michael Decker" w:date="2020-03-18T15:51:00Z" w:initials="MD">
    <w:p w14:paraId="3BE3E15B" w14:textId="77777777" w:rsidR="00562299" w:rsidRDefault="00562299">
      <w:pPr>
        <w:pStyle w:val="CommentText"/>
      </w:pPr>
      <w:r>
        <w:rPr>
          <w:rStyle w:val="CommentReference"/>
        </w:rPr>
        <w:annotationRef/>
      </w:r>
      <w:r>
        <w:t>Outline</w:t>
      </w:r>
    </w:p>
    <w:p w14:paraId="28F62875" w14:textId="067AE660" w:rsidR="00562299" w:rsidRDefault="00562299" w:rsidP="00E90326">
      <w:pPr>
        <w:pStyle w:val="CommentText"/>
        <w:numPr>
          <w:ilvl w:val="0"/>
          <w:numId w:val="14"/>
        </w:numPr>
      </w:pPr>
      <w:r>
        <w:t xml:space="preserve"> What is srcML</w:t>
      </w:r>
    </w:p>
    <w:p w14:paraId="546A0E88" w14:textId="4D26271A" w:rsidR="00562299" w:rsidRDefault="00562299" w:rsidP="00E90326">
      <w:pPr>
        <w:pStyle w:val="CommentText"/>
        <w:numPr>
          <w:ilvl w:val="0"/>
          <w:numId w:val="14"/>
        </w:numPr>
      </w:pPr>
      <w:r>
        <w:t xml:space="preserve"> Give example of code (function with comments) and it in srcML</w:t>
      </w:r>
    </w:p>
    <w:p w14:paraId="65B32ECD" w14:textId="102A2CB4" w:rsidR="00562299" w:rsidRDefault="00562299" w:rsidP="00E90326">
      <w:pPr>
        <w:pStyle w:val="CommentText"/>
        <w:numPr>
          <w:ilvl w:val="0"/>
          <w:numId w:val="14"/>
        </w:numPr>
      </w:pPr>
      <w:r>
        <w:t xml:space="preserve"> Describe what srcML does with the function.</w:t>
      </w:r>
    </w:p>
    <w:p w14:paraId="524BCCAA" w14:textId="77777777" w:rsidR="00562299" w:rsidRDefault="00562299" w:rsidP="00E90326">
      <w:pPr>
        <w:pStyle w:val="CommentText"/>
        <w:numPr>
          <w:ilvl w:val="0"/>
          <w:numId w:val="14"/>
        </w:numPr>
      </w:pPr>
      <w:r>
        <w:t xml:space="preserve"> Describe how above is a single file and that multiple can be in what is known as an archive</w:t>
      </w:r>
    </w:p>
    <w:p w14:paraId="1B717554" w14:textId="77777777" w:rsidR="00562299" w:rsidRDefault="00562299" w:rsidP="00E90326">
      <w:pPr>
        <w:pStyle w:val="CommentText"/>
        <w:numPr>
          <w:ilvl w:val="0"/>
          <w:numId w:val="14"/>
        </w:numPr>
      </w:pPr>
      <w:r>
        <w:t xml:space="preserve"> Give and explain an archive.</w:t>
      </w:r>
    </w:p>
    <w:p w14:paraId="46523410" w14:textId="77777777" w:rsidR="00562299" w:rsidRDefault="00562299" w:rsidP="00E90326">
      <w:pPr>
        <w:pStyle w:val="CommentText"/>
        <w:numPr>
          <w:ilvl w:val="0"/>
          <w:numId w:val="14"/>
        </w:numPr>
      </w:pPr>
      <w:r>
        <w:t xml:space="preserve"> Give how you turn a file into srcML and how giving multiple files or directory makes an archive</w:t>
      </w:r>
    </w:p>
    <w:p w14:paraId="0B39C625" w14:textId="77777777" w:rsidR="00562299" w:rsidRDefault="00562299"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562299" w:rsidRDefault="00562299"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562299" w:rsidRDefault="00562299" w:rsidP="00E90326">
      <w:pPr>
        <w:pStyle w:val="CommentText"/>
        <w:numPr>
          <w:ilvl w:val="0"/>
          <w:numId w:val="14"/>
        </w:numPr>
      </w:pPr>
      <w:r>
        <w:t xml:space="preserve"> Give example </w:t>
      </w:r>
      <w:proofErr w:type="spellStart"/>
      <w:r>
        <w:t>xpath</w:t>
      </w:r>
      <w:proofErr w:type="spellEnd"/>
      <w:r>
        <w:t xml:space="preserve"> output and explain</w:t>
      </w:r>
    </w:p>
  </w:comment>
  <w:comment w:id="563" w:author="Michael Decker" w:date="2020-03-19T17:51:00Z" w:initials="MD">
    <w:p w14:paraId="4F439EDE" w14:textId="77777777" w:rsidR="00562299" w:rsidRDefault="00562299">
      <w:pPr>
        <w:pStyle w:val="CommentText"/>
      </w:pPr>
      <w:r>
        <w:rPr>
          <w:rStyle w:val="CommentReference"/>
        </w:rPr>
        <w:annotationRef/>
      </w:r>
      <w:r>
        <w:t>Tables need headers.  One above saying.  Original Source Code</w:t>
      </w:r>
    </w:p>
    <w:p w14:paraId="62ADD3FA" w14:textId="0E352F0C" w:rsidR="00562299" w:rsidRDefault="00562299">
      <w:pPr>
        <w:pStyle w:val="CommentText"/>
      </w:pPr>
      <w:r>
        <w:t>And one above srcML called srcML.</w:t>
      </w:r>
    </w:p>
  </w:comment>
  <w:comment w:id="573" w:author="Michael Decker" w:date="2020-03-19T17:52:00Z" w:initials="MD">
    <w:p w14:paraId="295AAB1D" w14:textId="57A9967A" w:rsidR="00562299" w:rsidRDefault="00562299">
      <w:pPr>
        <w:pStyle w:val="CommentText"/>
      </w:pPr>
      <w:r>
        <w:rPr>
          <w:rStyle w:val="CommentReference"/>
        </w:rPr>
        <w:annotationRef/>
      </w:r>
      <w:r>
        <w:t>Example needs a block comment and line comment</w:t>
      </w:r>
    </w:p>
  </w:comment>
  <w:comment w:id="597" w:author="Michael Decker" w:date="2020-03-19T17:52:00Z" w:initials="MD">
    <w:p w14:paraId="0987F9A0" w14:textId="267C3DA2" w:rsidR="00562299" w:rsidRDefault="00562299">
      <w:pPr>
        <w:pStyle w:val="CommentText"/>
      </w:pPr>
      <w:r>
        <w:rPr>
          <w:rStyle w:val="CommentReference"/>
        </w:rPr>
        <w:annotationRef/>
      </w:r>
      <w:r>
        <w:t>This is sort of a do last thing, but bold the original text</w:t>
      </w:r>
    </w:p>
  </w:comment>
  <w:comment w:id="1152" w:author="Michael Decker" w:date="2020-03-18T15:56:00Z" w:initials="MD">
    <w:p w14:paraId="493EFEA6" w14:textId="60B6EACE" w:rsidR="00562299" w:rsidRDefault="00562299">
      <w:pPr>
        <w:pStyle w:val="CommentText"/>
      </w:pPr>
      <w:r>
        <w:rPr>
          <w:rStyle w:val="CommentReference"/>
        </w:rPr>
        <w:annotationRef/>
      </w:r>
      <w:r>
        <w:t>Probably need to rotate this.</w:t>
      </w:r>
    </w:p>
  </w:comment>
  <w:comment w:id="1153" w:author="Michael Decker" w:date="2020-03-18T15:57:00Z" w:initials="MD">
    <w:p w14:paraId="74EC4139" w14:textId="77777777" w:rsidR="00562299" w:rsidRDefault="00562299"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562299" w:rsidRDefault="00562299" w:rsidP="00C76A8B">
      <w:pPr>
        <w:pStyle w:val="CommentText"/>
      </w:pPr>
    </w:p>
    <w:p w14:paraId="386DEA4B" w14:textId="3C60F9AC" w:rsidR="00562299" w:rsidRDefault="00562299" w:rsidP="00C76A8B">
      <w:pPr>
        <w:pStyle w:val="CommentText"/>
      </w:pPr>
      <w:r>
        <w:t>Can just get one of my earlier read throughs and get what you need.  But general answer is every single thing you can possibly think of and then some more.</w:t>
      </w:r>
    </w:p>
  </w:comment>
  <w:comment w:id="1158" w:author="Michael Decker" w:date="2020-03-01T16:30:00Z" w:initials="MD">
    <w:p w14:paraId="7D4C1AD6" w14:textId="561FAB04" w:rsidR="00562299" w:rsidRDefault="00562299">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159" w:author="blake grills" w:date="2020-03-05T12:27:00Z" w:initials="bg">
    <w:p w14:paraId="4E8A1FE2" w14:textId="363BF857" w:rsidR="00562299" w:rsidRDefault="00562299">
      <w:pPr>
        <w:pStyle w:val="CommentText"/>
      </w:pPr>
      <w:r>
        <w:rPr>
          <w:rStyle w:val="CommentReference"/>
        </w:rPr>
        <w:annotationRef/>
      </w:r>
      <w:r>
        <w:t>I will pull this from the final test</w:t>
      </w:r>
    </w:p>
  </w:comment>
  <w:comment w:id="1163" w:author="Michael Decker" w:date="2020-03-18T16:00:00Z" w:initials="MD">
    <w:p w14:paraId="2A1B112B" w14:textId="2AF77F05" w:rsidR="00562299" w:rsidRDefault="00562299">
      <w:pPr>
        <w:pStyle w:val="CommentText"/>
      </w:pPr>
      <w:r>
        <w:rPr>
          <w:rStyle w:val="CommentReference"/>
        </w:rPr>
        <w:annotationRef/>
      </w:r>
      <w:r>
        <w:t>Looks nice, if you did not make this, it needs cited.</w:t>
      </w:r>
    </w:p>
  </w:comment>
  <w:comment w:id="1164" w:author="blake grills" w:date="2020-03-19T01:21:00Z" w:initials="bg">
    <w:p w14:paraId="78626FC3" w14:textId="5B828AD3" w:rsidR="00562299" w:rsidRDefault="00562299">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1172" w:author="Michael Decker" w:date="2020-03-01T16:56:00Z" w:initials="MD">
    <w:p w14:paraId="38FB50CB" w14:textId="569488D3" w:rsidR="00562299" w:rsidRDefault="00562299">
      <w:pPr>
        <w:pStyle w:val="CommentText"/>
      </w:pPr>
      <w:r>
        <w:rPr>
          <w:rStyle w:val="CommentReference"/>
        </w:rPr>
        <w:annotationRef/>
      </w:r>
      <w:r>
        <w:t>Do it with and without blank lines</w:t>
      </w:r>
    </w:p>
  </w:comment>
  <w:comment w:id="1173" w:author="blake grills" w:date="2020-03-05T18:12:00Z" w:initials="bg">
    <w:p w14:paraId="5E7E8E5C" w14:textId="6B0D799F" w:rsidR="00562299" w:rsidRDefault="00562299">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509" w:author="Michael Decker" w:date="2020-03-01T17:20:00Z" w:initials="MD">
    <w:p w14:paraId="38D6C617" w14:textId="19051DA1" w:rsidR="00562299" w:rsidRDefault="00562299">
      <w:pPr>
        <w:pStyle w:val="CommentText"/>
      </w:pPr>
      <w:r>
        <w:rPr>
          <w:rStyle w:val="CommentReference"/>
        </w:rPr>
        <w:annotationRef/>
      </w:r>
      <w:r>
        <w:t xml:space="preserve">How were they mitigated for this </w:t>
      </w:r>
      <w:proofErr w:type="gramStart"/>
      <w:r>
        <w:t>research.</w:t>
      </w:r>
      <w:proofErr w:type="gramEnd"/>
    </w:p>
  </w:comment>
  <w:comment w:id="1511" w:author="Michael Decker" w:date="2020-03-01T18:05:00Z" w:initials="MD">
    <w:p w14:paraId="7187500A" w14:textId="2B2517D4" w:rsidR="00562299" w:rsidRDefault="00562299">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D4E021A" w15:done="0"/>
  <w15:commentEx w15:paraId="7CE2E6DA" w15:done="0"/>
  <w15:commentEx w15:paraId="75BA5499" w15:paraIdParent="7CE2E6DA" w15:done="0"/>
  <w15:commentEx w15:paraId="10AB2FCF" w15:done="0"/>
  <w15:commentEx w15:paraId="220CA534" w15:paraIdParent="10AB2FCF" w15:done="0"/>
  <w15:commentEx w15:paraId="3A692421" w15:paraIdParent="10AB2FCF" w15:done="0"/>
  <w15:commentEx w15:paraId="4A6D966A" w15:done="0"/>
  <w15:commentEx w15:paraId="7FFB6FDA" w15:done="0"/>
  <w15:commentEx w15:paraId="6BFEF302" w15:paraIdParent="7FFB6FDA" w15:done="0"/>
  <w15:commentEx w15:paraId="2EBD7476" w15:paraIdParent="7FFB6FDA" w15:done="0"/>
  <w15:commentEx w15:paraId="68F7FFFF" w15:done="0"/>
  <w15:commentEx w15:paraId="28EB8B25" w15:done="0"/>
  <w15:commentEx w15:paraId="15A1D32A" w15:done="0"/>
  <w15:commentEx w15:paraId="5D79A627" w15:paraIdParent="15A1D32A" w15:done="0"/>
  <w15:commentEx w15:paraId="38DB8DC3" w15:done="0"/>
  <w15:commentEx w15:paraId="3D031BF4" w15:paraIdParent="38DB8DC3" w15:done="0"/>
  <w15:commentEx w15:paraId="76E57E0F" w15:done="0"/>
  <w15:commentEx w15:paraId="2A8029FD" w15:paraIdParent="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3D4B3FD0" w15:done="0"/>
  <w15:commentEx w15:paraId="07A66226" w15:done="0"/>
  <w15:commentEx w15:paraId="22B39515" w15:done="0"/>
  <w15:commentEx w15:paraId="02E89474" w15:done="0"/>
  <w15:commentEx w15:paraId="64E04EE8" w15:done="0"/>
  <w15:commentEx w15:paraId="36FF2ACB" w15:done="0"/>
  <w15:commentEx w15:paraId="60324638" w15:done="0"/>
  <w15:commentEx w15:paraId="1DB92139" w15:done="0"/>
  <w15:commentEx w15:paraId="606998BA" w15:paraIdParent="1DB92139" w15:done="0"/>
  <w15:commentEx w15:paraId="0A881722" w15:done="0"/>
  <w15:commentEx w15:paraId="62ADD3FA" w15:done="0"/>
  <w15:commentEx w15:paraId="295AAB1D" w15:done="0"/>
  <w15:commentEx w15:paraId="0987F9A0" w15:done="0"/>
  <w15:commentEx w15:paraId="493EFEA6" w15:done="0"/>
  <w15:commentEx w15:paraId="386DEA4B" w15:done="0"/>
  <w15:commentEx w15:paraId="7D4C1AD6" w15:done="0"/>
  <w15:commentEx w15:paraId="4E8A1FE2" w15:paraIdParent="7D4C1AD6" w15:done="0"/>
  <w15:commentEx w15:paraId="2A1B112B" w15:done="0"/>
  <w15:commentEx w15:paraId="78626FC3" w15:paraIdParent="2A1B112B"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D4E021A" w16cid:durableId="221F3FD9"/>
  <w16cid:commentId w16cid:paraId="7CE2E6DA" w16cid:durableId="221B9DEF"/>
  <w16cid:commentId w16cid:paraId="75BA5499" w16cid:durableId="221F3EF0"/>
  <w16cid:commentId w16cid:paraId="10AB2FCF" w16cid:durableId="221B9E61"/>
  <w16cid:commentId w16cid:paraId="220CA534" w16cid:durableId="221E227E"/>
  <w16cid:commentId w16cid:paraId="3A692421" w16cid:durableId="221F3F34"/>
  <w16cid:commentId w16cid:paraId="4A6D966A" w16cid:durableId="221BA304"/>
  <w16cid:commentId w16cid:paraId="7FFB6FDA" w16cid:durableId="221217EF"/>
  <w16cid:commentId w16cid:paraId="6BFEF302" w16cid:durableId="221217EE"/>
  <w16cid:commentId w16cid:paraId="2EBD7476" w16cid:durableId="221217ED"/>
  <w16cid:commentId w16cid:paraId="68F7FFFF" w16cid:durableId="221E22AB"/>
  <w16cid:commentId w16cid:paraId="28EB8B25" w16cid:durableId="221BA46F"/>
  <w16cid:commentId w16cid:paraId="15A1D32A" w16cid:durableId="221BA68C"/>
  <w16cid:commentId w16cid:paraId="5D79A627" w16cid:durableId="221E2338"/>
  <w16cid:commentId w16cid:paraId="38DB8DC3" w16cid:durableId="221CAD61"/>
  <w16cid:commentId w16cid:paraId="3D031BF4" w16cid:durableId="221E247F"/>
  <w16cid:commentId w16cid:paraId="76E57E0F" w16cid:durableId="221CAD85"/>
  <w16cid:commentId w16cid:paraId="2A8029FD" w16cid:durableId="221E24DA"/>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3D4B3FD0" w16cid:durableId="221E29BA"/>
  <w16cid:commentId w16cid:paraId="07A66226" w16cid:durableId="221E2AC1"/>
  <w16cid:commentId w16cid:paraId="22B39515" w16cid:durableId="221E2B58"/>
  <w16cid:commentId w16cid:paraId="02E89474" w16cid:durableId="221E2D49"/>
  <w16cid:commentId w16cid:paraId="64E04EE8" w16cid:durableId="221E2CE3"/>
  <w16cid:commentId w16cid:paraId="36FF2ACB" w16cid:durableId="221E2CF8"/>
  <w16cid:commentId w16cid:paraId="60324638" w16cid:durableId="221CBCE7"/>
  <w16cid:commentId w16cid:paraId="1DB92139" w16cid:durableId="221E2E5D"/>
  <w16cid:commentId w16cid:paraId="606998BA" w16cid:durableId="221F155B"/>
  <w16cid:commentId w16cid:paraId="0A881722" w16cid:durableId="221CC1E7"/>
  <w16cid:commentId w16cid:paraId="62ADD3FA" w16cid:durableId="221E2FA5"/>
  <w16cid:commentId w16cid:paraId="295AAB1D" w16cid:durableId="221E2FCF"/>
  <w16cid:commentId w16cid:paraId="0987F9A0" w16cid:durableId="221E2FEC"/>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78626FC3" w16cid:durableId="221D4796"/>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5DBD8" w14:textId="77777777" w:rsidR="001151EB" w:rsidRDefault="001151EB" w:rsidP="0082705B">
      <w:pPr>
        <w:spacing w:after="0" w:line="240" w:lineRule="auto"/>
      </w:pPr>
      <w:r>
        <w:separator/>
      </w:r>
    </w:p>
  </w:endnote>
  <w:endnote w:type="continuationSeparator" w:id="0">
    <w:p w14:paraId="529F4D8D" w14:textId="77777777" w:rsidR="001151EB" w:rsidRDefault="001151E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8368D" w14:textId="77777777" w:rsidR="001151EB" w:rsidRDefault="001151EB" w:rsidP="0082705B">
      <w:pPr>
        <w:spacing w:after="0" w:line="240" w:lineRule="auto"/>
      </w:pPr>
      <w:r>
        <w:separator/>
      </w:r>
    </w:p>
  </w:footnote>
  <w:footnote w:type="continuationSeparator" w:id="0">
    <w:p w14:paraId="16117798" w14:textId="77777777" w:rsidR="001151EB" w:rsidRDefault="001151E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6A8B"/>
    <w:rsid w:val="0007121B"/>
    <w:rsid w:val="00074BDB"/>
    <w:rsid w:val="00076202"/>
    <w:rsid w:val="00076546"/>
    <w:rsid w:val="000813E2"/>
    <w:rsid w:val="0008449C"/>
    <w:rsid w:val="00090DD4"/>
    <w:rsid w:val="00091123"/>
    <w:rsid w:val="000950BD"/>
    <w:rsid w:val="00096C5C"/>
    <w:rsid w:val="00097F56"/>
    <w:rsid w:val="000A1C2B"/>
    <w:rsid w:val="000A690B"/>
    <w:rsid w:val="000C65F4"/>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151EB"/>
    <w:rsid w:val="001219D9"/>
    <w:rsid w:val="00123C44"/>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3523B"/>
    <w:rsid w:val="002371DB"/>
    <w:rsid w:val="00240FFC"/>
    <w:rsid w:val="00243B80"/>
    <w:rsid w:val="00245E88"/>
    <w:rsid w:val="00247C80"/>
    <w:rsid w:val="00250E76"/>
    <w:rsid w:val="00251D65"/>
    <w:rsid w:val="002543A1"/>
    <w:rsid w:val="00254445"/>
    <w:rsid w:val="00257073"/>
    <w:rsid w:val="002625B0"/>
    <w:rsid w:val="0026263A"/>
    <w:rsid w:val="00264781"/>
    <w:rsid w:val="00265276"/>
    <w:rsid w:val="0026529F"/>
    <w:rsid w:val="002673B4"/>
    <w:rsid w:val="002678EC"/>
    <w:rsid w:val="00271B02"/>
    <w:rsid w:val="00282235"/>
    <w:rsid w:val="00286BCC"/>
    <w:rsid w:val="00286CDE"/>
    <w:rsid w:val="00294721"/>
    <w:rsid w:val="002A7B1D"/>
    <w:rsid w:val="002B0B6D"/>
    <w:rsid w:val="002B1321"/>
    <w:rsid w:val="002B3A40"/>
    <w:rsid w:val="002C4D6A"/>
    <w:rsid w:val="002C6629"/>
    <w:rsid w:val="002C6D7F"/>
    <w:rsid w:val="002D28C5"/>
    <w:rsid w:val="002D32C0"/>
    <w:rsid w:val="002D3756"/>
    <w:rsid w:val="002D44C5"/>
    <w:rsid w:val="002D6934"/>
    <w:rsid w:val="002D78E3"/>
    <w:rsid w:val="002E00E8"/>
    <w:rsid w:val="002E16FF"/>
    <w:rsid w:val="002E31BA"/>
    <w:rsid w:val="002E34E0"/>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7EE1"/>
    <w:rsid w:val="0034127D"/>
    <w:rsid w:val="00343394"/>
    <w:rsid w:val="00343A27"/>
    <w:rsid w:val="00343D57"/>
    <w:rsid w:val="00346398"/>
    <w:rsid w:val="003464FC"/>
    <w:rsid w:val="00351DA7"/>
    <w:rsid w:val="00352048"/>
    <w:rsid w:val="00361F35"/>
    <w:rsid w:val="00363417"/>
    <w:rsid w:val="00363BC0"/>
    <w:rsid w:val="003663D7"/>
    <w:rsid w:val="00371291"/>
    <w:rsid w:val="0038016B"/>
    <w:rsid w:val="00382ED6"/>
    <w:rsid w:val="003836B4"/>
    <w:rsid w:val="003863DB"/>
    <w:rsid w:val="003866D8"/>
    <w:rsid w:val="00386FA3"/>
    <w:rsid w:val="00390223"/>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B145D"/>
    <w:rsid w:val="004B4C20"/>
    <w:rsid w:val="004B66B5"/>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46A5A"/>
    <w:rsid w:val="00550B95"/>
    <w:rsid w:val="00562299"/>
    <w:rsid w:val="00562465"/>
    <w:rsid w:val="005631D6"/>
    <w:rsid w:val="00563734"/>
    <w:rsid w:val="00574C89"/>
    <w:rsid w:val="005753A1"/>
    <w:rsid w:val="005772E2"/>
    <w:rsid w:val="005804C4"/>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6145"/>
    <w:rsid w:val="00636ECC"/>
    <w:rsid w:val="006375E0"/>
    <w:rsid w:val="006379B8"/>
    <w:rsid w:val="00643655"/>
    <w:rsid w:val="00646B50"/>
    <w:rsid w:val="0065290A"/>
    <w:rsid w:val="00652B60"/>
    <w:rsid w:val="00653024"/>
    <w:rsid w:val="00655829"/>
    <w:rsid w:val="006559D4"/>
    <w:rsid w:val="00662B41"/>
    <w:rsid w:val="00666B42"/>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2F8"/>
    <w:rsid w:val="006A7C41"/>
    <w:rsid w:val="006B4409"/>
    <w:rsid w:val="006B4AAD"/>
    <w:rsid w:val="006B4AF0"/>
    <w:rsid w:val="006B5788"/>
    <w:rsid w:val="006C0EED"/>
    <w:rsid w:val="006C2CF2"/>
    <w:rsid w:val="006C517B"/>
    <w:rsid w:val="006C74A6"/>
    <w:rsid w:val="006D1180"/>
    <w:rsid w:val="006D7A56"/>
    <w:rsid w:val="006E0970"/>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58B"/>
    <w:rsid w:val="007B5C07"/>
    <w:rsid w:val="007C1309"/>
    <w:rsid w:val="007C45FB"/>
    <w:rsid w:val="007C538A"/>
    <w:rsid w:val="007C75A9"/>
    <w:rsid w:val="007D0598"/>
    <w:rsid w:val="007D08BB"/>
    <w:rsid w:val="007D218F"/>
    <w:rsid w:val="007D3D7B"/>
    <w:rsid w:val="007D40F4"/>
    <w:rsid w:val="007D495D"/>
    <w:rsid w:val="007E0745"/>
    <w:rsid w:val="007E4742"/>
    <w:rsid w:val="007E7142"/>
    <w:rsid w:val="007F23B7"/>
    <w:rsid w:val="007F3325"/>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4111"/>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7C77"/>
    <w:rsid w:val="00A32FC8"/>
    <w:rsid w:val="00A37640"/>
    <w:rsid w:val="00A37B2F"/>
    <w:rsid w:val="00A430DE"/>
    <w:rsid w:val="00A4496D"/>
    <w:rsid w:val="00A4583F"/>
    <w:rsid w:val="00A51D4A"/>
    <w:rsid w:val="00A52AA4"/>
    <w:rsid w:val="00A52D3B"/>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925"/>
    <w:rsid w:val="00AA01E8"/>
    <w:rsid w:val="00AA3373"/>
    <w:rsid w:val="00AA5EC4"/>
    <w:rsid w:val="00AA6716"/>
    <w:rsid w:val="00AA68AF"/>
    <w:rsid w:val="00AB11E8"/>
    <w:rsid w:val="00AB3354"/>
    <w:rsid w:val="00AB4B6B"/>
    <w:rsid w:val="00AC15AC"/>
    <w:rsid w:val="00AC15E9"/>
    <w:rsid w:val="00AC2311"/>
    <w:rsid w:val="00AD169E"/>
    <w:rsid w:val="00AD242D"/>
    <w:rsid w:val="00AD2685"/>
    <w:rsid w:val="00AD2A0F"/>
    <w:rsid w:val="00AE132E"/>
    <w:rsid w:val="00AE2A70"/>
    <w:rsid w:val="00AE48D6"/>
    <w:rsid w:val="00AE5EC1"/>
    <w:rsid w:val="00AF1598"/>
    <w:rsid w:val="00AF3653"/>
    <w:rsid w:val="00AF5DF2"/>
    <w:rsid w:val="00AF6F1F"/>
    <w:rsid w:val="00B00593"/>
    <w:rsid w:val="00B00EC7"/>
    <w:rsid w:val="00B05891"/>
    <w:rsid w:val="00B11828"/>
    <w:rsid w:val="00B125D3"/>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4210"/>
    <w:rsid w:val="00BC500E"/>
    <w:rsid w:val="00BD0826"/>
    <w:rsid w:val="00BD1F22"/>
    <w:rsid w:val="00BD27FB"/>
    <w:rsid w:val="00BD37AD"/>
    <w:rsid w:val="00BD37BF"/>
    <w:rsid w:val="00BE28F3"/>
    <w:rsid w:val="00BE3D3A"/>
    <w:rsid w:val="00BF3282"/>
    <w:rsid w:val="00BF63DB"/>
    <w:rsid w:val="00C01AA5"/>
    <w:rsid w:val="00C131C0"/>
    <w:rsid w:val="00C13AAC"/>
    <w:rsid w:val="00C16A9C"/>
    <w:rsid w:val="00C23CE7"/>
    <w:rsid w:val="00C256D8"/>
    <w:rsid w:val="00C26694"/>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4B03"/>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EA9"/>
    <w:rsid w:val="00E67273"/>
    <w:rsid w:val="00E678E0"/>
    <w:rsid w:val="00E72C9A"/>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676B"/>
    <w:rsid w:val="00EE201C"/>
    <w:rsid w:val="00EE3C8D"/>
    <w:rsid w:val="00EE447F"/>
    <w:rsid w:val="00EE54CC"/>
    <w:rsid w:val="00EF09B3"/>
    <w:rsid w:val="00EF0C90"/>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46A9"/>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559"/>
    <w:rsid w:val="00F92CF5"/>
    <w:rsid w:val="00F94620"/>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341864C-E6BE-48D9-BC0D-5DB67EC71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75</TotalTime>
  <Pages>1</Pages>
  <Words>26534</Words>
  <Characters>151245</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49</cp:revision>
  <dcterms:created xsi:type="dcterms:W3CDTF">2020-02-04T18:25:00Z</dcterms:created>
  <dcterms:modified xsi:type="dcterms:W3CDTF">2020-03-2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